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185E3C" w14:textId="77777777" w:rsidR="00D91C96" w:rsidRPr="00D91C96" w:rsidRDefault="00D91C96" w:rsidP="00D91C96">
      <w:pPr>
        <w:pStyle w:val="Heading1"/>
      </w:pPr>
      <w:bookmarkStart w:id="0" w:name="_Toc60696805"/>
      <w:bookmarkStart w:id="1" w:name="_Toc28850971"/>
      <w:bookmarkStart w:id="2" w:name="_Toc50499325"/>
      <w:r w:rsidRPr="00D91C96">
        <w:softHyphen/>
      </w:r>
      <w:r w:rsidRPr="00D91C96">
        <w:softHyphen/>
      </w:r>
      <w:r w:rsidRPr="00D91C96">
        <w:softHyphen/>
      </w:r>
      <w:r w:rsidRPr="00D91C96">
        <w:softHyphen/>
      </w:r>
      <w:r w:rsidRPr="00D91C96">
        <w:softHyphen/>
      </w:r>
      <w:r w:rsidRPr="00D91C96">
        <w:softHyphen/>
        <w:t xml:space="preserve">LAPORAN PROGRAM MAGANG </w:t>
      </w:r>
      <w:r w:rsidRPr="00D91C96">
        <w:softHyphen/>
      </w:r>
      <w:r w:rsidRPr="00D91C96">
        <w:softHyphen/>
        <w:t>KAMPUS MERDEKA</w:t>
      </w:r>
      <w:bookmarkEnd w:id="0"/>
    </w:p>
    <w:p w14:paraId="30E3F5FF" w14:textId="77777777" w:rsidR="00D91C96" w:rsidRPr="003F6B3E" w:rsidRDefault="00D91C96" w:rsidP="00D91C96">
      <w:pPr>
        <w:spacing w:after="115"/>
        <w:ind w:right="49"/>
        <w:jc w:val="center"/>
        <w:rPr>
          <w:rFonts w:cs="Times New Roman"/>
          <w:szCs w:val="24"/>
        </w:rPr>
      </w:pPr>
    </w:p>
    <w:p w14:paraId="3460F514" w14:textId="28EC45B6" w:rsidR="00D91C96" w:rsidRPr="003F6B3E" w:rsidRDefault="00D91C96" w:rsidP="00D91C96">
      <w:pPr>
        <w:spacing w:after="115"/>
        <w:ind w:right="49"/>
        <w:jc w:val="center"/>
        <w:rPr>
          <w:rFonts w:cs="Times New Roman"/>
          <w:szCs w:val="24"/>
        </w:rPr>
      </w:pPr>
      <w:r w:rsidRPr="00D91C96">
        <w:rPr>
          <w:rFonts w:cs="Times New Roman"/>
          <w:b/>
          <w:szCs w:val="24"/>
        </w:rPr>
        <w:t>MAGANG INDUSTRI TEKNOLOGI INFORMASI DI DINAS KOMUNIKASI DAN INFORMATIKA PEMERINTAH KABUPATEN GIANYAR</w:t>
      </w:r>
    </w:p>
    <w:p w14:paraId="49B9931A" w14:textId="77777777" w:rsidR="00D91C96" w:rsidRPr="003F6B3E" w:rsidRDefault="00D91C96" w:rsidP="00D91C96">
      <w:pPr>
        <w:spacing w:after="115"/>
        <w:ind w:right="49"/>
        <w:jc w:val="center"/>
        <w:rPr>
          <w:rFonts w:cs="Times New Roman"/>
          <w:szCs w:val="24"/>
        </w:rPr>
      </w:pPr>
    </w:p>
    <w:p w14:paraId="6F4D2622" w14:textId="77777777" w:rsidR="00D91C96" w:rsidRPr="00B10D3D" w:rsidRDefault="00D91C96" w:rsidP="00D91C96">
      <w:pPr>
        <w:jc w:val="center"/>
        <w:rPr>
          <w:rFonts w:cs="Times New Roman"/>
          <w:szCs w:val="24"/>
        </w:rPr>
      </w:pPr>
      <w:r w:rsidRPr="00B10D3D">
        <w:rPr>
          <w:rFonts w:cs="Times New Roman"/>
          <w:szCs w:val="24"/>
        </w:rPr>
        <w:t xml:space="preserve">Diajukan guna Memenuhi Syarat Program Magang </w:t>
      </w:r>
      <w:r w:rsidRPr="00B10D3D">
        <w:rPr>
          <w:rFonts w:cs="Times New Roman"/>
          <w:szCs w:val="24"/>
        </w:rPr>
        <w:softHyphen/>
      </w:r>
      <w:r w:rsidRPr="00B10D3D">
        <w:rPr>
          <w:rFonts w:cs="Times New Roman"/>
          <w:szCs w:val="24"/>
        </w:rPr>
        <w:softHyphen/>
        <w:t>Kampus Merdeka Pendidikan Strata Satu (S1) Program Studi Teknologi Informasi</w:t>
      </w:r>
    </w:p>
    <w:p w14:paraId="7DBCD072" w14:textId="77777777" w:rsidR="00D91C96" w:rsidRPr="003F6B3E" w:rsidRDefault="00D91C96" w:rsidP="00D91C96">
      <w:pPr>
        <w:spacing w:after="112"/>
        <w:ind w:right="49"/>
        <w:jc w:val="center"/>
        <w:rPr>
          <w:rFonts w:cs="Times New Roman"/>
          <w:szCs w:val="24"/>
        </w:rPr>
      </w:pPr>
    </w:p>
    <w:p w14:paraId="4F95AD69" w14:textId="77777777" w:rsidR="00D91C96" w:rsidRPr="003F6B3E" w:rsidRDefault="00D91C96" w:rsidP="00D91C96">
      <w:pPr>
        <w:spacing w:after="104"/>
        <w:ind w:right="49"/>
        <w:jc w:val="center"/>
        <w:rPr>
          <w:rFonts w:cs="Times New Roman"/>
          <w:szCs w:val="24"/>
        </w:rPr>
      </w:pPr>
    </w:p>
    <w:p w14:paraId="3C2A62B2" w14:textId="77777777" w:rsidR="00D91C96" w:rsidRPr="003F6B3E" w:rsidRDefault="00D91C96" w:rsidP="00D91C96">
      <w:pPr>
        <w:spacing w:after="60"/>
        <w:ind w:right="49"/>
        <w:jc w:val="center"/>
        <w:rPr>
          <w:rFonts w:cs="Times New Roman"/>
          <w:szCs w:val="24"/>
        </w:rPr>
      </w:pPr>
      <w:r>
        <w:rPr>
          <w:noProof/>
        </w:rPr>
        <w:drawing>
          <wp:inline distT="0" distB="0" distL="0" distR="0" wp14:anchorId="34C616E4" wp14:editId="2E690A03">
            <wp:extent cx="1079500" cy="1213117"/>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1079500" cy="1213117"/>
                    </a:xfrm>
                    <a:prstGeom prst="rect">
                      <a:avLst/>
                    </a:prstGeom>
                  </pic:spPr>
                </pic:pic>
              </a:graphicData>
            </a:graphic>
          </wp:inline>
        </w:drawing>
      </w:r>
    </w:p>
    <w:p w14:paraId="4119206E" w14:textId="77777777" w:rsidR="00D91C96" w:rsidRPr="003F6B3E" w:rsidRDefault="00D91C96" w:rsidP="00D91C96">
      <w:pPr>
        <w:spacing w:after="115"/>
        <w:ind w:right="49"/>
        <w:jc w:val="center"/>
        <w:rPr>
          <w:rFonts w:cs="Times New Roman"/>
          <w:szCs w:val="24"/>
        </w:rPr>
      </w:pPr>
    </w:p>
    <w:p w14:paraId="7BFDE6A9" w14:textId="77777777" w:rsidR="00D91C96" w:rsidRPr="003F6B3E" w:rsidRDefault="00D91C96" w:rsidP="00D91C96">
      <w:pPr>
        <w:spacing w:after="112"/>
        <w:ind w:right="49"/>
        <w:jc w:val="center"/>
        <w:rPr>
          <w:rFonts w:cs="Times New Roman"/>
          <w:szCs w:val="24"/>
        </w:rPr>
      </w:pPr>
    </w:p>
    <w:p w14:paraId="5686E544" w14:textId="77777777" w:rsidR="00D91C96" w:rsidRPr="003F6B3E" w:rsidRDefault="00D91C96" w:rsidP="00D91C96">
      <w:pPr>
        <w:spacing w:after="109" w:line="265" w:lineRule="auto"/>
        <w:ind w:right="49"/>
        <w:jc w:val="center"/>
        <w:rPr>
          <w:rFonts w:cs="Times New Roman"/>
          <w:b/>
          <w:szCs w:val="24"/>
        </w:rPr>
      </w:pPr>
      <w:r w:rsidRPr="003F6B3E">
        <w:rPr>
          <w:rFonts w:cs="Times New Roman"/>
          <w:b/>
          <w:szCs w:val="24"/>
        </w:rPr>
        <w:t>Oleh</w:t>
      </w:r>
    </w:p>
    <w:p w14:paraId="43EAE7A5" w14:textId="7860BB9B" w:rsidR="00D91C96" w:rsidRPr="003F6B3E" w:rsidRDefault="00D91C96" w:rsidP="00D91C96">
      <w:pPr>
        <w:spacing w:after="109" w:line="265" w:lineRule="auto"/>
        <w:ind w:right="49"/>
        <w:rPr>
          <w:rFonts w:cs="Times New Roman"/>
          <w:szCs w:val="24"/>
        </w:rPr>
      </w:pPr>
    </w:p>
    <w:p w14:paraId="25C58587" w14:textId="77777777" w:rsidR="00D91C96" w:rsidRDefault="00D91C96" w:rsidP="00D91C96">
      <w:pPr>
        <w:spacing w:after="112"/>
        <w:ind w:right="49"/>
        <w:jc w:val="center"/>
        <w:rPr>
          <w:rFonts w:cs="Times New Roman"/>
          <w:b/>
          <w:szCs w:val="24"/>
        </w:rPr>
      </w:pPr>
      <w:r w:rsidRPr="00B10D3D">
        <w:rPr>
          <w:rFonts w:cs="Times New Roman"/>
          <w:b/>
          <w:szCs w:val="24"/>
        </w:rPr>
        <w:t xml:space="preserve">I Dewa Gede Dirga Yasa </w:t>
      </w:r>
      <w:r>
        <w:rPr>
          <w:rFonts w:cs="Times New Roman"/>
          <w:b/>
          <w:szCs w:val="24"/>
        </w:rPr>
        <w:br/>
      </w:r>
      <w:r w:rsidRPr="00B10D3D">
        <w:rPr>
          <w:rFonts w:cs="Times New Roman"/>
          <w:b/>
          <w:szCs w:val="24"/>
        </w:rPr>
        <w:t>(1705551062)</w:t>
      </w:r>
    </w:p>
    <w:p w14:paraId="25A044B1" w14:textId="77777777" w:rsidR="00D91C96" w:rsidRDefault="00D91C96" w:rsidP="00D91C96">
      <w:pPr>
        <w:spacing w:after="112"/>
        <w:ind w:right="49"/>
        <w:jc w:val="center"/>
        <w:rPr>
          <w:rFonts w:cs="Times New Roman"/>
          <w:szCs w:val="24"/>
        </w:rPr>
      </w:pPr>
    </w:p>
    <w:p w14:paraId="1077FA11" w14:textId="77777777" w:rsidR="00D91C96" w:rsidRDefault="00D91C96" w:rsidP="00D91C96">
      <w:pPr>
        <w:spacing w:after="112"/>
        <w:ind w:right="49"/>
        <w:jc w:val="center"/>
        <w:rPr>
          <w:rFonts w:cs="Times New Roman"/>
          <w:szCs w:val="24"/>
        </w:rPr>
      </w:pPr>
    </w:p>
    <w:p w14:paraId="65C127C1" w14:textId="77777777" w:rsidR="00D91C96" w:rsidRPr="003F6B3E" w:rsidRDefault="00D91C96" w:rsidP="00D91C96">
      <w:pPr>
        <w:spacing w:after="119" w:line="258" w:lineRule="auto"/>
        <w:ind w:right="49"/>
        <w:jc w:val="center"/>
        <w:rPr>
          <w:rFonts w:cs="Times New Roman"/>
          <w:szCs w:val="24"/>
        </w:rPr>
      </w:pPr>
      <w:r w:rsidRPr="003F6B3E">
        <w:rPr>
          <w:rFonts w:cs="Times New Roman"/>
          <w:b/>
          <w:szCs w:val="24"/>
        </w:rPr>
        <w:t>PROGRAM STUDI TEKNOLOGI INFORMASI</w:t>
      </w:r>
    </w:p>
    <w:p w14:paraId="3E1EFF30" w14:textId="77777777" w:rsidR="00D91C96" w:rsidRPr="003F6B3E" w:rsidRDefault="00D91C96" w:rsidP="00D91C96">
      <w:pPr>
        <w:spacing w:after="106" w:line="265" w:lineRule="auto"/>
        <w:ind w:right="49"/>
        <w:jc w:val="center"/>
        <w:rPr>
          <w:rFonts w:cs="Times New Roman"/>
          <w:szCs w:val="24"/>
        </w:rPr>
      </w:pPr>
      <w:r w:rsidRPr="003F6B3E">
        <w:rPr>
          <w:rFonts w:cs="Times New Roman"/>
          <w:b/>
          <w:szCs w:val="24"/>
        </w:rPr>
        <w:t>FAKULTAS TEKNIK</w:t>
      </w:r>
    </w:p>
    <w:p w14:paraId="4630B9BE" w14:textId="77777777" w:rsidR="00D91C96" w:rsidRPr="003F6B3E" w:rsidRDefault="00D91C96" w:rsidP="00D91C96">
      <w:pPr>
        <w:spacing w:after="109" w:line="265" w:lineRule="auto"/>
        <w:ind w:right="49"/>
        <w:jc w:val="center"/>
        <w:rPr>
          <w:rFonts w:cs="Times New Roman"/>
          <w:szCs w:val="24"/>
        </w:rPr>
      </w:pPr>
      <w:r w:rsidRPr="003F6B3E">
        <w:rPr>
          <w:rFonts w:cs="Times New Roman"/>
          <w:b/>
          <w:szCs w:val="24"/>
        </w:rPr>
        <w:t>UNIVERSITAS UDAYANA</w:t>
      </w:r>
    </w:p>
    <w:p w14:paraId="78664A95" w14:textId="565277AD" w:rsidR="00D91C96" w:rsidRPr="00D91C96" w:rsidRDefault="00D91C96" w:rsidP="00D91C96">
      <w:pPr>
        <w:jc w:val="center"/>
        <w:rPr>
          <w:rFonts w:eastAsia="Times New Roman" w:cs="Times New Roman"/>
          <w:b/>
          <w:lang w:val="id-ID"/>
        </w:rPr>
        <w:sectPr w:rsidR="00D91C96" w:rsidRPr="00D91C96" w:rsidSect="00465ACC">
          <w:headerReference w:type="default" r:id="rId10"/>
          <w:footerReference w:type="default" r:id="rId11"/>
          <w:footerReference w:type="first" r:id="rId12"/>
          <w:type w:val="continuous"/>
          <w:pgSz w:w="11906" w:h="16838" w:code="9"/>
          <w:pgMar w:top="1872" w:right="1872" w:bottom="1872" w:left="2016" w:header="0" w:footer="839" w:gutter="0"/>
          <w:pgNumType w:fmt="lowerRoman"/>
          <w:cols w:space="720"/>
          <w:titlePg/>
          <w:docGrid w:linePitch="360"/>
        </w:sectPr>
      </w:pPr>
      <w:r w:rsidRPr="00D91C96">
        <w:rPr>
          <w:rFonts w:cs="Times New Roman"/>
          <w:b/>
        </w:rPr>
        <w:t>2020</w:t>
      </w:r>
    </w:p>
    <w:p w14:paraId="5AA02040" w14:textId="77777777" w:rsidR="00465ACC" w:rsidRDefault="00E70AEA" w:rsidP="00E70AEA">
      <w:pPr>
        <w:pStyle w:val="Heading1"/>
      </w:pPr>
      <w:bookmarkStart w:id="3" w:name="_Toc28961"/>
      <w:bookmarkStart w:id="4" w:name="_Toc28850964"/>
      <w:bookmarkStart w:id="5" w:name="_Toc55898059"/>
      <w:bookmarkStart w:id="6" w:name="_Toc60666337"/>
      <w:bookmarkStart w:id="7" w:name="_Toc60696806"/>
      <w:bookmarkStart w:id="8" w:name="_Toc28850982"/>
      <w:bookmarkStart w:id="9" w:name="_Hlk42759976"/>
      <w:r w:rsidRPr="00756303">
        <w:lastRenderedPageBreak/>
        <w:t>LEMBAR PENGESAHAN</w:t>
      </w:r>
      <w:bookmarkEnd w:id="3"/>
    </w:p>
    <w:p w14:paraId="15083408" w14:textId="29486D91" w:rsidR="00E70AEA" w:rsidRPr="00465ACC" w:rsidRDefault="00E70AEA" w:rsidP="00465ACC">
      <w:pPr>
        <w:jc w:val="center"/>
        <w:rPr>
          <w:b/>
        </w:rPr>
      </w:pPr>
      <w:r w:rsidRPr="00465ACC">
        <w:rPr>
          <w:b/>
        </w:rPr>
        <w:t xml:space="preserve">LAPORAN </w:t>
      </w:r>
      <w:bookmarkEnd w:id="4"/>
      <w:bookmarkEnd w:id="5"/>
      <w:r w:rsidRPr="00465ACC">
        <w:rPr>
          <w:b/>
        </w:rPr>
        <w:t>MAGANG INDUSTRI KAMPUS MERDEKA</w:t>
      </w:r>
      <w:bookmarkEnd w:id="6"/>
      <w:bookmarkEnd w:id="7"/>
    </w:p>
    <w:p w14:paraId="76C0CA61" w14:textId="77777777" w:rsidR="00E70AEA" w:rsidRPr="00756303" w:rsidRDefault="00E70AEA" w:rsidP="00E70AEA">
      <w:pPr>
        <w:spacing w:after="64"/>
        <w:ind w:left="-1" w:right="665"/>
        <w:jc w:val="right"/>
        <w:rPr>
          <w:rFonts w:cs="Times New Roman"/>
        </w:rPr>
      </w:pPr>
      <w:r w:rsidRPr="00756303">
        <w:rPr>
          <w:rFonts w:eastAsia="Calibri" w:cs="Times New Roman"/>
          <w:noProof/>
        </w:rPr>
        <mc:AlternateContent>
          <mc:Choice Requires="wpg">
            <w:drawing>
              <wp:inline distT="0" distB="0" distL="0" distR="0" wp14:anchorId="3D10E25D" wp14:editId="4BC8EA84">
                <wp:extent cx="5252085" cy="38100"/>
                <wp:effectExtent l="0" t="0" r="0" b="0"/>
                <wp:docPr id="22274" name="Group 22274"/>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4" name="Shape 29164"/>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5" name="Shape 29165"/>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3CACF3F7" id="Group 22274"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">
                <v:shape id="Shape 29164"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" path="m,l5252085,r,22860l,22860,,e" fillcolor="black" stroked="f" strokeweight="0">
                  <v:stroke miterlimit="83231f" joinstyle="miter"/>
                  <v:path arrowok="t" textboxrect="0,0,5252085,22860"/>
                </v:shape>
                <v:shape id="Shape 29165"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r w:rsidRPr="00756303">
        <w:rPr>
          <w:rFonts w:cs="Times New Roman"/>
          <w:b/>
        </w:rPr>
        <w:t xml:space="preserve"> </w:t>
      </w:r>
    </w:p>
    <w:tbl>
      <w:tblPr>
        <w:tblStyle w:val="TableGrid0"/>
        <w:tblpPr w:leftFromText="180" w:rightFromText="180" w:vertAnchor="text" w:tblpY="1"/>
        <w:tblOverlap w:val="never"/>
        <w:tblW w:w="8222" w:type="dxa"/>
        <w:tblInd w:w="0" w:type="dxa"/>
        <w:tblLook w:val="04A0" w:firstRow="1" w:lastRow="0" w:firstColumn="1" w:lastColumn="0" w:noHBand="0" w:noVBand="1"/>
      </w:tblPr>
      <w:tblGrid>
        <w:gridCol w:w="2757"/>
        <w:gridCol w:w="5465"/>
      </w:tblGrid>
      <w:tr w:rsidR="00E70AEA" w:rsidRPr="00756303" w14:paraId="2CD97F42" w14:textId="77777777" w:rsidTr="00465ACC">
        <w:trPr>
          <w:trHeight w:val="755"/>
        </w:trPr>
        <w:tc>
          <w:tcPr>
            <w:tcW w:w="2757" w:type="dxa"/>
            <w:tcBorders>
              <w:top w:val="nil"/>
              <w:left w:val="nil"/>
              <w:bottom w:val="nil"/>
              <w:right w:val="nil"/>
            </w:tcBorders>
          </w:tcPr>
          <w:p w14:paraId="5D20E346"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JUDUL</w:t>
            </w:r>
            <w:r w:rsidRPr="005F1F5A">
              <w:rPr>
                <w:rFonts w:cs="Times New Roman"/>
                <w:szCs w:val="24"/>
                <w:lang w:val="id-ID"/>
              </w:rPr>
              <w:tab/>
              <w:t>:</w:t>
            </w:r>
          </w:p>
        </w:tc>
        <w:tc>
          <w:tcPr>
            <w:tcW w:w="5465" w:type="dxa"/>
            <w:tcBorders>
              <w:top w:val="nil"/>
              <w:left w:val="nil"/>
              <w:bottom w:val="nil"/>
              <w:right w:val="nil"/>
            </w:tcBorders>
          </w:tcPr>
          <w:p w14:paraId="51BBCDF8" w14:textId="77777777" w:rsidR="00E70AEA" w:rsidRPr="005F1F5A" w:rsidRDefault="00E70AEA" w:rsidP="00465ACC">
            <w:pPr>
              <w:ind w:left="80"/>
              <w:rPr>
                <w:rFonts w:cs="Times New Roman"/>
                <w:szCs w:val="24"/>
                <w:lang w:val="id-ID"/>
              </w:rPr>
            </w:pPr>
            <w:r w:rsidRPr="005F1F5A">
              <w:rPr>
                <w:rFonts w:cs="Times New Roman"/>
                <w:szCs w:val="24"/>
                <w:lang w:val="id-ID"/>
              </w:rPr>
              <w:t>MAGANG INDUSTRI TEKNOLOGI INFORMASI DI DINAS KOMUNIKASI DAN INFORMATIKA PEMERINTAH KABUPATEN GIANYAR</w:t>
            </w:r>
          </w:p>
        </w:tc>
      </w:tr>
      <w:tr w:rsidR="00E70AEA" w:rsidRPr="00756303" w14:paraId="33421A8E" w14:textId="77777777" w:rsidTr="00465ACC">
        <w:trPr>
          <w:trHeight w:val="414"/>
        </w:trPr>
        <w:tc>
          <w:tcPr>
            <w:tcW w:w="2757" w:type="dxa"/>
            <w:tcBorders>
              <w:top w:val="nil"/>
              <w:left w:val="nil"/>
              <w:bottom w:val="nil"/>
              <w:right w:val="nil"/>
            </w:tcBorders>
          </w:tcPr>
          <w:p w14:paraId="2EF3CA7D" w14:textId="77777777" w:rsidR="00E70AEA" w:rsidRPr="005F1F5A" w:rsidRDefault="00E70AEA" w:rsidP="00465ACC">
            <w:pPr>
              <w:tabs>
                <w:tab w:val="right" w:pos="2552"/>
              </w:tabs>
              <w:rPr>
                <w:rFonts w:cs="Times New Roman"/>
                <w:szCs w:val="24"/>
              </w:rPr>
            </w:pPr>
            <w:r w:rsidRPr="005F1F5A">
              <w:rPr>
                <w:rFonts w:cs="Times New Roman"/>
                <w:szCs w:val="24"/>
                <w:lang w:val="id-ID"/>
              </w:rPr>
              <w:t>N</w:t>
            </w:r>
            <w:r>
              <w:rPr>
                <w:rFonts w:cs="Times New Roman"/>
                <w:szCs w:val="24"/>
                <w:lang w:val="id-ID"/>
              </w:rPr>
              <w:t>AMA MAHASISWA</w:t>
            </w:r>
            <w:r w:rsidRPr="005F1F5A">
              <w:rPr>
                <w:rFonts w:cs="Times New Roman"/>
                <w:szCs w:val="24"/>
                <w:lang w:val="id-ID"/>
              </w:rPr>
              <w:tab/>
              <w:t>:</w:t>
            </w:r>
          </w:p>
        </w:tc>
        <w:tc>
          <w:tcPr>
            <w:tcW w:w="5465" w:type="dxa"/>
            <w:tcBorders>
              <w:top w:val="nil"/>
              <w:left w:val="nil"/>
              <w:bottom w:val="nil"/>
              <w:right w:val="nil"/>
            </w:tcBorders>
          </w:tcPr>
          <w:p w14:paraId="59ABEA23" w14:textId="10B7D840" w:rsidR="00E70AEA" w:rsidRPr="00E70AEA" w:rsidRDefault="00E70AEA" w:rsidP="00E70AEA">
            <w:pPr>
              <w:ind w:left="80"/>
              <w:rPr>
                <w:rFonts w:cs="Times New Roman"/>
                <w:szCs w:val="24"/>
                <w:lang w:val="en-US"/>
              </w:rPr>
            </w:pPr>
            <w:r>
              <w:rPr>
                <w:rFonts w:cs="Times New Roman"/>
                <w:szCs w:val="24"/>
                <w:lang w:val="id-ID"/>
              </w:rPr>
              <w:t xml:space="preserve">I </w:t>
            </w:r>
            <w:r>
              <w:rPr>
                <w:rFonts w:cs="Times New Roman"/>
                <w:szCs w:val="24"/>
                <w:lang w:val="en-US"/>
              </w:rPr>
              <w:t>DEWA GEDE DIRGA YASA</w:t>
            </w:r>
          </w:p>
        </w:tc>
      </w:tr>
      <w:tr w:rsidR="00E70AEA" w:rsidRPr="00756303" w14:paraId="0640B061" w14:textId="77777777" w:rsidTr="00465ACC">
        <w:trPr>
          <w:trHeight w:val="414"/>
        </w:trPr>
        <w:tc>
          <w:tcPr>
            <w:tcW w:w="2757" w:type="dxa"/>
            <w:tcBorders>
              <w:top w:val="nil"/>
              <w:left w:val="nil"/>
              <w:bottom w:val="nil"/>
              <w:right w:val="nil"/>
            </w:tcBorders>
          </w:tcPr>
          <w:p w14:paraId="0A018B43"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NIM</w:t>
            </w:r>
            <w:r w:rsidRPr="005F1F5A">
              <w:rPr>
                <w:rFonts w:cs="Times New Roman"/>
                <w:szCs w:val="24"/>
                <w:lang w:val="id-ID"/>
              </w:rPr>
              <w:tab/>
              <w:t>:</w:t>
            </w:r>
          </w:p>
        </w:tc>
        <w:tc>
          <w:tcPr>
            <w:tcW w:w="5465" w:type="dxa"/>
            <w:tcBorders>
              <w:top w:val="nil"/>
              <w:left w:val="nil"/>
              <w:bottom w:val="nil"/>
              <w:right w:val="nil"/>
            </w:tcBorders>
          </w:tcPr>
          <w:p w14:paraId="78483C5D" w14:textId="578E2EA3" w:rsidR="00E70AEA" w:rsidRPr="005F1F5A" w:rsidRDefault="00E70AEA" w:rsidP="00465ACC">
            <w:pPr>
              <w:ind w:left="80"/>
              <w:rPr>
                <w:rFonts w:cs="Times New Roman"/>
                <w:szCs w:val="24"/>
                <w:lang w:val="id-ID"/>
              </w:rPr>
            </w:pPr>
            <w:r w:rsidRPr="00E70AEA">
              <w:rPr>
                <w:rFonts w:cs="Times New Roman"/>
                <w:szCs w:val="24"/>
                <w:lang w:val="id-ID"/>
              </w:rPr>
              <w:t>1705551062</w:t>
            </w:r>
          </w:p>
        </w:tc>
      </w:tr>
      <w:tr w:rsidR="00E70AEA" w:rsidRPr="00756303" w14:paraId="56A10043" w14:textId="77777777" w:rsidTr="00465ACC">
        <w:trPr>
          <w:trHeight w:val="414"/>
        </w:trPr>
        <w:tc>
          <w:tcPr>
            <w:tcW w:w="2757" w:type="dxa"/>
            <w:tcBorders>
              <w:top w:val="nil"/>
              <w:left w:val="nil"/>
              <w:bottom w:val="nil"/>
              <w:right w:val="nil"/>
            </w:tcBorders>
          </w:tcPr>
          <w:p w14:paraId="7ABB1EA0"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FAKULTAS</w:t>
            </w:r>
            <w:r w:rsidRPr="005F1F5A">
              <w:rPr>
                <w:rFonts w:cs="Times New Roman"/>
                <w:szCs w:val="24"/>
                <w:lang w:val="id-ID"/>
              </w:rPr>
              <w:tab/>
              <w:t>:</w:t>
            </w:r>
          </w:p>
        </w:tc>
        <w:tc>
          <w:tcPr>
            <w:tcW w:w="5465" w:type="dxa"/>
            <w:tcBorders>
              <w:top w:val="nil"/>
              <w:left w:val="nil"/>
              <w:bottom w:val="nil"/>
              <w:right w:val="nil"/>
            </w:tcBorders>
          </w:tcPr>
          <w:p w14:paraId="7792D276" w14:textId="77777777" w:rsidR="00E70AEA" w:rsidRPr="005F1F5A" w:rsidRDefault="00E70AEA" w:rsidP="00465ACC">
            <w:pPr>
              <w:ind w:left="80"/>
              <w:rPr>
                <w:rFonts w:cs="Times New Roman"/>
                <w:szCs w:val="24"/>
                <w:lang w:val="id-ID"/>
              </w:rPr>
            </w:pPr>
            <w:r w:rsidRPr="005F1F5A">
              <w:rPr>
                <w:rFonts w:cs="Times New Roman"/>
                <w:szCs w:val="24"/>
                <w:lang w:val="id-ID"/>
              </w:rPr>
              <w:t>TEKNIK</w:t>
            </w:r>
          </w:p>
        </w:tc>
      </w:tr>
      <w:tr w:rsidR="00E70AEA" w:rsidRPr="00756303" w14:paraId="16A2A676" w14:textId="77777777" w:rsidTr="00465ACC">
        <w:trPr>
          <w:trHeight w:val="414"/>
        </w:trPr>
        <w:tc>
          <w:tcPr>
            <w:tcW w:w="2757" w:type="dxa"/>
            <w:tcBorders>
              <w:top w:val="nil"/>
              <w:left w:val="nil"/>
              <w:bottom w:val="nil"/>
              <w:right w:val="nil"/>
            </w:tcBorders>
          </w:tcPr>
          <w:p w14:paraId="7993ECDE"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PROGRAM STUDI</w:t>
            </w:r>
            <w:r w:rsidRPr="005F1F5A">
              <w:rPr>
                <w:rFonts w:cs="Times New Roman"/>
                <w:szCs w:val="24"/>
                <w:lang w:val="id-ID"/>
              </w:rPr>
              <w:tab/>
              <w:t>:</w:t>
            </w:r>
          </w:p>
        </w:tc>
        <w:tc>
          <w:tcPr>
            <w:tcW w:w="5465" w:type="dxa"/>
            <w:tcBorders>
              <w:top w:val="nil"/>
              <w:left w:val="nil"/>
              <w:bottom w:val="nil"/>
              <w:right w:val="nil"/>
            </w:tcBorders>
          </w:tcPr>
          <w:p w14:paraId="3AF2FB62" w14:textId="77777777" w:rsidR="00E70AEA" w:rsidRPr="005F1F5A" w:rsidRDefault="00E70AEA" w:rsidP="00465ACC">
            <w:pPr>
              <w:ind w:left="80"/>
              <w:rPr>
                <w:rFonts w:cs="Times New Roman"/>
                <w:szCs w:val="24"/>
                <w:lang w:val="id-ID"/>
              </w:rPr>
            </w:pPr>
            <w:r w:rsidRPr="005F1F5A">
              <w:rPr>
                <w:rFonts w:cs="Times New Roman"/>
                <w:szCs w:val="24"/>
                <w:lang w:val="id-ID"/>
              </w:rPr>
              <w:t>TEKNOLOGI INFORMASI</w:t>
            </w:r>
          </w:p>
        </w:tc>
      </w:tr>
      <w:tr w:rsidR="00E70AEA" w:rsidRPr="00756303" w14:paraId="210AED38" w14:textId="77777777" w:rsidTr="00465ACC">
        <w:trPr>
          <w:trHeight w:val="339"/>
        </w:trPr>
        <w:tc>
          <w:tcPr>
            <w:tcW w:w="2757" w:type="dxa"/>
            <w:tcBorders>
              <w:top w:val="nil"/>
              <w:left w:val="nil"/>
              <w:bottom w:val="nil"/>
              <w:right w:val="nil"/>
            </w:tcBorders>
          </w:tcPr>
          <w:p w14:paraId="78D8B7C2"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 xml:space="preserve">KONSENTRASI </w:t>
            </w:r>
            <w:r w:rsidRPr="005F1F5A">
              <w:rPr>
                <w:rFonts w:cs="Times New Roman"/>
                <w:szCs w:val="24"/>
                <w:lang w:val="id-ID"/>
              </w:rPr>
              <w:tab/>
              <w:t>:</w:t>
            </w:r>
          </w:p>
        </w:tc>
        <w:tc>
          <w:tcPr>
            <w:tcW w:w="5465" w:type="dxa"/>
            <w:tcBorders>
              <w:top w:val="nil"/>
              <w:left w:val="nil"/>
              <w:bottom w:val="nil"/>
              <w:right w:val="nil"/>
            </w:tcBorders>
          </w:tcPr>
          <w:p w14:paraId="2D0E84D7" w14:textId="491A003A" w:rsidR="00E70AEA" w:rsidRPr="00E70AEA" w:rsidRDefault="00E70AEA" w:rsidP="00465ACC">
            <w:pPr>
              <w:ind w:left="80"/>
              <w:rPr>
                <w:rFonts w:cs="Times New Roman"/>
                <w:szCs w:val="24"/>
                <w:lang w:val="en-US"/>
              </w:rPr>
            </w:pPr>
            <w:r>
              <w:rPr>
                <w:rFonts w:cs="Times New Roman"/>
                <w:szCs w:val="24"/>
                <w:lang w:val="en-US"/>
              </w:rPr>
              <w:t>MANAJEMEN DATA DAN INFORMASI</w:t>
            </w:r>
          </w:p>
        </w:tc>
      </w:tr>
    </w:tbl>
    <w:p w14:paraId="3B3B5144" w14:textId="0D5DE821" w:rsidR="00E70AEA" w:rsidRPr="00756303" w:rsidRDefault="00E70AEA" w:rsidP="00E70AEA">
      <w:pPr>
        <w:spacing w:after="60"/>
        <w:ind w:right="305"/>
        <w:rPr>
          <w:rFonts w:cs="Times New Roman"/>
        </w:rPr>
      </w:pPr>
      <w:r w:rsidRPr="00756303">
        <w:rPr>
          <w:rFonts w:eastAsia="Calibri" w:cs="Times New Roman"/>
          <w:noProof/>
        </w:rPr>
        <mc:AlternateContent>
          <mc:Choice Requires="wpg">
            <w:drawing>
              <wp:inline distT="0" distB="0" distL="0" distR="0" wp14:anchorId="75D9B6E5" wp14:editId="7A92B9B1">
                <wp:extent cx="5252085" cy="38100"/>
                <wp:effectExtent l="0" t="0" r="5715" b="0"/>
                <wp:docPr id="22275" name="Group 22275"/>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8" name="Shape 29168"/>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9" name="Shape 29169"/>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group w14:anchorId="1C4525A9" id="Group 22275"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">
                <v:shape id="Shape 29168"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" path="m,l5252085,r,22860l,22860,,e" fillcolor="black" stroked="f" strokeweight="0">
                  <v:stroke miterlimit="83231f" joinstyle="miter"/>
                  <v:path arrowok="t" textboxrect="0,0,5252085,22860"/>
                </v:shape>
                <v:shape id="Shape 29169"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p>
    <w:p w14:paraId="29EB7025" w14:textId="77777777" w:rsidR="00DC0C3E" w:rsidRDefault="00E70AEA" w:rsidP="00DC0C3E">
      <w:pPr>
        <w:ind w:right="-204"/>
        <w:jc w:val="right"/>
        <w:rPr>
          <w:rFonts w:cs="Times New Roman"/>
          <w:szCs w:val="24"/>
        </w:rPr>
      </w:pPr>
      <w:r>
        <w:rPr>
          <w:rFonts w:cs="Times New Roman"/>
          <w:szCs w:val="24"/>
        </w:rPr>
        <w:t>Gianyar,</w:t>
      </w:r>
      <w:r w:rsidRPr="00A46BD5">
        <w:rPr>
          <w:rFonts w:cs="Times New Roman"/>
          <w:szCs w:val="24"/>
        </w:rPr>
        <w:t xml:space="preserve"> 7 Januari 2021</w:t>
      </w:r>
    </w:p>
    <w:p w14:paraId="5F743AAB" w14:textId="69853F3B" w:rsidR="00162A64" w:rsidRDefault="00E70AEA" w:rsidP="00767182">
      <w:pPr>
        <w:spacing w:line="276" w:lineRule="auto"/>
        <w:jc w:val="center"/>
        <w:rPr>
          <w:rFonts w:cs="Times New Roman"/>
          <w:szCs w:val="24"/>
        </w:rPr>
      </w:pPr>
      <w:r w:rsidRPr="00A46BD5">
        <w:rPr>
          <w:rFonts w:cs="Times New Roman"/>
          <w:szCs w:val="24"/>
        </w:rPr>
        <w:t>Menyetujui,</w:t>
      </w:r>
    </w:p>
    <w:p w14:paraId="2F16AAF8" w14:textId="73E6FC30" w:rsidR="00DC0C3E" w:rsidRDefault="00DC0C3E" w:rsidP="00767182">
      <w:pPr>
        <w:spacing w:line="276" w:lineRule="auto"/>
        <w:jc w:val="center"/>
        <w:rPr>
          <w:rFonts w:eastAsia="Times New Roman" w:cs="Times New Roman"/>
          <w:szCs w:val="24"/>
        </w:rPr>
      </w:pPr>
      <w:r w:rsidRPr="00A46BD5">
        <w:rPr>
          <w:rFonts w:eastAsia="Times New Roman" w:cs="Times New Roman"/>
          <w:szCs w:val="24"/>
        </w:rPr>
        <w:t>Pembimbing Lapangan</w:t>
      </w:r>
    </w:p>
    <w:p w14:paraId="7F65B373" w14:textId="3A3E9863" w:rsidR="00767182" w:rsidRDefault="00767182" w:rsidP="00767182">
      <w:pPr>
        <w:spacing w:line="276" w:lineRule="auto"/>
        <w:jc w:val="center"/>
        <w:rPr>
          <w:rFonts w:eastAsia="Times New Roman" w:cs="Times New Roman"/>
          <w:szCs w:val="24"/>
        </w:rPr>
      </w:pPr>
    </w:p>
    <w:p w14:paraId="0E68E795" w14:textId="77777777" w:rsidR="00767182" w:rsidRDefault="00767182" w:rsidP="00767182">
      <w:pPr>
        <w:spacing w:line="276" w:lineRule="auto"/>
        <w:jc w:val="center"/>
        <w:rPr>
          <w:rFonts w:eastAsia="Times New Roman" w:cs="Times New Roman"/>
          <w:szCs w:val="24"/>
        </w:rPr>
      </w:pPr>
    </w:p>
    <w:p w14:paraId="11406429" w14:textId="77777777" w:rsidR="00767182" w:rsidRDefault="00767182" w:rsidP="00767182">
      <w:pPr>
        <w:spacing w:line="276" w:lineRule="auto"/>
        <w:jc w:val="center"/>
        <w:rPr>
          <w:rFonts w:eastAsia="Times New Roman" w:cs="Times New Roman"/>
          <w:szCs w:val="24"/>
        </w:rPr>
      </w:pPr>
    </w:p>
    <w:p w14:paraId="191EBDE2" w14:textId="59D9A1E0" w:rsidR="00767182" w:rsidRPr="00767182" w:rsidRDefault="00767182" w:rsidP="00767182">
      <w:pPr>
        <w:spacing w:line="276" w:lineRule="auto"/>
        <w:jc w:val="center"/>
        <w:rPr>
          <w:rFonts w:eastAsia="Times New Roman" w:cs="Times New Roman"/>
          <w:szCs w:val="24"/>
          <w:u w:val="single"/>
        </w:rPr>
      </w:pPr>
      <w:r w:rsidRPr="00767182">
        <w:rPr>
          <w:rFonts w:eastAsia="Times New Roman" w:cs="Times New Roman"/>
          <w:szCs w:val="24"/>
          <w:u w:val="single"/>
        </w:rPr>
        <w:t>(I Dewa Gde A</w:t>
      </w:r>
      <w:r w:rsidR="0044542D">
        <w:rPr>
          <w:rFonts w:eastAsia="Times New Roman" w:cs="Times New Roman"/>
          <w:szCs w:val="24"/>
          <w:u w:val="single"/>
        </w:rPr>
        <w:t>.</w:t>
      </w:r>
      <w:r w:rsidRPr="00767182">
        <w:rPr>
          <w:rFonts w:eastAsia="Times New Roman" w:cs="Times New Roman"/>
          <w:szCs w:val="24"/>
          <w:u w:val="single"/>
        </w:rPr>
        <w:t xml:space="preserve"> Wahyudi, S.T)</w:t>
      </w:r>
    </w:p>
    <w:p w14:paraId="5923ED17" w14:textId="53A442F0" w:rsidR="00767182" w:rsidRDefault="00767182" w:rsidP="00767182">
      <w:pPr>
        <w:spacing w:line="276" w:lineRule="auto"/>
        <w:jc w:val="center"/>
        <w:rPr>
          <w:rFonts w:eastAsia="Times New Roman" w:cs="Times New Roman"/>
          <w:szCs w:val="24"/>
        </w:rPr>
      </w:pPr>
      <w:r w:rsidRPr="00A46BD5">
        <w:rPr>
          <w:rFonts w:eastAsia="Times New Roman" w:cs="Times New Roman"/>
          <w:szCs w:val="24"/>
        </w:rPr>
        <w:t>NIP  198103062006041013</w:t>
      </w:r>
    </w:p>
    <w:p w14:paraId="5FA8D9C9" w14:textId="77777777" w:rsidR="00767182" w:rsidRDefault="00767182" w:rsidP="00DC0C3E">
      <w:pPr>
        <w:jc w:val="center"/>
        <w:rPr>
          <w:rFonts w:eastAsia="Times New Roman" w:cs="Times New Roman"/>
          <w:szCs w:val="24"/>
        </w:rPr>
      </w:pPr>
    </w:p>
    <w:p w14:paraId="2967B9BE" w14:textId="18F7A2D1" w:rsidR="00767182" w:rsidRDefault="00767182" w:rsidP="00767182">
      <w:pPr>
        <w:tabs>
          <w:tab w:val="left" w:pos="5103"/>
        </w:tabs>
        <w:spacing w:line="276" w:lineRule="auto"/>
        <w:ind w:firstLine="709"/>
        <w:jc w:val="left"/>
        <w:rPr>
          <w:rFonts w:eastAsia="Times New Roman" w:cs="Times New Roman"/>
          <w:szCs w:val="24"/>
        </w:rPr>
      </w:pPr>
      <w:r w:rsidRPr="00A46BD5">
        <w:rPr>
          <w:rFonts w:eastAsia="Times New Roman" w:cs="Times New Roman"/>
          <w:szCs w:val="24"/>
        </w:rPr>
        <w:t>Dosen Pembimbing</w:t>
      </w:r>
      <w:r>
        <w:rPr>
          <w:rFonts w:eastAsia="Times New Roman" w:cs="Times New Roman"/>
          <w:szCs w:val="24"/>
        </w:rPr>
        <w:t xml:space="preserve"> 1</w:t>
      </w:r>
      <w:r>
        <w:rPr>
          <w:rFonts w:eastAsia="Times New Roman" w:cs="Times New Roman"/>
          <w:szCs w:val="24"/>
        </w:rPr>
        <w:tab/>
      </w:r>
      <w:r w:rsidRPr="00A46BD5">
        <w:rPr>
          <w:rFonts w:eastAsia="Times New Roman" w:cs="Times New Roman"/>
          <w:szCs w:val="24"/>
        </w:rPr>
        <w:t>Dosen Pembimbing</w:t>
      </w:r>
      <w:r>
        <w:rPr>
          <w:rFonts w:eastAsia="Times New Roman" w:cs="Times New Roman"/>
          <w:szCs w:val="24"/>
        </w:rPr>
        <w:t xml:space="preserve"> 2</w:t>
      </w:r>
    </w:p>
    <w:p w14:paraId="155267C6" w14:textId="6988FBE5" w:rsidR="00767182" w:rsidRDefault="00767182" w:rsidP="00767182">
      <w:pPr>
        <w:tabs>
          <w:tab w:val="left" w:pos="5812"/>
        </w:tabs>
        <w:spacing w:line="276" w:lineRule="auto"/>
        <w:jc w:val="left"/>
        <w:rPr>
          <w:rFonts w:eastAsia="Times New Roman" w:cs="Times New Roman"/>
          <w:szCs w:val="24"/>
        </w:rPr>
      </w:pPr>
    </w:p>
    <w:p w14:paraId="473465F2" w14:textId="77777777" w:rsidR="00767182" w:rsidRDefault="00767182" w:rsidP="00767182">
      <w:pPr>
        <w:tabs>
          <w:tab w:val="left" w:pos="5812"/>
        </w:tabs>
        <w:spacing w:line="276" w:lineRule="auto"/>
        <w:jc w:val="left"/>
        <w:rPr>
          <w:rFonts w:eastAsia="Times New Roman" w:cs="Times New Roman"/>
          <w:szCs w:val="24"/>
        </w:rPr>
      </w:pPr>
    </w:p>
    <w:p w14:paraId="3990877C" w14:textId="77777777" w:rsidR="00767182" w:rsidRDefault="00767182" w:rsidP="00767182">
      <w:pPr>
        <w:tabs>
          <w:tab w:val="left" w:pos="5812"/>
        </w:tabs>
        <w:spacing w:line="276" w:lineRule="auto"/>
        <w:jc w:val="left"/>
        <w:rPr>
          <w:rFonts w:eastAsia="Times New Roman" w:cs="Times New Roman"/>
          <w:szCs w:val="24"/>
        </w:rPr>
      </w:pPr>
    </w:p>
    <w:p w14:paraId="2FC0704F" w14:textId="5415B943" w:rsidR="00767182" w:rsidRDefault="00767182" w:rsidP="00767182">
      <w:pPr>
        <w:tabs>
          <w:tab w:val="left" w:pos="4536"/>
        </w:tabs>
        <w:spacing w:line="276" w:lineRule="auto"/>
        <w:jc w:val="left"/>
        <w:rPr>
          <w:rFonts w:eastAsia="Times New Roman" w:cs="Times New Roman"/>
          <w:szCs w:val="24"/>
        </w:rPr>
      </w:pPr>
      <w:proofErr w:type="gramStart"/>
      <w:r w:rsidRPr="00A46BD5">
        <w:rPr>
          <w:rFonts w:eastAsia="Times New Roman" w:cs="Times New Roman"/>
          <w:szCs w:val="24"/>
          <w:u w:val="single"/>
        </w:rPr>
        <w:t>(</w:t>
      </w:r>
      <w:r w:rsidRPr="00830616">
        <w:rPr>
          <w:rFonts w:eastAsia="Times New Roman" w:cs="Times New Roman"/>
          <w:szCs w:val="24"/>
          <w:u w:val="single"/>
        </w:rPr>
        <w:t>I Putu Agus Eka Pratama, S.T., M.T.</w:t>
      </w:r>
      <w:r w:rsidRPr="00A46BD5">
        <w:rPr>
          <w:rFonts w:eastAsia="Times New Roman" w:cs="Times New Roman"/>
          <w:szCs w:val="24"/>
          <w:u w:val="single"/>
        </w:rPr>
        <w:t>)</w:t>
      </w:r>
      <w:proofErr w:type="gramEnd"/>
      <w:r w:rsidRPr="00767182">
        <w:rPr>
          <w:rFonts w:eastAsia="Times New Roman" w:cs="Times New Roman"/>
          <w:szCs w:val="24"/>
        </w:rPr>
        <w:tab/>
      </w:r>
      <w:r>
        <w:rPr>
          <w:rFonts w:eastAsia="Times New Roman" w:cs="Times New Roman"/>
          <w:szCs w:val="24"/>
          <w:u w:val="single"/>
        </w:rPr>
        <w:t>(</w:t>
      </w:r>
      <w:r w:rsidRPr="0054287A">
        <w:rPr>
          <w:rFonts w:eastAsia="Times New Roman" w:cs="Times New Roman"/>
          <w:szCs w:val="24"/>
          <w:u w:val="single"/>
        </w:rPr>
        <w:t>I Putu Arya Dharmaadi, ST.</w:t>
      </w:r>
      <w:proofErr w:type="gramStart"/>
      <w:r w:rsidRPr="0054287A">
        <w:rPr>
          <w:rFonts w:eastAsia="Times New Roman" w:cs="Times New Roman"/>
          <w:szCs w:val="24"/>
          <w:u w:val="single"/>
        </w:rPr>
        <w:t>,MT</w:t>
      </w:r>
      <w:proofErr w:type="gramEnd"/>
      <w:r>
        <w:rPr>
          <w:rFonts w:eastAsia="Times New Roman" w:cs="Times New Roman"/>
          <w:szCs w:val="24"/>
          <w:u w:val="single"/>
        </w:rPr>
        <w:t>)</w:t>
      </w:r>
    </w:p>
    <w:p w14:paraId="380BBED6" w14:textId="6E4F3F66" w:rsidR="00767182" w:rsidRDefault="00767182" w:rsidP="00767182">
      <w:pPr>
        <w:tabs>
          <w:tab w:val="left" w:pos="4820"/>
        </w:tabs>
        <w:spacing w:line="276" w:lineRule="auto"/>
        <w:ind w:firstLine="426"/>
        <w:jc w:val="left"/>
        <w:rPr>
          <w:rFonts w:eastAsia="Times New Roman" w:cs="Times New Roman"/>
          <w:szCs w:val="24"/>
        </w:rPr>
      </w:pPr>
      <w:r w:rsidRPr="00A46BD5">
        <w:rPr>
          <w:rFonts w:eastAsia="Times New Roman" w:cs="Times New Roman"/>
          <w:szCs w:val="24"/>
        </w:rPr>
        <w:t xml:space="preserve">NIP  </w:t>
      </w:r>
      <w:r w:rsidRPr="00830616">
        <w:rPr>
          <w:rFonts w:eastAsia="Times New Roman" w:cs="Times New Roman"/>
          <w:szCs w:val="24"/>
        </w:rPr>
        <w:t>1985110320181113001</w:t>
      </w:r>
      <w:r>
        <w:rPr>
          <w:rFonts w:eastAsia="Times New Roman" w:cs="Times New Roman"/>
          <w:szCs w:val="24"/>
        </w:rPr>
        <w:tab/>
      </w:r>
      <w:r w:rsidRPr="00A46BD5">
        <w:rPr>
          <w:rFonts w:eastAsia="Times New Roman" w:cs="Times New Roman"/>
          <w:szCs w:val="24"/>
        </w:rPr>
        <w:t xml:space="preserve">NIP  </w:t>
      </w:r>
      <w:r>
        <w:t xml:space="preserve"> </w:t>
      </w:r>
      <w:r w:rsidRPr="0054287A">
        <w:rPr>
          <w:rFonts w:eastAsia="Times New Roman" w:cs="Times New Roman"/>
          <w:szCs w:val="24"/>
        </w:rPr>
        <w:t>199111152019031017</w:t>
      </w:r>
    </w:p>
    <w:p w14:paraId="71402955" w14:textId="457E96B1" w:rsidR="00767182" w:rsidRDefault="00767182" w:rsidP="00767182">
      <w:pPr>
        <w:tabs>
          <w:tab w:val="left" w:pos="4536"/>
        </w:tabs>
        <w:jc w:val="left"/>
        <w:rPr>
          <w:rFonts w:eastAsia="Times New Roman" w:cs="Times New Roman"/>
          <w:szCs w:val="24"/>
        </w:rPr>
      </w:pPr>
    </w:p>
    <w:p w14:paraId="2467E509" w14:textId="04F5EC58" w:rsidR="00767182" w:rsidRDefault="00767182" w:rsidP="00767182">
      <w:pPr>
        <w:tabs>
          <w:tab w:val="left" w:pos="4536"/>
        </w:tabs>
        <w:spacing w:line="276" w:lineRule="auto"/>
        <w:jc w:val="center"/>
        <w:rPr>
          <w:rFonts w:eastAsia="Times New Roman" w:cs="Times New Roman"/>
          <w:szCs w:val="24"/>
        </w:rPr>
      </w:pPr>
      <w:r>
        <w:rPr>
          <w:rFonts w:eastAsia="Times New Roman" w:cs="Times New Roman"/>
          <w:szCs w:val="24"/>
        </w:rPr>
        <w:t>Mengetahui,</w:t>
      </w:r>
    </w:p>
    <w:p w14:paraId="6978AF54" w14:textId="1E345DF6" w:rsidR="00767182" w:rsidRDefault="00767182" w:rsidP="00767182">
      <w:pPr>
        <w:tabs>
          <w:tab w:val="left" w:pos="4536"/>
        </w:tabs>
        <w:spacing w:line="276" w:lineRule="auto"/>
        <w:jc w:val="center"/>
        <w:rPr>
          <w:rFonts w:eastAsia="Times New Roman"/>
        </w:rPr>
      </w:pPr>
      <w:r>
        <w:rPr>
          <w:rFonts w:eastAsia="Times New Roman"/>
        </w:rPr>
        <w:t>Koordinator Program Studi Teknologi Informasi</w:t>
      </w:r>
    </w:p>
    <w:p w14:paraId="361AE9C5" w14:textId="5D4FDBF3" w:rsidR="00767182" w:rsidRDefault="00767182" w:rsidP="00767182">
      <w:pPr>
        <w:tabs>
          <w:tab w:val="left" w:pos="4536"/>
        </w:tabs>
        <w:spacing w:line="276" w:lineRule="auto"/>
        <w:jc w:val="center"/>
        <w:rPr>
          <w:rFonts w:eastAsia="Times New Roman"/>
        </w:rPr>
      </w:pPr>
    </w:p>
    <w:p w14:paraId="5BB5D5F6" w14:textId="77777777" w:rsidR="00767182" w:rsidRDefault="00767182" w:rsidP="00767182">
      <w:pPr>
        <w:tabs>
          <w:tab w:val="left" w:pos="4536"/>
        </w:tabs>
        <w:spacing w:line="276" w:lineRule="auto"/>
        <w:jc w:val="center"/>
        <w:rPr>
          <w:rFonts w:eastAsia="Times New Roman"/>
        </w:rPr>
      </w:pPr>
    </w:p>
    <w:p w14:paraId="23B6E949" w14:textId="3B204DCB" w:rsidR="00767182" w:rsidRDefault="00767182" w:rsidP="00767182">
      <w:pPr>
        <w:tabs>
          <w:tab w:val="left" w:pos="4536"/>
        </w:tabs>
        <w:spacing w:line="276" w:lineRule="auto"/>
        <w:jc w:val="center"/>
        <w:rPr>
          <w:rFonts w:eastAsia="Times New Roman"/>
        </w:rPr>
      </w:pPr>
    </w:p>
    <w:p w14:paraId="5ECA31C2" w14:textId="748B471F" w:rsidR="00767182" w:rsidRDefault="00767182" w:rsidP="00767182">
      <w:pPr>
        <w:tabs>
          <w:tab w:val="left" w:pos="4536"/>
        </w:tabs>
        <w:spacing w:line="276" w:lineRule="auto"/>
        <w:jc w:val="center"/>
        <w:rPr>
          <w:rFonts w:eastAsia="Times New Roman"/>
        </w:rPr>
      </w:pPr>
      <w:proofErr w:type="gramStart"/>
      <w:r w:rsidRPr="00A46BD5">
        <w:rPr>
          <w:rFonts w:eastAsia="Times New Roman" w:cs="Times New Roman"/>
          <w:szCs w:val="24"/>
          <w:u w:val="single"/>
        </w:rPr>
        <w:t>(</w:t>
      </w:r>
      <w:r>
        <w:t xml:space="preserve"> </w:t>
      </w:r>
      <w:r w:rsidRPr="0054287A">
        <w:rPr>
          <w:rFonts w:eastAsia="Times New Roman" w:cs="Times New Roman"/>
          <w:szCs w:val="24"/>
          <w:u w:val="single"/>
        </w:rPr>
        <w:t>Dr</w:t>
      </w:r>
      <w:proofErr w:type="gramEnd"/>
      <w:r w:rsidRPr="0054287A">
        <w:rPr>
          <w:rFonts w:eastAsia="Times New Roman" w:cs="Times New Roman"/>
          <w:szCs w:val="24"/>
          <w:u w:val="single"/>
        </w:rPr>
        <w:t>. Ir. I Made Oka Widyantara, S.T</w:t>
      </w:r>
      <w:proofErr w:type="gramStart"/>
      <w:r w:rsidRPr="0054287A">
        <w:rPr>
          <w:rFonts w:eastAsia="Times New Roman" w:cs="Times New Roman"/>
          <w:szCs w:val="24"/>
          <w:u w:val="single"/>
        </w:rPr>
        <w:t>,M.T</w:t>
      </w:r>
      <w:proofErr w:type="gramEnd"/>
      <w:r>
        <w:rPr>
          <w:rFonts w:eastAsia="Times New Roman" w:cs="Times New Roman"/>
          <w:szCs w:val="24"/>
          <w:u w:val="single"/>
        </w:rPr>
        <w:t>)</w:t>
      </w:r>
    </w:p>
    <w:p w14:paraId="6881C71A" w14:textId="3D395B72" w:rsidR="00E70AEA" w:rsidRPr="0044542D" w:rsidRDefault="00767182" w:rsidP="0044542D">
      <w:pPr>
        <w:tabs>
          <w:tab w:val="left" w:pos="4536"/>
        </w:tabs>
        <w:spacing w:line="276" w:lineRule="auto"/>
        <w:jc w:val="center"/>
        <w:rPr>
          <w:rFonts w:eastAsia="Times New Roman"/>
        </w:rPr>
        <w:sectPr w:rsidR="00E70AEA" w:rsidRPr="0044542D" w:rsidSect="00DE61A3">
          <w:type w:val="continuous"/>
          <w:pgSz w:w="11906" w:h="16838" w:code="9"/>
          <w:pgMar w:top="1872" w:right="1872" w:bottom="1872" w:left="2016" w:header="567" w:footer="567" w:gutter="0"/>
          <w:pgNumType w:fmt="lowerRoman"/>
          <w:cols w:space="720"/>
          <w:docGrid w:linePitch="360"/>
        </w:sectPr>
      </w:pPr>
      <w:r w:rsidRPr="00A46BD5">
        <w:rPr>
          <w:rFonts w:eastAsia="Times New Roman" w:cs="Times New Roman"/>
          <w:szCs w:val="24"/>
        </w:rPr>
        <w:t xml:space="preserve">NIP  </w:t>
      </w:r>
      <w:r w:rsidRPr="0054287A">
        <w:rPr>
          <w:rFonts w:eastAsia="Times New Roman" w:cs="Times New Roman"/>
          <w:szCs w:val="24"/>
        </w:rPr>
        <w:t>197312111999031001</w:t>
      </w:r>
      <w:bookmarkEnd w:id="8"/>
      <w:bookmarkEnd w:id="9"/>
    </w:p>
    <w:p w14:paraId="313237B3" w14:textId="1E147FEB" w:rsidR="00D91C96" w:rsidRDefault="00D91C96" w:rsidP="0044542D">
      <w:pPr>
        <w:pStyle w:val="Heading1"/>
      </w:pPr>
      <w:bookmarkStart w:id="10" w:name="_Toc60696807"/>
      <w:r>
        <w:lastRenderedPageBreak/>
        <w:t>KATA PENGANTAR</w:t>
      </w:r>
      <w:bookmarkEnd w:id="10"/>
    </w:p>
    <w:p w14:paraId="31A4DB67" w14:textId="1C81D39D" w:rsidR="00D91C96" w:rsidRDefault="00D91C96" w:rsidP="00D91C96"/>
    <w:p w14:paraId="3B9FF5AB" w14:textId="77777777" w:rsidR="00D91C96" w:rsidRPr="00D91C96" w:rsidRDefault="00D91C96" w:rsidP="00D91C96"/>
    <w:p w14:paraId="4D2567D1" w14:textId="0AF10C75" w:rsidR="00D91C96" w:rsidRDefault="00D91C96" w:rsidP="00D91C96">
      <w:pPr>
        <w:ind w:firstLine="851"/>
      </w:pPr>
      <w:r>
        <w:t xml:space="preserve">Puji dan syukur saya panjatkan kehadapan Tuhan Yang Maha Esa sehingga penulis dapat menyelesaikan laporan program Magang Kampus Merdeka dengan judul </w:t>
      </w:r>
      <w:r w:rsidRPr="00D91C96">
        <w:rPr>
          <w:b/>
        </w:rPr>
        <w:t>“Magan</w:t>
      </w:r>
      <w:r w:rsidR="0044542D">
        <w:rPr>
          <w:b/>
        </w:rPr>
        <w:t>g Industri Teknologi Informasi di Dinas Komunikasi d</w:t>
      </w:r>
      <w:r w:rsidRPr="00D91C96">
        <w:rPr>
          <w:b/>
        </w:rPr>
        <w:t>an Informatika Pemerintah Kabupaten Gianyar”</w:t>
      </w:r>
      <w:r>
        <w:t>. Penulis mendapatkan masukan dan bimbingan dari berbagai pihak</w:t>
      </w:r>
      <w:r w:rsidR="002140DA">
        <w:t xml:space="preserve"> dalam menyusun laporan</w:t>
      </w:r>
      <w:r w:rsidR="002140DA" w:rsidRPr="002140DA">
        <w:t xml:space="preserve"> </w:t>
      </w:r>
      <w:r w:rsidR="002140DA">
        <w:t>program Magang Kampus Merdeka ini</w:t>
      </w:r>
      <w:r>
        <w:t xml:space="preserve">. Sehubungan dengan hal tersebut pada kesempatan ini penulis menyampaikan ucapan terima kasih kepada: </w:t>
      </w:r>
    </w:p>
    <w:p w14:paraId="3F125946" w14:textId="77777777" w:rsidR="002140DA" w:rsidRPr="002140DA" w:rsidRDefault="00D91C96" w:rsidP="0055186D">
      <w:pPr>
        <w:pStyle w:val="ListParagraph"/>
        <w:numPr>
          <w:ilvl w:val="0"/>
          <w:numId w:val="15"/>
        </w:numPr>
        <w:ind w:left="851" w:hanging="425"/>
        <w:rPr>
          <w:b/>
          <w:sz w:val="28"/>
        </w:rPr>
      </w:pPr>
      <w:r>
        <w:t>Prof. Ir. Ngakan Putu Gede Suardana, MT, Ph.D selaku Dekan Fakultas Teknik Universitas Udayana.</w:t>
      </w:r>
    </w:p>
    <w:p w14:paraId="7003CEBB" w14:textId="42D6CCFD" w:rsidR="002140DA" w:rsidRPr="002140DA" w:rsidRDefault="00D91C96" w:rsidP="0055186D">
      <w:pPr>
        <w:pStyle w:val="ListParagraph"/>
        <w:numPr>
          <w:ilvl w:val="0"/>
          <w:numId w:val="15"/>
        </w:numPr>
        <w:ind w:left="851" w:hanging="425"/>
        <w:rPr>
          <w:b/>
          <w:sz w:val="28"/>
        </w:rPr>
      </w:pPr>
      <w:r w:rsidRPr="00E90CD2">
        <w:t>Dr. Ir. I Made Oka Widyantara, ST., MT., IPM, ASEAN Eng.</w:t>
      </w:r>
      <w:r>
        <w:t xml:space="preserve"> selaku Koordinator Program Studi Teknologi Informasi Fakultas Teknik Universitas Udayana.</w:t>
      </w:r>
    </w:p>
    <w:p w14:paraId="4582E3A5" w14:textId="571F935A" w:rsidR="002140DA" w:rsidRPr="002140DA" w:rsidRDefault="002140DA" w:rsidP="0055186D">
      <w:pPr>
        <w:pStyle w:val="ListParagraph"/>
        <w:numPr>
          <w:ilvl w:val="0"/>
          <w:numId w:val="15"/>
        </w:numPr>
        <w:ind w:left="851" w:hanging="425"/>
        <w:rPr>
          <w:b/>
          <w:sz w:val="28"/>
        </w:rPr>
      </w:pPr>
      <w:r w:rsidRPr="002140DA">
        <w:t xml:space="preserve">Bapak I Made Sunia Raharja, </w:t>
      </w:r>
      <w:proofErr w:type="gramStart"/>
      <w:r w:rsidRPr="002140DA">
        <w:t>S.Kom.,</w:t>
      </w:r>
      <w:proofErr w:type="gramEnd"/>
      <w:r w:rsidRPr="002140DA">
        <w:t xml:space="preserve"> M.Cs</w:t>
      </w:r>
      <w:r>
        <w:t xml:space="preserve"> selaku Ketua Program Magang Kampus Merdeka</w:t>
      </w:r>
      <w:r w:rsidR="0044542D">
        <w:t xml:space="preserve"> Program Studi Teknologi Informasi</w:t>
      </w:r>
      <w:r>
        <w:t>.</w:t>
      </w:r>
    </w:p>
    <w:p w14:paraId="422579E8" w14:textId="5DECFED5" w:rsidR="002140DA" w:rsidRPr="0044542D" w:rsidRDefault="002140DA" w:rsidP="0055186D">
      <w:pPr>
        <w:pStyle w:val="ListParagraph"/>
        <w:numPr>
          <w:ilvl w:val="0"/>
          <w:numId w:val="15"/>
        </w:numPr>
        <w:ind w:left="851" w:hanging="425"/>
        <w:rPr>
          <w:b/>
          <w:sz w:val="28"/>
        </w:rPr>
      </w:pPr>
      <w:r w:rsidRPr="002140DA">
        <w:t>Bapak Dwi Putra Githa, S.T., M.T.</w:t>
      </w:r>
      <w:r>
        <w:t xml:space="preserve"> selaku Sekretaris Program Magang Kampus Merdeka</w:t>
      </w:r>
      <w:r w:rsidR="0044542D">
        <w:t xml:space="preserve"> Program Studi Teknologi Informasi</w:t>
      </w:r>
      <w:r>
        <w:t>.</w:t>
      </w:r>
    </w:p>
    <w:p w14:paraId="777EC7EF" w14:textId="342068B4" w:rsidR="00D91C96" w:rsidRPr="002140DA" w:rsidRDefault="002140DA" w:rsidP="0055186D">
      <w:pPr>
        <w:pStyle w:val="ListParagraph"/>
        <w:numPr>
          <w:ilvl w:val="0"/>
          <w:numId w:val="15"/>
        </w:numPr>
        <w:ind w:left="851" w:hanging="425"/>
        <w:rPr>
          <w:b/>
          <w:sz w:val="28"/>
        </w:rPr>
      </w:pPr>
      <w:r w:rsidRPr="002140DA">
        <w:t>Bapak I Putu Agus Eka Pratama, S.T., M.T.</w:t>
      </w:r>
      <w:r w:rsidR="00D91C96">
        <w:t xml:space="preserve"> selaku </w:t>
      </w:r>
      <w:r>
        <w:t xml:space="preserve">Dosen Pembimbing </w:t>
      </w:r>
      <w:r w:rsidR="00D91C96">
        <w:t xml:space="preserve">I yang telah banyak meluangkan waktu memberikan dorongan, bimbingan, tuntunan dan kesabaran selama penyusunan </w:t>
      </w:r>
      <w:r>
        <w:t>laporan program Magang Kampus Merdeka</w:t>
      </w:r>
      <w:r w:rsidR="00D91C96">
        <w:t>.</w:t>
      </w:r>
    </w:p>
    <w:p w14:paraId="33DB4F92" w14:textId="217E33B9" w:rsidR="0055186D" w:rsidRPr="0055186D" w:rsidRDefault="0055186D" w:rsidP="0055186D">
      <w:pPr>
        <w:pStyle w:val="ListParagraph"/>
        <w:numPr>
          <w:ilvl w:val="0"/>
          <w:numId w:val="15"/>
        </w:numPr>
        <w:ind w:left="851" w:hanging="425"/>
        <w:rPr>
          <w:b/>
          <w:sz w:val="28"/>
        </w:rPr>
      </w:pPr>
      <w:r>
        <w:t xml:space="preserve">Bapak </w:t>
      </w:r>
      <w:r w:rsidRPr="002140DA">
        <w:t>I Putu Arya Dharmaadi, S.T., M.T.</w:t>
      </w:r>
      <w:r>
        <w:t xml:space="preserve"> selaku Dosen Pembimbing II yang juga telah banyak meluangkan waktu memberikan dorongan, bimbingan, tuntunan dan kesabaran selama penyusunan laporan program Magang Kampus Merdeka.</w:t>
      </w:r>
    </w:p>
    <w:p w14:paraId="37E062E1" w14:textId="12ABBCAE" w:rsidR="0055186D" w:rsidRDefault="0055186D" w:rsidP="0055186D">
      <w:pPr>
        <w:pStyle w:val="ListParagraph"/>
        <w:numPr>
          <w:ilvl w:val="0"/>
          <w:numId w:val="15"/>
        </w:numPr>
        <w:ind w:left="851" w:hanging="425"/>
      </w:pPr>
      <w:r>
        <w:t xml:space="preserve">Bapak </w:t>
      </w:r>
      <w:r w:rsidR="0044542D" w:rsidRPr="0044542D">
        <w:rPr>
          <w:rFonts w:eastAsia="Times New Roman" w:cs="Times New Roman"/>
        </w:rPr>
        <w:t>I Dewa Gde A</w:t>
      </w:r>
      <w:r w:rsidR="0044542D">
        <w:rPr>
          <w:rFonts w:eastAsia="Times New Roman" w:cs="Times New Roman"/>
        </w:rPr>
        <w:t>.</w:t>
      </w:r>
      <w:r w:rsidR="0044542D" w:rsidRPr="0044542D">
        <w:rPr>
          <w:rFonts w:eastAsia="Times New Roman" w:cs="Times New Roman"/>
        </w:rPr>
        <w:t xml:space="preserve"> Wahyudi, S.T</w:t>
      </w:r>
      <w:r>
        <w:t xml:space="preserve"> selaku Pembimbing Lapangan yang telah memberikan bimbingan dan informasi selama program Magang Kampus Merdeka di </w:t>
      </w:r>
      <w:r w:rsidR="0044542D">
        <w:t>Dinas Komunikasi d</w:t>
      </w:r>
      <w:r w:rsidRPr="0055186D">
        <w:t>an Informatika Pemerintah Kabupaten Gianyar</w:t>
      </w:r>
      <w:r w:rsidR="0044542D">
        <w:t>.</w:t>
      </w:r>
    </w:p>
    <w:p w14:paraId="0D71886C" w14:textId="1E57AC7F" w:rsidR="0055186D" w:rsidRDefault="0055186D" w:rsidP="0055186D">
      <w:pPr>
        <w:pStyle w:val="ListParagraph"/>
        <w:numPr>
          <w:ilvl w:val="0"/>
          <w:numId w:val="15"/>
        </w:numPr>
        <w:ind w:left="851" w:hanging="425"/>
      </w:pPr>
      <w:r>
        <w:lastRenderedPageBreak/>
        <w:t xml:space="preserve">Seluruh Pegawai </w:t>
      </w:r>
      <w:r w:rsidR="0044542D">
        <w:t>Dinas Komunikasi d</w:t>
      </w:r>
      <w:r w:rsidR="0044542D" w:rsidRPr="0055186D">
        <w:t>an Informatika Pemerintah Kabupaten Gianyar</w:t>
      </w:r>
      <w:r w:rsidR="0044542D">
        <w:t xml:space="preserve"> </w:t>
      </w:r>
      <w:r>
        <w:t>yang sudah memberikan arahan kepada penulis.</w:t>
      </w:r>
    </w:p>
    <w:p w14:paraId="06AA2D66" w14:textId="7E293209" w:rsidR="002140DA" w:rsidRDefault="0055186D" w:rsidP="0055186D">
      <w:pPr>
        <w:ind w:firstLine="851"/>
      </w:pPr>
      <w:r>
        <w:t>Penulis sangat mengharapkan kritik dan saran dari berbagai pihak yang telah membaca laporan ini. Akhir kata penulis memohon maaf jika ada kesalahan dalam penyusunan laporan ini, semoga laporan ini dapat memberikan informasi dan bermanfaat bagi semua pihak yang membutuhkan.</w:t>
      </w:r>
    </w:p>
    <w:p w14:paraId="4E121566" w14:textId="7E20F8DA" w:rsidR="0055186D" w:rsidRDefault="0055186D" w:rsidP="0055186D"/>
    <w:p w14:paraId="51F7C173" w14:textId="28C5352A" w:rsidR="0055186D" w:rsidRDefault="0055186D" w:rsidP="0055186D"/>
    <w:p w14:paraId="309564AD" w14:textId="6E440135" w:rsidR="0055186D" w:rsidRDefault="0055186D" w:rsidP="0055186D"/>
    <w:p w14:paraId="41EF4F95" w14:textId="36848513" w:rsidR="0055186D" w:rsidRDefault="0055186D" w:rsidP="0055186D">
      <w:pPr>
        <w:jc w:val="right"/>
      </w:pPr>
      <w:r>
        <w:t>Jimbaran, Januari 2021</w:t>
      </w:r>
    </w:p>
    <w:p w14:paraId="14F207F1" w14:textId="24275A74" w:rsidR="0055186D" w:rsidRDefault="0055186D" w:rsidP="0055186D">
      <w:pPr>
        <w:jc w:val="right"/>
      </w:pPr>
    </w:p>
    <w:p w14:paraId="14C5ECEF" w14:textId="081F49AB" w:rsidR="0055186D" w:rsidRDefault="0055186D" w:rsidP="0055186D">
      <w:pPr>
        <w:jc w:val="right"/>
      </w:pPr>
    </w:p>
    <w:p w14:paraId="3359EB7B" w14:textId="1BAB96AB" w:rsidR="0055186D" w:rsidRDefault="0055186D" w:rsidP="0055186D">
      <w:pPr>
        <w:jc w:val="right"/>
      </w:pPr>
    </w:p>
    <w:p w14:paraId="36F8FB7A" w14:textId="77777777" w:rsidR="0055186D" w:rsidRDefault="0055186D" w:rsidP="0055186D">
      <w:pPr>
        <w:jc w:val="right"/>
        <w:sectPr w:rsidR="0055186D" w:rsidSect="00465ACC">
          <w:type w:val="continuous"/>
          <w:pgSz w:w="11906" w:h="16838" w:code="9"/>
          <w:pgMar w:top="1872" w:right="1872" w:bottom="1872" w:left="2016" w:header="0" w:footer="567" w:gutter="0"/>
          <w:pgNumType w:fmt="lowerRoman"/>
          <w:cols w:space="720"/>
          <w:docGrid w:linePitch="360"/>
        </w:sectPr>
      </w:pPr>
      <w:r>
        <w:t>Penulis</w:t>
      </w:r>
    </w:p>
    <w:p w14:paraId="0CA6CF0E" w14:textId="77777777" w:rsidR="0044542D" w:rsidRDefault="0044542D" w:rsidP="0044542D">
      <w:pPr>
        <w:pStyle w:val="Heading1"/>
        <w:jc w:val="both"/>
        <w:sectPr w:rsidR="0044542D" w:rsidSect="00465ACC">
          <w:type w:val="continuous"/>
          <w:pgSz w:w="11906" w:h="16838" w:code="9"/>
          <w:pgMar w:top="1872" w:right="1872" w:bottom="1872" w:left="2016" w:header="0" w:footer="697" w:gutter="0"/>
          <w:cols w:space="720"/>
          <w:docGrid w:linePitch="360"/>
        </w:sectPr>
      </w:pPr>
    </w:p>
    <w:p w14:paraId="3FD627DE" w14:textId="77777777" w:rsidR="0078371B" w:rsidRDefault="0078371B" w:rsidP="0078371B">
      <w:pPr>
        <w:pStyle w:val="Heading1"/>
      </w:pPr>
      <w:bookmarkStart w:id="11" w:name="_Toc60773514"/>
      <w:bookmarkStart w:id="12" w:name="_Toc60696808"/>
      <w:r w:rsidRPr="00756303">
        <w:lastRenderedPageBreak/>
        <w:t>ABSTRAK</w:t>
      </w:r>
      <w:bookmarkEnd w:id="11"/>
    </w:p>
    <w:p w14:paraId="15C43B7B" w14:textId="77777777" w:rsidR="0078371B" w:rsidRDefault="0078371B" w:rsidP="0078371B">
      <w:pPr>
        <w:spacing w:line="480" w:lineRule="auto"/>
        <w:rPr>
          <w:rFonts w:cs="Times New Roman"/>
          <w:szCs w:val="24"/>
        </w:rPr>
      </w:pPr>
    </w:p>
    <w:p w14:paraId="242A8A45" w14:textId="77777777" w:rsidR="0078371B" w:rsidRPr="00167E2A" w:rsidRDefault="0078371B" w:rsidP="0078371B">
      <w:pPr>
        <w:ind w:firstLine="851"/>
        <w:rPr>
          <w:rFonts w:cs="Times New Roman"/>
          <w:szCs w:val="24"/>
        </w:rPr>
      </w:pPr>
      <w:r w:rsidRPr="0035136E">
        <w:rPr>
          <w:rFonts w:cs="Times New Roman"/>
          <w:szCs w:val="24"/>
        </w:rPr>
        <w:t>Halaman Abstrak ditulis maksimal 150 kata yang berisi masalah yang diangkat, metode dan analisa yang digunakan serta temuan hasil analisa/riset yang dilakukan.</w:t>
      </w:r>
    </w:p>
    <w:p w14:paraId="7B1128E9" w14:textId="77777777" w:rsidR="0078371B" w:rsidRDefault="0078371B">
      <w:pPr>
        <w:spacing w:after="160" w:line="259" w:lineRule="auto"/>
        <w:jc w:val="left"/>
        <w:rPr>
          <w:rFonts w:eastAsiaTheme="majorEastAsia" w:cstheme="majorBidi"/>
          <w:b/>
          <w:szCs w:val="32"/>
        </w:rPr>
      </w:pPr>
      <w:r>
        <w:br w:type="page"/>
      </w:r>
    </w:p>
    <w:p w14:paraId="541DA4DC" w14:textId="4F07D8B3" w:rsidR="0055186D" w:rsidRDefault="0055186D" w:rsidP="0044542D">
      <w:pPr>
        <w:pStyle w:val="Heading1"/>
      </w:pPr>
      <w:r>
        <w:lastRenderedPageBreak/>
        <w:t>DAFTAR ISI</w:t>
      </w:r>
      <w:bookmarkEnd w:id="12"/>
    </w:p>
    <w:p w14:paraId="3EB53644" w14:textId="48EF973C" w:rsidR="0055186D" w:rsidRDefault="0055186D" w:rsidP="0055186D"/>
    <w:p w14:paraId="5F6E4224" w14:textId="7D554356" w:rsidR="00465ACC" w:rsidRPr="00465ACC" w:rsidRDefault="00465ACC" w:rsidP="00465ACC">
      <w:pPr>
        <w:pStyle w:val="TOC1"/>
        <w:rPr>
          <w:rFonts w:asciiTheme="minorHAnsi" w:eastAsiaTheme="minorEastAsia" w:hAnsiTheme="minorHAnsi"/>
          <w:sz w:val="22"/>
        </w:rPr>
      </w:pPr>
      <w:r>
        <w:fldChar w:fldCharType="begin"/>
      </w:r>
      <w:r>
        <w:instrText xml:space="preserve"> TOC \o "1-3" \h \z \u </w:instrText>
      </w:r>
      <w:r>
        <w:fldChar w:fldCharType="separate"/>
      </w:r>
      <w:hyperlink w:anchor="_Toc60696805" w:history="1">
        <w:r w:rsidRPr="00465ACC">
          <w:rPr>
            <w:rStyle w:val="Hyperlink"/>
          </w:rPr>
          <w:t>HALAMAN SAMPUL</w:t>
        </w:r>
        <w:r w:rsidRPr="00465ACC">
          <w:rPr>
            <w:webHidden/>
          </w:rPr>
          <w:tab/>
        </w:r>
        <w:r w:rsidRPr="00465ACC">
          <w:rPr>
            <w:webHidden/>
          </w:rPr>
          <w:fldChar w:fldCharType="begin"/>
        </w:r>
        <w:r w:rsidRPr="00465ACC">
          <w:rPr>
            <w:webHidden/>
          </w:rPr>
          <w:instrText xml:space="preserve"> PAGEREF _Toc60696805 \h </w:instrText>
        </w:r>
        <w:r w:rsidRPr="00465ACC">
          <w:rPr>
            <w:webHidden/>
          </w:rPr>
        </w:r>
        <w:r w:rsidRPr="00465ACC">
          <w:rPr>
            <w:webHidden/>
          </w:rPr>
          <w:fldChar w:fldCharType="separate"/>
        </w:r>
        <w:r w:rsidRPr="00465ACC">
          <w:rPr>
            <w:webHidden/>
          </w:rPr>
          <w:t>i</w:t>
        </w:r>
        <w:r w:rsidRPr="00465ACC">
          <w:rPr>
            <w:webHidden/>
          </w:rPr>
          <w:fldChar w:fldCharType="end"/>
        </w:r>
      </w:hyperlink>
    </w:p>
    <w:p w14:paraId="23EC4821" w14:textId="44973980" w:rsidR="00465ACC" w:rsidRPr="00465ACC" w:rsidRDefault="00C32FCD" w:rsidP="00465ACC">
      <w:pPr>
        <w:pStyle w:val="TOC1"/>
        <w:rPr>
          <w:rFonts w:asciiTheme="minorHAnsi" w:eastAsiaTheme="minorEastAsia" w:hAnsiTheme="minorHAnsi"/>
          <w:sz w:val="22"/>
        </w:rPr>
      </w:pPr>
      <w:hyperlink w:anchor="_Toc60696806" w:history="1">
        <w:r w:rsidR="00465ACC" w:rsidRPr="00465ACC">
          <w:rPr>
            <w:rStyle w:val="Hyperlink"/>
          </w:rPr>
          <w:t>LEMBAR PENGESAHAN</w:t>
        </w:r>
        <w:r w:rsidR="00465ACC" w:rsidRPr="00465ACC">
          <w:rPr>
            <w:webHidden/>
          </w:rPr>
          <w:tab/>
        </w:r>
        <w:r w:rsidR="00465ACC" w:rsidRPr="00465ACC">
          <w:rPr>
            <w:webHidden/>
          </w:rPr>
          <w:fldChar w:fldCharType="begin"/>
        </w:r>
        <w:r w:rsidR="00465ACC" w:rsidRPr="00465ACC">
          <w:rPr>
            <w:webHidden/>
          </w:rPr>
          <w:instrText xml:space="preserve"> PAGEREF _Toc60696806 \h </w:instrText>
        </w:r>
        <w:r w:rsidR="00465ACC" w:rsidRPr="00465ACC">
          <w:rPr>
            <w:webHidden/>
          </w:rPr>
        </w:r>
        <w:r w:rsidR="00465ACC" w:rsidRPr="00465ACC">
          <w:rPr>
            <w:webHidden/>
          </w:rPr>
          <w:fldChar w:fldCharType="separate"/>
        </w:r>
        <w:r w:rsidR="00465ACC" w:rsidRPr="00465ACC">
          <w:rPr>
            <w:webHidden/>
          </w:rPr>
          <w:t>ii</w:t>
        </w:r>
        <w:r w:rsidR="00465ACC" w:rsidRPr="00465ACC">
          <w:rPr>
            <w:webHidden/>
          </w:rPr>
          <w:fldChar w:fldCharType="end"/>
        </w:r>
      </w:hyperlink>
    </w:p>
    <w:p w14:paraId="3A97E6CA" w14:textId="0BE46EC4" w:rsidR="00465ACC" w:rsidRPr="00465ACC" w:rsidRDefault="00C32FCD" w:rsidP="00465ACC">
      <w:pPr>
        <w:pStyle w:val="TOC1"/>
        <w:rPr>
          <w:rFonts w:asciiTheme="minorHAnsi" w:eastAsiaTheme="minorEastAsia" w:hAnsiTheme="minorHAnsi"/>
          <w:sz w:val="22"/>
        </w:rPr>
      </w:pPr>
      <w:hyperlink w:anchor="_Toc60696807" w:history="1">
        <w:r w:rsidR="00465ACC" w:rsidRPr="00465ACC">
          <w:rPr>
            <w:rStyle w:val="Hyperlink"/>
          </w:rPr>
          <w:t>KATA PENGANTAR</w:t>
        </w:r>
        <w:r w:rsidR="00465ACC" w:rsidRPr="00465ACC">
          <w:rPr>
            <w:webHidden/>
          </w:rPr>
          <w:tab/>
        </w:r>
        <w:r w:rsidR="00465ACC" w:rsidRPr="00465ACC">
          <w:rPr>
            <w:webHidden/>
          </w:rPr>
          <w:fldChar w:fldCharType="begin"/>
        </w:r>
        <w:r w:rsidR="00465ACC" w:rsidRPr="00465ACC">
          <w:rPr>
            <w:webHidden/>
          </w:rPr>
          <w:instrText xml:space="preserve"> PAGEREF _Toc60696807 \h </w:instrText>
        </w:r>
        <w:r w:rsidR="00465ACC" w:rsidRPr="00465ACC">
          <w:rPr>
            <w:webHidden/>
          </w:rPr>
        </w:r>
        <w:r w:rsidR="00465ACC" w:rsidRPr="00465ACC">
          <w:rPr>
            <w:webHidden/>
          </w:rPr>
          <w:fldChar w:fldCharType="separate"/>
        </w:r>
        <w:r w:rsidR="00465ACC" w:rsidRPr="00465ACC">
          <w:rPr>
            <w:webHidden/>
          </w:rPr>
          <w:t>iii</w:t>
        </w:r>
        <w:r w:rsidR="00465ACC" w:rsidRPr="00465ACC">
          <w:rPr>
            <w:webHidden/>
          </w:rPr>
          <w:fldChar w:fldCharType="end"/>
        </w:r>
      </w:hyperlink>
    </w:p>
    <w:p w14:paraId="707DB430" w14:textId="50245237" w:rsidR="00465ACC" w:rsidRPr="00465ACC" w:rsidRDefault="00C32FCD" w:rsidP="00465ACC">
      <w:pPr>
        <w:pStyle w:val="TOC1"/>
        <w:rPr>
          <w:rFonts w:asciiTheme="minorHAnsi" w:eastAsiaTheme="minorEastAsia" w:hAnsiTheme="minorHAnsi"/>
          <w:sz w:val="22"/>
        </w:rPr>
      </w:pPr>
      <w:hyperlink w:anchor="_Toc60696808" w:history="1">
        <w:r w:rsidR="00465ACC" w:rsidRPr="00465ACC">
          <w:rPr>
            <w:rStyle w:val="Hyperlink"/>
          </w:rPr>
          <w:t>DAFTAR ISI</w:t>
        </w:r>
        <w:r w:rsidR="00465ACC" w:rsidRPr="00465ACC">
          <w:rPr>
            <w:webHidden/>
          </w:rPr>
          <w:tab/>
        </w:r>
        <w:r w:rsidR="00465ACC" w:rsidRPr="00465ACC">
          <w:rPr>
            <w:webHidden/>
          </w:rPr>
          <w:fldChar w:fldCharType="begin"/>
        </w:r>
        <w:r w:rsidR="00465ACC" w:rsidRPr="00465ACC">
          <w:rPr>
            <w:webHidden/>
          </w:rPr>
          <w:instrText xml:space="preserve"> PAGEREF _Toc60696808 \h </w:instrText>
        </w:r>
        <w:r w:rsidR="00465ACC" w:rsidRPr="00465ACC">
          <w:rPr>
            <w:webHidden/>
          </w:rPr>
        </w:r>
        <w:r w:rsidR="00465ACC" w:rsidRPr="00465ACC">
          <w:rPr>
            <w:webHidden/>
          </w:rPr>
          <w:fldChar w:fldCharType="separate"/>
        </w:r>
        <w:r w:rsidR="00465ACC" w:rsidRPr="00465ACC">
          <w:rPr>
            <w:webHidden/>
          </w:rPr>
          <w:t>v</w:t>
        </w:r>
        <w:r w:rsidR="00465ACC" w:rsidRPr="00465ACC">
          <w:rPr>
            <w:webHidden/>
          </w:rPr>
          <w:fldChar w:fldCharType="end"/>
        </w:r>
      </w:hyperlink>
    </w:p>
    <w:p w14:paraId="2176895B" w14:textId="6C8E35A1" w:rsidR="00465ACC" w:rsidRPr="00465ACC" w:rsidRDefault="00C32FCD" w:rsidP="00465ACC">
      <w:pPr>
        <w:pStyle w:val="TOC1"/>
        <w:rPr>
          <w:rFonts w:asciiTheme="minorHAnsi" w:eastAsiaTheme="minorEastAsia" w:hAnsiTheme="minorHAnsi"/>
          <w:sz w:val="22"/>
        </w:rPr>
      </w:pPr>
      <w:hyperlink w:anchor="_Toc60696809" w:history="1">
        <w:r w:rsidR="00465ACC" w:rsidRPr="00465ACC">
          <w:rPr>
            <w:rStyle w:val="Hyperlink"/>
          </w:rPr>
          <w:t>DAFTAR GAMBAR</w:t>
        </w:r>
        <w:r w:rsidR="00465ACC" w:rsidRPr="00465ACC">
          <w:rPr>
            <w:webHidden/>
          </w:rPr>
          <w:tab/>
        </w:r>
        <w:r w:rsidR="00465ACC" w:rsidRPr="00465ACC">
          <w:rPr>
            <w:webHidden/>
          </w:rPr>
          <w:fldChar w:fldCharType="begin"/>
        </w:r>
        <w:r w:rsidR="00465ACC" w:rsidRPr="00465ACC">
          <w:rPr>
            <w:webHidden/>
          </w:rPr>
          <w:instrText xml:space="preserve"> PAGEREF _Toc60696809 \h </w:instrText>
        </w:r>
        <w:r w:rsidR="00465ACC" w:rsidRPr="00465ACC">
          <w:rPr>
            <w:webHidden/>
          </w:rPr>
        </w:r>
        <w:r w:rsidR="00465ACC" w:rsidRPr="00465ACC">
          <w:rPr>
            <w:webHidden/>
          </w:rPr>
          <w:fldChar w:fldCharType="separate"/>
        </w:r>
        <w:r w:rsidR="00465ACC" w:rsidRPr="00465ACC">
          <w:rPr>
            <w:webHidden/>
          </w:rPr>
          <w:t>7</w:t>
        </w:r>
        <w:r w:rsidR="00465ACC" w:rsidRPr="00465ACC">
          <w:rPr>
            <w:webHidden/>
          </w:rPr>
          <w:fldChar w:fldCharType="end"/>
        </w:r>
      </w:hyperlink>
    </w:p>
    <w:p w14:paraId="5B801B88" w14:textId="5B68BA3F" w:rsidR="00465ACC" w:rsidRPr="00465ACC" w:rsidRDefault="00C32FCD" w:rsidP="00465ACC">
      <w:pPr>
        <w:pStyle w:val="TOC1"/>
        <w:rPr>
          <w:rFonts w:asciiTheme="minorHAnsi" w:eastAsiaTheme="minorEastAsia" w:hAnsiTheme="minorHAnsi"/>
          <w:sz w:val="22"/>
        </w:rPr>
      </w:pPr>
      <w:hyperlink w:anchor="_Toc60696810" w:history="1">
        <w:r w:rsidR="00465ACC" w:rsidRPr="00465ACC">
          <w:rPr>
            <w:rStyle w:val="Hyperlink"/>
          </w:rPr>
          <w:t>DAFTAR TABEL</w:t>
        </w:r>
        <w:r w:rsidR="00465ACC" w:rsidRPr="00465ACC">
          <w:rPr>
            <w:webHidden/>
          </w:rPr>
          <w:tab/>
        </w:r>
        <w:r w:rsidR="00465ACC" w:rsidRPr="00465ACC">
          <w:rPr>
            <w:webHidden/>
          </w:rPr>
          <w:fldChar w:fldCharType="begin"/>
        </w:r>
        <w:r w:rsidR="00465ACC" w:rsidRPr="00465ACC">
          <w:rPr>
            <w:webHidden/>
          </w:rPr>
          <w:instrText xml:space="preserve"> PAGEREF _Toc60696810 \h </w:instrText>
        </w:r>
        <w:r w:rsidR="00465ACC" w:rsidRPr="00465ACC">
          <w:rPr>
            <w:webHidden/>
          </w:rPr>
        </w:r>
        <w:r w:rsidR="00465ACC" w:rsidRPr="00465ACC">
          <w:rPr>
            <w:webHidden/>
          </w:rPr>
          <w:fldChar w:fldCharType="separate"/>
        </w:r>
        <w:r w:rsidR="00465ACC" w:rsidRPr="00465ACC">
          <w:rPr>
            <w:webHidden/>
          </w:rPr>
          <w:t>8</w:t>
        </w:r>
        <w:r w:rsidR="00465ACC" w:rsidRPr="00465ACC">
          <w:rPr>
            <w:webHidden/>
          </w:rPr>
          <w:fldChar w:fldCharType="end"/>
        </w:r>
      </w:hyperlink>
    </w:p>
    <w:p w14:paraId="5CAD2871" w14:textId="422835A2" w:rsidR="00465ACC" w:rsidRPr="00465ACC" w:rsidRDefault="00C32FCD" w:rsidP="00465ACC">
      <w:pPr>
        <w:pStyle w:val="TOC1"/>
        <w:rPr>
          <w:rFonts w:asciiTheme="minorHAnsi" w:eastAsiaTheme="minorEastAsia" w:hAnsiTheme="minorHAnsi"/>
          <w:sz w:val="22"/>
        </w:rPr>
      </w:pPr>
      <w:hyperlink w:anchor="_Toc60696811" w:history="1">
        <w:r w:rsidR="00465ACC" w:rsidRPr="00465ACC">
          <w:rPr>
            <w:rStyle w:val="Hyperlink"/>
          </w:rPr>
          <w:t>DAFTAR KODE PROGRAM</w:t>
        </w:r>
        <w:r w:rsidR="00465ACC" w:rsidRPr="00465ACC">
          <w:rPr>
            <w:webHidden/>
          </w:rPr>
          <w:tab/>
        </w:r>
        <w:r w:rsidR="00465ACC" w:rsidRPr="00465ACC">
          <w:rPr>
            <w:webHidden/>
          </w:rPr>
          <w:fldChar w:fldCharType="begin"/>
        </w:r>
        <w:r w:rsidR="00465ACC" w:rsidRPr="00465ACC">
          <w:rPr>
            <w:webHidden/>
          </w:rPr>
          <w:instrText xml:space="preserve"> PAGEREF _Toc60696811 \h </w:instrText>
        </w:r>
        <w:r w:rsidR="00465ACC" w:rsidRPr="00465ACC">
          <w:rPr>
            <w:webHidden/>
          </w:rPr>
        </w:r>
        <w:r w:rsidR="00465ACC" w:rsidRPr="00465ACC">
          <w:rPr>
            <w:webHidden/>
          </w:rPr>
          <w:fldChar w:fldCharType="separate"/>
        </w:r>
        <w:r w:rsidR="00465ACC" w:rsidRPr="00465ACC">
          <w:rPr>
            <w:webHidden/>
          </w:rPr>
          <w:t>9</w:t>
        </w:r>
        <w:r w:rsidR="00465ACC" w:rsidRPr="00465ACC">
          <w:rPr>
            <w:webHidden/>
          </w:rPr>
          <w:fldChar w:fldCharType="end"/>
        </w:r>
      </w:hyperlink>
    </w:p>
    <w:p w14:paraId="79F55070" w14:textId="668E6898" w:rsidR="00465ACC" w:rsidRDefault="00C32FCD" w:rsidP="00465ACC">
      <w:pPr>
        <w:pStyle w:val="TOC1"/>
        <w:rPr>
          <w:rFonts w:asciiTheme="minorHAnsi" w:eastAsiaTheme="minorEastAsia" w:hAnsiTheme="minorHAnsi"/>
          <w:sz w:val="22"/>
        </w:rPr>
      </w:pPr>
      <w:hyperlink w:anchor="_Toc60696812" w:history="1">
        <w:r w:rsidR="00465ACC" w:rsidRPr="00465ACC">
          <w:rPr>
            <w:rStyle w:val="Hyperlink"/>
            <w:rFonts w:eastAsia="Times New Roman" w:cs="Times New Roman"/>
            <w:lang w:val="id-ID"/>
          </w:rPr>
          <w:t>BAB I</w:t>
        </w:r>
        <w:r w:rsidR="00465ACC" w:rsidRPr="00465ACC">
          <w:rPr>
            <w:rStyle w:val="Hyperlink"/>
          </w:rPr>
          <w:t xml:space="preserve"> </w:t>
        </w:r>
        <w:r w:rsidR="00465ACC" w:rsidRPr="00465ACC">
          <w:rPr>
            <w:rStyle w:val="Hyperlink"/>
            <w:rFonts w:eastAsia="Times New Roman" w:cs="Times New Roman"/>
            <w:lang w:val="id-ID"/>
          </w:rPr>
          <w:t>PENDAHULUAN</w:t>
        </w:r>
        <w:r w:rsidR="00465ACC" w:rsidRPr="00465ACC">
          <w:rPr>
            <w:webHidden/>
          </w:rPr>
          <w:tab/>
        </w:r>
        <w:r w:rsidR="00465ACC" w:rsidRPr="00465ACC">
          <w:rPr>
            <w:webHidden/>
          </w:rPr>
          <w:fldChar w:fldCharType="begin"/>
        </w:r>
        <w:r w:rsidR="00465ACC" w:rsidRPr="00465ACC">
          <w:rPr>
            <w:webHidden/>
          </w:rPr>
          <w:instrText xml:space="preserve"> PAGEREF _Toc60696812 \h </w:instrText>
        </w:r>
        <w:r w:rsidR="00465ACC" w:rsidRPr="00465ACC">
          <w:rPr>
            <w:webHidden/>
          </w:rPr>
        </w:r>
        <w:r w:rsidR="00465ACC" w:rsidRPr="00465ACC">
          <w:rPr>
            <w:webHidden/>
          </w:rPr>
          <w:fldChar w:fldCharType="separate"/>
        </w:r>
        <w:r w:rsidR="00465ACC" w:rsidRPr="00465ACC">
          <w:rPr>
            <w:webHidden/>
          </w:rPr>
          <w:t>10</w:t>
        </w:r>
        <w:r w:rsidR="00465ACC" w:rsidRPr="00465ACC">
          <w:rPr>
            <w:webHidden/>
          </w:rPr>
          <w:fldChar w:fldCharType="end"/>
        </w:r>
      </w:hyperlink>
    </w:p>
    <w:p w14:paraId="531BCD46" w14:textId="3F0217D9" w:rsidR="00465ACC" w:rsidRDefault="00C32FCD"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3" w:history="1">
        <w:r w:rsidR="00465ACC" w:rsidRPr="00566696">
          <w:rPr>
            <w:rStyle w:val="Hyperlink"/>
            <w:rFonts w:eastAsia="Times New Roman" w:cs="Times New Roman"/>
            <w:noProof/>
            <w:lang w:val="id-ID"/>
          </w:rPr>
          <w:t>1.1</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Latar Belakang</w:t>
        </w:r>
        <w:r w:rsidR="00465ACC">
          <w:rPr>
            <w:noProof/>
            <w:webHidden/>
          </w:rPr>
          <w:tab/>
        </w:r>
        <w:r w:rsidR="00465ACC">
          <w:rPr>
            <w:noProof/>
            <w:webHidden/>
          </w:rPr>
          <w:fldChar w:fldCharType="begin"/>
        </w:r>
        <w:r w:rsidR="00465ACC">
          <w:rPr>
            <w:noProof/>
            <w:webHidden/>
          </w:rPr>
          <w:instrText xml:space="preserve"> PAGEREF _Toc60696813 \h </w:instrText>
        </w:r>
        <w:r w:rsidR="00465ACC">
          <w:rPr>
            <w:noProof/>
            <w:webHidden/>
          </w:rPr>
        </w:r>
        <w:r w:rsidR="00465ACC">
          <w:rPr>
            <w:noProof/>
            <w:webHidden/>
          </w:rPr>
          <w:fldChar w:fldCharType="separate"/>
        </w:r>
        <w:r w:rsidR="00465ACC">
          <w:rPr>
            <w:noProof/>
            <w:webHidden/>
          </w:rPr>
          <w:t>10</w:t>
        </w:r>
        <w:r w:rsidR="00465ACC">
          <w:rPr>
            <w:noProof/>
            <w:webHidden/>
          </w:rPr>
          <w:fldChar w:fldCharType="end"/>
        </w:r>
      </w:hyperlink>
    </w:p>
    <w:p w14:paraId="6C9EE88B" w14:textId="761E0868" w:rsidR="00465ACC" w:rsidRDefault="00C32FCD"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4" w:history="1">
        <w:r w:rsidR="00465ACC" w:rsidRPr="00566696">
          <w:rPr>
            <w:rStyle w:val="Hyperlink"/>
            <w:rFonts w:eastAsia="Times New Roman" w:cs="Times New Roman"/>
            <w:noProof/>
            <w:lang w:val="id-ID"/>
          </w:rPr>
          <w:t>1.2</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Rumusan Masalah</w:t>
        </w:r>
        <w:r w:rsidR="00465ACC">
          <w:rPr>
            <w:noProof/>
            <w:webHidden/>
          </w:rPr>
          <w:tab/>
        </w:r>
        <w:r w:rsidR="00465ACC">
          <w:rPr>
            <w:noProof/>
            <w:webHidden/>
          </w:rPr>
          <w:fldChar w:fldCharType="begin"/>
        </w:r>
        <w:r w:rsidR="00465ACC">
          <w:rPr>
            <w:noProof/>
            <w:webHidden/>
          </w:rPr>
          <w:instrText xml:space="preserve"> PAGEREF _Toc60696814 \h </w:instrText>
        </w:r>
        <w:r w:rsidR="00465ACC">
          <w:rPr>
            <w:noProof/>
            <w:webHidden/>
          </w:rPr>
        </w:r>
        <w:r w:rsidR="00465ACC">
          <w:rPr>
            <w:noProof/>
            <w:webHidden/>
          </w:rPr>
          <w:fldChar w:fldCharType="separate"/>
        </w:r>
        <w:r w:rsidR="00465ACC">
          <w:rPr>
            <w:noProof/>
            <w:webHidden/>
          </w:rPr>
          <w:t>11</w:t>
        </w:r>
        <w:r w:rsidR="00465ACC">
          <w:rPr>
            <w:noProof/>
            <w:webHidden/>
          </w:rPr>
          <w:fldChar w:fldCharType="end"/>
        </w:r>
      </w:hyperlink>
    </w:p>
    <w:p w14:paraId="274C0ED7" w14:textId="277ADDD6" w:rsidR="00465ACC" w:rsidRDefault="00C32FCD"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5" w:history="1">
        <w:r w:rsidR="00465ACC" w:rsidRPr="00566696">
          <w:rPr>
            <w:rStyle w:val="Hyperlink"/>
            <w:rFonts w:eastAsia="Times New Roman" w:cs="Times New Roman"/>
            <w:noProof/>
            <w:lang w:val="id-ID"/>
          </w:rPr>
          <w:t>1.3</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Tujuan</w:t>
        </w:r>
        <w:r w:rsidR="00465ACC">
          <w:rPr>
            <w:noProof/>
            <w:webHidden/>
          </w:rPr>
          <w:tab/>
        </w:r>
        <w:r w:rsidR="00465ACC">
          <w:rPr>
            <w:noProof/>
            <w:webHidden/>
          </w:rPr>
          <w:fldChar w:fldCharType="begin"/>
        </w:r>
        <w:r w:rsidR="00465ACC">
          <w:rPr>
            <w:noProof/>
            <w:webHidden/>
          </w:rPr>
          <w:instrText xml:space="preserve"> PAGEREF _Toc60696815 \h </w:instrText>
        </w:r>
        <w:r w:rsidR="00465ACC">
          <w:rPr>
            <w:noProof/>
            <w:webHidden/>
          </w:rPr>
        </w:r>
        <w:r w:rsidR="00465ACC">
          <w:rPr>
            <w:noProof/>
            <w:webHidden/>
          </w:rPr>
          <w:fldChar w:fldCharType="separate"/>
        </w:r>
        <w:r w:rsidR="00465ACC">
          <w:rPr>
            <w:noProof/>
            <w:webHidden/>
          </w:rPr>
          <w:t>11</w:t>
        </w:r>
        <w:r w:rsidR="00465ACC">
          <w:rPr>
            <w:noProof/>
            <w:webHidden/>
          </w:rPr>
          <w:fldChar w:fldCharType="end"/>
        </w:r>
      </w:hyperlink>
    </w:p>
    <w:p w14:paraId="2BE208C7" w14:textId="2655E60F" w:rsidR="00465ACC" w:rsidRDefault="00C32FCD"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6" w:history="1">
        <w:r w:rsidR="00465ACC" w:rsidRPr="00566696">
          <w:rPr>
            <w:rStyle w:val="Hyperlink"/>
            <w:rFonts w:eastAsia="Times New Roman" w:cs="Times New Roman"/>
            <w:noProof/>
            <w:lang w:val="id-ID"/>
          </w:rPr>
          <w:t>1.4</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Manfaat</w:t>
        </w:r>
        <w:r w:rsidR="00465ACC">
          <w:rPr>
            <w:noProof/>
            <w:webHidden/>
          </w:rPr>
          <w:tab/>
        </w:r>
        <w:r w:rsidR="00465ACC">
          <w:rPr>
            <w:noProof/>
            <w:webHidden/>
          </w:rPr>
          <w:fldChar w:fldCharType="begin"/>
        </w:r>
        <w:r w:rsidR="00465ACC">
          <w:rPr>
            <w:noProof/>
            <w:webHidden/>
          </w:rPr>
          <w:instrText xml:space="preserve"> PAGEREF _Toc60696816 \h </w:instrText>
        </w:r>
        <w:r w:rsidR="00465ACC">
          <w:rPr>
            <w:noProof/>
            <w:webHidden/>
          </w:rPr>
        </w:r>
        <w:r w:rsidR="00465ACC">
          <w:rPr>
            <w:noProof/>
            <w:webHidden/>
          </w:rPr>
          <w:fldChar w:fldCharType="separate"/>
        </w:r>
        <w:r w:rsidR="00465ACC">
          <w:rPr>
            <w:noProof/>
            <w:webHidden/>
          </w:rPr>
          <w:t>12</w:t>
        </w:r>
        <w:r w:rsidR="00465ACC">
          <w:rPr>
            <w:noProof/>
            <w:webHidden/>
          </w:rPr>
          <w:fldChar w:fldCharType="end"/>
        </w:r>
      </w:hyperlink>
    </w:p>
    <w:p w14:paraId="19777663" w14:textId="16539F52" w:rsidR="00465ACC" w:rsidRDefault="00C32FCD" w:rsidP="00465ACC">
      <w:pPr>
        <w:pStyle w:val="TOC3"/>
        <w:rPr>
          <w:rFonts w:asciiTheme="minorHAnsi" w:eastAsiaTheme="minorEastAsia" w:hAnsiTheme="minorHAnsi"/>
          <w:noProof/>
          <w:sz w:val="22"/>
        </w:rPr>
      </w:pPr>
      <w:hyperlink w:anchor="_Toc60696817" w:history="1">
        <w:r w:rsidR="00465ACC" w:rsidRPr="00566696">
          <w:rPr>
            <w:rStyle w:val="Hyperlink"/>
            <w:rFonts w:eastAsia="Times New Roman" w:cs="Times New Roman"/>
            <w:noProof/>
            <w:lang w:val="id-ID"/>
          </w:rPr>
          <w:t>1.4.1</w:t>
        </w:r>
        <w:r w:rsidR="00465ACC">
          <w:rPr>
            <w:rFonts w:asciiTheme="minorHAnsi" w:eastAsiaTheme="minorEastAsia" w:hAnsiTheme="minorHAnsi"/>
            <w:noProof/>
            <w:sz w:val="22"/>
          </w:rPr>
          <w:t xml:space="preserve"> </w:t>
        </w:r>
        <w:r w:rsidR="00465ACC" w:rsidRPr="00566696">
          <w:rPr>
            <w:rStyle w:val="Hyperlink"/>
            <w:rFonts w:eastAsia="Times New Roman" w:cs="Times New Roman"/>
            <w:noProof/>
            <w:lang w:val="id-ID"/>
          </w:rPr>
          <w:t>Manfaat Bagi Mahasiswa</w:t>
        </w:r>
        <w:r w:rsidR="00465ACC">
          <w:rPr>
            <w:noProof/>
            <w:webHidden/>
          </w:rPr>
          <w:tab/>
        </w:r>
        <w:r w:rsidR="00465ACC">
          <w:rPr>
            <w:noProof/>
            <w:webHidden/>
          </w:rPr>
          <w:fldChar w:fldCharType="begin"/>
        </w:r>
        <w:r w:rsidR="00465ACC">
          <w:rPr>
            <w:noProof/>
            <w:webHidden/>
          </w:rPr>
          <w:instrText xml:space="preserve"> PAGEREF _Toc60696817 \h </w:instrText>
        </w:r>
        <w:r w:rsidR="00465ACC">
          <w:rPr>
            <w:noProof/>
            <w:webHidden/>
          </w:rPr>
        </w:r>
        <w:r w:rsidR="00465ACC">
          <w:rPr>
            <w:noProof/>
            <w:webHidden/>
          </w:rPr>
          <w:fldChar w:fldCharType="separate"/>
        </w:r>
        <w:r w:rsidR="00465ACC">
          <w:rPr>
            <w:noProof/>
            <w:webHidden/>
          </w:rPr>
          <w:t>12</w:t>
        </w:r>
        <w:r w:rsidR="00465ACC">
          <w:rPr>
            <w:noProof/>
            <w:webHidden/>
          </w:rPr>
          <w:fldChar w:fldCharType="end"/>
        </w:r>
      </w:hyperlink>
    </w:p>
    <w:p w14:paraId="1705815E" w14:textId="4A04795B" w:rsidR="00465ACC" w:rsidRDefault="00C32FCD" w:rsidP="00465ACC">
      <w:pPr>
        <w:pStyle w:val="TOC3"/>
        <w:rPr>
          <w:rFonts w:asciiTheme="minorHAnsi" w:eastAsiaTheme="minorEastAsia" w:hAnsiTheme="minorHAnsi"/>
          <w:noProof/>
          <w:sz w:val="22"/>
        </w:rPr>
      </w:pPr>
      <w:hyperlink w:anchor="_Toc60696818" w:history="1">
        <w:r w:rsidR="00465ACC" w:rsidRPr="00566696">
          <w:rPr>
            <w:rStyle w:val="Hyperlink"/>
            <w:rFonts w:eastAsia="Times New Roman" w:cs="Times New Roman"/>
            <w:noProof/>
            <w:lang w:val="id-ID"/>
          </w:rPr>
          <w:t>1.4.2</w:t>
        </w:r>
        <w:r w:rsidR="00465ACC">
          <w:rPr>
            <w:rStyle w:val="Hyperlink"/>
            <w:rFonts w:eastAsia="Times New Roman" w:cs="Times New Roman"/>
            <w:noProof/>
          </w:rPr>
          <w:t xml:space="preserve"> </w:t>
        </w:r>
        <w:r w:rsidR="00465ACC" w:rsidRPr="00566696">
          <w:rPr>
            <w:rStyle w:val="Hyperlink"/>
            <w:rFonts w:eastAsia="Times New Roman" w:cs="Times New Roman"/>
            <w:noProof/>
            <w:lang w:val="id-ID"/>
          </w:rPr>
          <w:t>Manfaat Bagi Perusahaan</w:t>
        </w:r>
        <w:r w:rsidR="00465ACC">
          <w:rPr>
            <w:noProof/>
            <w:webHidden/>
          </w:rPr>
          <w:tab/>
        </w:r>
        <w:r w:rsidR="00465ACC">
          <w:rPr>
            <w:noProof/>
            <w:webHidden/>
          </w:rPr>
          <w:fldChar w:fldCharType="begin"/>
        </w:r>
        <w:r w:rsidR="00465ACC">
          <w:rPr>
            <w:noProof/>
            <w:webHidden/>
          </w:rPr>
          <w:instrText xml:space="preserve"> PAGEREF _Toc60696818 \h </w:instrText>
        </w:r>
        <w:r w:rsidR="00465ACC">
          <w:rPr>
            <w:noProof/>
            <w:webHidden/>
          </w:rPr>
        </w:r>
        <w:r w:rsidR="00465ACC">
          <w:rPr>
            <w:noProof/>
            <w:webHidden/>
          </w:rPr>
          <w:fldChar w:fldCharType="separate"/>
        </w:r>
        <w:r w:rsidR="00465ACC">
          <w:rPr>
            <w:noProof/>
            <w:webHidden/>
          </w:rPr>
          <w:t>12</w:t>
        </w:r>
        <w:r w:rsidR="00465ACC">
          <w:rPr>
            <w:noProof/>
            <w:webHidden/>
          </w:rPr>
          <w:fldChar w:fldCharType="end"/>
        </w:r>
      </w:hyperlink>
    </w:p>
    <w:p w14:paraId="4940BEFA" w14:textId="2B77285B" w:rsidR="00465ACC" w:rsidRDefault="00C32FCD" w:rsidP="00465ACC">
      <w:pPr>
        <w:pStyle w:val="TOC3"/>
        <w:rPr>
          <w:rFonts w:asciiTheme="minorHAnsi" w:eastAsiaTheme="minorEastAsia" w:hAnsiTheme="minorHAnsi"/>
          <w:noProof/>
          <w:sz w:val="22"/>
        </w:rPr>
      </w:pPr>
      <w:hyperlink w:anchor="_Toc60696819" w:history="1">
        <w:r w:rsidR="00465ACC" w:rsidRPr="00566696">
          <w:rPr>
            <w:rStyle w:val="Hyperlink"/>
            <w:rFonts w:eastAsia="Times New Roman" w:cs="Times New Roman"/>
            <w:noProof/>
            <w:lang w:val="id-ID"/>
          </w:rPr>
          <w:t>1.4.3</w:t>
        </w:r>
        <w:r w:rsidR="00465ACC">
          <w:rPr>
            <w:rStyle w:val="Hyperlink"/>
            <w:rFonts w:eastAsia="Times New Roman" w:cs="Times New Roman"/>
            <w:noProof/>
          </w:rPr>
          <w:t xml:space="preserve"> </w:t>
        </w:r>
        <w:r w:rsidR="00465ACC" w:rsidRPr="00566696">
          <w:rPr>
            <w:rStyle w:val="Hyperlink"/>
            <w:rFonts w:eastAsia="Times New Roman" w:cs="Times New Roman"/>
            <w:noProof/>
            <w:lang w:val="id-ID"/>
          </w:rPr>
          <w:t xml:space="preserve">Manfaat terhadap Ilmu Pengetahuan </w:t>
        </w:r>
        <w:r w:rsidR="00465ACC" w:rsidRPr="00566696">
          <w:rPr>
            <w:rStyle w:val="Hyperlink"/>
            <w:rFonts w:eastAsia="Times New Roman" w:cs="Times New Roman"/>
            <w:noProof/>
          </w:rPr>
          <w:t>&amp;</w:t>
        </w:r>
        <w:r w:rsidR="00465ACC" w:rsidRPr="00566696">
          <w:rPr>
            <w:rStyle w:val="Hyperlink"/>
            <w:rFonts w:eastAsia="Times New Roman" w:cs="Times New Roman"/>
            <w:noProof/>
            <w:lang w:val="id-ID"/>
          </w:rPr>
          <w:t xml:space="preserve"> Perkembangan Teknologi</w:t>
        </w:r>
        <w:r w:rsidR="00465ACC">
          <w:rPr>
            <w:noProof/>
            <w:webHidden/>
          </w:rPr>
          <w:tab/>
        </w:r>
        <w:r w:rsidR="00465ACC">
          <w:rPr>
            <w:noProof/>
            <w:webHidden/>
          </w:rPr>
          <w:fldChar w:fldCharType="begin"/>
        </w:r>
        <w:r w:rsidR="00465ACC">
          <w:rPr>
            <w:noProof/>
            <w:webHidden/>
          </w:rPr>
          <w:instrText xml:space="preserve"> PAGEREF _Toc60696819 \h </w:instrText>
        </w:r>
        <w:r w:rsidR="00465ACC">
          <w:rPr>
            <w:noProof/>
            <w:webHidden/>
          </w:rPr>
        </w:r>
        <w:r w:rsidR="00465ACC">
          <w:rPr>
            <w:noProof/>
            <w:webHidden/>
          </w:rPr>
          <w:fldChar w:fldCharType="separate"/>
        </w:r>
        <w:r w:rsidR="00465ACC">
          <w:rPr>
            <w:noProof/>
            <w:webHidden/>
          </w:rPr>
          <w:t>13</w:t>
        </w:r>
        <w:r w:rsidR="00465ACC">
          <w:rPr>
            <w:noProof/>
            <w:webHidden/>
          </w:rPr>
          <w:fldChar w:fldCharType="end"/>
        </w:r>
      </w:hyperlink>
    </w:p>
    <w:p w14:paraId="53EB4FC4" w14:textId="4DF0018B" w:rsidR="00465ACC" w:rsidRDefault="00C32FCD" w:rsidP="00465ACC">
      <w:pPr>
        <w:pStyle w:val="TOC3"/>
        <w:rPr>
          <w:rFonts w:asciiTheme="minorHAnsi" w:eastAsiaTheme="minorEastAsia" w:hAnsiTheme="minorHAnsi"/>
          <w:noProof/>
          <w:sz w:val="22"/>
        </w:rPr>
      </w:pPr>
      <w:hyperlink w:anchor="_Toc60696820" w:history="1">
        <w:r w:rsidR="00465ACC" w:rsidRPr="00566696">
          <w:rPr>
            <w:rStyle w:val="Hyperlink"/>
            <w:rFonts w:eastAsia="Times New Roman" w:cs="Times New Roman"/>
            <w:noProof/>
            <w:lang w:val="id-ID"/>
          </w:rPr>
          <w:t>1.4.4</w:t>
        </w:r>
        <w:r w:rsidR="00465ACC">
          <w:rPr>
            <w:rStyle w:val="Hyperlink"/>
            <w:rFonts w:eastAsia="Times New Roman" w:cs="Times New Roman"/>
            <w:noProof/>
          </w:rPr>
          <w:t xml:space="preserve"> </w:t>
        </w:r>
        <w:r w:rsidR="00465ACC" w:rsidRPr="00566696">
          <w:rPr>
            <w:rStyle w:val="Hyperlink"/>
            <w:rFonts w:eastAsia="Times New Roman" w:cs="Times New Roman"/>
            <w:noProof/>
            <w:lang w:val="id-ID"/>
          </w:rPr>
          <w:t>Manfaat Bagi Pengguna</w:t>
        </w:r>
        <w:r w:rsidR="00465ACC">
          <w:rPr>
            <w:noProof/>
            <w:webHidden/>
          </w:rPr>
          <w:tab/>
        </w:r>
        <w:r w:rsidR="00465ACC">
          <w:rPr>
            <w:noProof/>
            <w:webHidden/>
          </w:rPr>
          <w:fldChar w:fldCharType="begin"/>
        </w:r>
        <w:r w:rsidR="00465ACC">
          <w:rPr>
            <w:noProof/>
            <w:webHidden/>
          </w:rPr>
          <w:instrText xml:space="preserve"> PAGEREF _Toc60696820 \h </w:instrText>
        </w:r>
        <w:r w:rsidR="00465ACC">
          <w:rPr>
            <w:noProof/>
            <w:webHidden/>
          </w:rPr>
        </w:r>
        <w:r w:rsidR="00465ACC">
          <w:rPr>
            <w:noProof/>
            <w:webHidden/>
          </w:rPr>
          <w:fldChar w:fldCharType="separate"/>
        </w:r>
        <w:r w:rsidR="00465ACC">
          <w:rPr>
            <w:noProof/>
            <w:webHidden/>
          </w:rPr>
          <w:t>13</w:t>
        </w:r>
        <w:r w:rsidR="00465ACC">
          <w:rPr>
            <w:noProof/>
            <w:webHidden/>
          </w:rPr>
          <w:fldChar w:fldCharType="end"/>
        </w:r>
      </w:hyperlink>
    </w:p>
    <w:p w14:paraId="055FEEF8" w14:textId="49FD2F95" w:rsidR="00465ACC" w:rsidRDefault="00C32FCD"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1" w:history="1">
        <w:r w:rsidR="00465ACC" w:rsidRPr="00566696">
          <w:rPr>
            <w:rStyle w:val="Hyperlink"/>
            <w:rFonts w:eastAsia="Times New Roman" w:cs="Times New Roman"/>
            <w:noProof/>
            <w:lang w:val="id-ID"/>
          </w:rPr>
          <w:t>1.5</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Batasan Masalah</w:t>
        </w:r>
        <w:r w:rsidR="00465ACC">
          <w:rPr>
            <w:noProof/>
            <w:webHidden/>
          </w:rPr>
          <w:tab/>
        </w:r>
        <w:r w:rsidR="00465ACC">
          <w:rPr>
            <w:noProof/>
            <w:webHidden/>
          </w:rPr>
          <w:fldChar w:fldCharType="begin"/>
        </w:r>
        <w:r w:rsidR="00465ACC">
          <w:rPr>
            <w:noProof/>
            <w:webHidden/>
          </w:rPr>
          <w:instrText xml:space="preserve"> PAGEREF _Toc60696821 \h </w:instrText>
        </w:r>
        <w:r w:rsidR="00465ACC">
          <w:rPr>
            <w:noProof/>
            <w:webHidden/>
          </w:rPr>
        </w:r>
        <w:r w:rsidR="00465ACC">
          <w:rPr>
            <w:noProof/>
            <w:webHidden/>
          </w:rPr>
          <w:fldChar w:fldCharType="separate"/>
        </w:r>
        <w:r w:rsidR="00465ACC">
          <w:rPr>
            <w:noProof/>
            <w:webHidden/>
          </w:rPr>
          <w:t>14</w:t>
        </w:r>
        <w:r w:rsidR="00465ACC">
          <w:rPr>
            <w:noProof/>
            <w:webHidden/>
          </w:rPr>
          <w:fldChar w:fldCharType="end"/>
        </w:r>
      </w:hyperlink>
    </w:p>
    <w:p w14:paraId="4C5F4EA0" w14:textId="16BFC86C" w:rsidR="00465ACC" w:rsidRDefault="00C32FCD"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2" w:history="1">
        <w:r w:rsidR="00465ACC" w:rsidRPr="00566696">
          <w:rPr>
            <w:rStyle w:val="Hyperlink"/>
            <w:rFonts w:eastAsia="Times New Roman" w:cs="Times New Roman"/>
            <w:noProof/>
            <w:lang w:val="id-ID"/>
          </w:rPr>
          <w:t>1.6</w:t>
        </w:r>
        <w:r w:rsidR="00465ACC">
          <w:rPr>
            <w:rFonts w:asciiTheme="minorHAnsi" w:eastAsiaTheme="minorEastAsia" w:hAnsiTheme="minorHAnsi"/>
            <w:noProof/>
            <w:sz w:val="22"/>
          </w:rPr>
          <w:tab/>
        </w:r>
        <w:r w:rsidR="00465ACC" w:rsidRPr="00566696">
          <w:rPr>
            <w:rStyle w:val="Hyperlink"/>
            <w:rFonts w:eastAsia="Times New Roman"/>
            <w:noProof/>
            <w:lang w:val="id-ID"/>
          </w:rPr>
          <w:t>Sistematika Penulisan</w:t>
        </w:r>
        <w:r w:rsidR="00465ACC">
          <w:rPr>
            <w:noProof/>
            <w:webHidden/>
          </w:rPr>
          <w:tab/>
        </w:r>
        <w:r w:rsidR="00465ACC">
          <w:rPr>
            <w:noProof/>
            <w:webHidden/>
          </w:rPr>
          <w:fldChar w:fldCharType="begin"/>
        </w:r>
        <w:r w:rsidR="00465ACC">
          <w:rPr>
            <w:noProof/>
            <w:webHidden/>
          </w:rPr>
          <w:instrText xml:space="preserve"> PAGEREF _Toc60696822 \h </w:instrText>
        </w:r>
        <w:r w:rsidR="00465ACC">
          <w:rPr>
            <w:noProof/>
            <w:webHidden/>
          </w:rPr>
        </w:r>
        <w:r w:rsidR="00465ACC">
          <w:rPr>
            <w:noProof/>
            <w:webHidden/>
          </w:rPr>
          <w:fldChar w:fldCharType="separate"/>
        </w:r>
        <w:r w:rsidR="00465ACC">
          <w:rPr>
            <w:noProof/>
            <w:webHidden/>
          </w:rPr>
          <w:t>14</w:t>
        </w:r>
        <w:r w:rsidR="00465ACC">
          <w:rPr>
            <w:noProof/>
            <w:webHidden/>
          </w:rPr>
          <w:fldChar w:fldCharType="end"/>
        </w:r>
      </w:hyperlink>
    </w:p>
    <w:p w14:paraId="7F58223E" w14:textId="5240A46E" w:rsidR="00465ACC" w:rsidRPr="00465ACC" w:rsidRDefault="00C32FCD" w:rsidP="00465ACC">
      <w:pPr>
        <w:pStyle w:val="TOC1"/>
        <w:rPr>
          <w:rFonts w:asciiTheme="minorHAnsi" w:eastAsiaTheme="minorEastAsia" w:hAnsiTheme="minorHAnsi"/>
          <w:sz w:val="22"/>
        </w:rPr>
      </w:pPr>
      <w:hyperlink w:anchor="_Toc60696823" w:history="1">
        <w:r w:rsidR="00465ACC" w:rsidRPr="00465ACC">
          <w:rPr>
            <w:rStyle w:val="Hyperlink"/>
          </w:rPr>
          <w:t>BAB II  KAJIAN PUSTAKA</w:t>
        </w:r>
        <w:r w:rsidR="00465ACC" w:rsidRPr="00465ACC">
          <w:rPr>
            <w:webHidden/>
          </w:rPr>
          <w:tab/>
        </w:r>
        <w:r w:rsidR="00465ACC" w:rsidRPr="00465ACC">
          <w:rPr>
            <w:webHidden/>
          </w:rPr>
          <w:fldChar w:fldCharType="begin"/>
        </w:r>
        <w:r w:rsidR="00465ACC" w:rsidRPr="00465ACC">
          <w:rPr>
            <w:webHidden/>
          </w:rPr>
          <w:instrText xml:space="preserve"> PAGEREF _Toc60696823 \h </w:instrText>
        </w:r>
        <w:r w:rsidR="00465ACC" w:rsidRPr="00465ACC">
          <w:rPr>
            <w:webHidden/>
          </w:rPr>
        </w:r>
        <w:r w:rsidR="00465ACC" w:rsidRPr="00465ACC">
          <w:rPr>
            <w:webHidden/>
          </w:rPr>
          <w:fldChar w:fldCharType="separate"/>
        </w:r>
        <w:r w:rsidR="00465ACC" w:rsidRPr="00465ACC">
          <w:rPr>
            <w:webHidden/>
          </w:rPr>
          <w:t>16</w:t>
        </w:r>
        <w:r w:rsidR="00465ACC" w:rsidRPr="00465ACC">
          <w:rPr>
            <w:webHidden/>
          </w:rPr>
          <w:fldChar w:fldCharType="end"/>
        </w:r>
      </w:hyperlink>
    </w:p>
    <w:p w14:paraId="7326A7B8" w14:textId="452F3033" w:rsidR="00465ACC" w:rsidRDefault="00C32FCD"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4" w:history="1">
        <w:r w:rsidR="00465ACC" w:rsidRPr="00566696">
          <w:rPr>
            <w:rStyle w:val="Hyperlink"/>
            <w:rFonts w:cs="Times New Roman"/>
            <w:noProof/>
          </w:rPr>
          <w:t>2.1</w:t>
        </w:r>
        <w:r w:rsidR="00465ACC">
          <w:rPr>
            <w:rFonts w:asciiTheme="minorHAnsi" w:eastAsiaTheme="minorEastAsia" w:hAnsiTheme="minorHAnsi"/>
            <w:noProof/>
            <w:sz w:val="22"/>
          </w:rPr>
          <w:tab/>
        </w:r>
        <w:r w:rsidR="00465ACC" w:rsidRPr="00566696">
          <w:rPr>
            <w:rStyle w:val="Hyperlink"/>
            <w:rFonts w:cs="Times New Roman"/>
            <w:noProof/>
          </w:rPr>
          <w:t>Profile Perusahaan</w:t>
        </w:r>
        <w:r w:rsidR="00465ACC">
          <w:rPr>
            <w:noProof/>
            <w:webHidden/>
          </w:rPr>
          <w:tab/>
        </w:r>
        <w:r w:rsidR="00465ACC">
          <w:rPr>
            <w:noProof/>
            <w:webHidden/>
          </w:rPr>
          <w:fldChar w:fldCharType="begin"/>
        </w:r>
        <w:r w:rsidR="00465ACC">
          <w:rPr>
            <w:noProof/>
            <w:webHidden/>
          </w:rPr>
          <w:instrText xml:space="preserve"> PAGEREF _Toc60696824 \h </w:instrText>
        </w:r>
        <w:r w:rsidR="00465ACC">
          <w:rPr>
            <w:noProof/>
            <w:webHidden/>
          </w:rPr>
        </w:r>
        <w:r w:rsidR="00465ACC">
          <w:rPr>
            <w:noProof/>
            <w:webHidden/>
          </w:rPr>
          <w:fldChar w:fldCharType="separate"/>
        </w:r>
        <w:r w:rsidR="00465ACC">
          <w:rPr>
            <w:noProof/>
            <w:webHidden/>
          </w:rPr>
          <w:t>16</w:t>
        </w:r>
        <w:r w:rsidR="00465ACC">
          <w:rPr>
            <w:noProof/>
            <w:webHidden/>
          </w:rPr>
          <w:fldChar w:fldCharType="end"/>
        </w:r>
      </w:hyperlink>
    </w:p>
    <w:p w14:paraId="2CFD4025" w14:textId="72299BB4" w:rsidR="00465ACC" w:rsidRDefault="00C32FCD" w:rsidP="00465ACC">
      <w:pPr>
        <w:pStyle w:val="TOC3"/>
        <w:rPr>
          <w:rFonts w:asciiTheme="minorHAnsi" w:eastAsiaTheme="minorEastAsia" w:hAnsiTheme="minorHAnsi"/>
          <w:noProof/>
          <w:sz w:val="22"/>
        </w:rPr>
      </w:pPr>
      <w:hyperlink w:anchor="_Toc60696825" w:history="1">
        <w:r w:rsidR="00465ACC" w:rsidRPr="00566696">
          <w:rPr>
            <w:rStyle w:val="Hyperlink"/>
            <w:rFonts w:cs="Times New Roman"/>
            <w:noProof/>
          </w:rPr>
          <w:t>2.1.1</w:t>
        </w:r>
        <w:r w:rsidR="00465ACC">
          <w:rPr>
            <w:rStyle w:val="Hyperlink"/>
            <w:rFonts w:cs="Times New Roman"/>
            <w:noProof/>
          </w:rPr>
          <w:t xml:space="preserve"> </w:t>
        </w:r>
        <w:r w:rsidR="00465ACC" w:rsidRPr="00566696">
          <w:rPr>
            <w:rStyle w:val="Hyperlink"/>
            <w:rFonts w:cs="Times New Roman"/>
            <w:noProof/>
          </w:rPr>
          <w:t>Visi Misi</w:t>
        </w:r>
        <w:r w:rsidR="00465ACC">
          <w:rPr>
            <w:noProof/>
            <w:webHidden/>
          </w:rPr>
          <w:tab/>
        </w:r>
        <w:r w:rsidR="00465ACC">
          <w:rPr>
            <w:noProof/>
            <w:webHidden/>
          </w:rPr>
          <w:fldChar w:fldCharType="begin"/>
        </w:r>
        <w:r w:rsidR="00465ACC">
          <w:rPr>
            <w:noProof/>
            <w:webHidden/>
          </w:rPr>
          <w:instrText xml:space="preserve"> PAGEREF _Toc60696825 \h </w:instrText>
        </w:r>
        <w:r w:rsidR="00465ACC">
          <w:rPr>
            <w:noProof/>
            <w:webHidden/>
          </w:rPr>
        </w:r>
        <w:r w:rsidR="00465ACC">
          <w:rPr>
            <w:noProof/>
            <w:webHidden/>
          </w:rPr>
          <w:fldChar w:fldCharType="separate"/>
        </w:r>
        <w:r w:rsidR="00465ACC">
          <w:rPr>
            <w:noProof/>
            <w:webHidden/>
          </w:rPr>
          <w:t>17</w:t>
        </w:r>
        <w:r w:rsidR="00465ACC">
          <w:rPr>
            <w:noProof/>
            <w:webHidden/>
          </w:rPr>
          <w:fldChar w:fldCharType="end"/>
        </w:r>
      </w:hyperlink>
    </w:p>
    <w:p w14:paraId="0A92A07D" w14:textId="64871A9A" w:rsidR="00465ACC" w:rsidRDefault="00C32FCD" w:rsidP="00465ACC">
      <w:pPr>
        <w:pStyle w:val="TOC3"/>
        <w:rPr>
          <w:rFonts w:asciiTheme="minorHAnsi" w:eastAsiaTheme="minorEastAsia" w:hAnsiTheme="minorHAnsi"/>
          <w:noProof/>
          <w:sz w:val="22"/>
        </w:rPr>
      </w:pPr>
      <w:hyperlink w:anchor="_Toc60696826" w:history="1">
        <w:r w:rsidR="00465ACC" w:rsidRPr="00566696">
          <w:rPr>
            <w:rStyle w:val="Hyperlink"/>
            <w:rFonts w:cs="Times New Roman"/>
            <w:noProof/>
          </w:rPr>
          <w:t>2.1.2</w:t>
        </w:r>
        <w:r w:rsidR="00465ACC">
          <w:rPr>
            <w:rFonts w:asciiTheme="minorHAnsi" w:eastAsiaTheme="minorEastAsia" w:hAnsiTheme="minorHAnsi"/>
            <w:noProof/>
            <w:sz w:val="22"/>
          </w:rPr>
          <w:t xml:space="preserve"> </w:t>
        </w:r>
        <w:r w:rsidR="00465ACC" w:rsidRPr="00566696">
          <w:rPr>
            <w:rStyle w:val="Hyperlink"/>
            <w:rFonts w:cs="Times New Roman"/>
            <w:noProof/>
          </w:rPr>
          <w:t>Struktur Organisasi</w:t>
        </w:r>
        <w:r w:rsidR="00465ACC">
          <w:rPr>
            <w:noProof/>
            <w:webHidden/>
          </w:rPr>
          <w:tab/>
        </w:r>
        <w:r w:rsidR="00465ACC">
          <w:rPr>
            <w:noProof/>
            <w:webHidden/>
          </w:rPr>
          <w:fldChar w:fldCharType="begin"/>
        </w:r>
        <w:r w:rsidR="00465ACC">
          <w:rPr>
            <w:noProof/>
            <w:webHidden/>
          </w:rPr>
          <w:instrText xml:space="preserve"> PAGEREF _Toc60696826 \h </w:instrText>
        </w:r>
        <w:r w:rsidR="00465ACC">
          <w:rPr>
            <w:noProof/>
            <w:webHidden/>
          </w:rPr>
        </w:r>
        <w:r w:rsidR="00465ACC">
          <w:rPr>
            <w:noProof/>
            <w:webHidden/>
          </w:rPr>
          <w:fldChar w:fldCharType="separate"/>
        </w:r>
        <w:r w:rsidR="00465ACC">
          <w:rPr>
            <w:noProof/>
            <w:webHidden/>
          </w:rPr>
          <w:t>17</w:t>
        </w:r>
        <w:r w:rsidR="00465ACC">
          <w:rPr>
            <w:noProof/>
            <w:webHidden/>
          </w:rPr>
          <w:fldChar w:fldCharType="end"/>
        </w:r>
      </w:hyperlink>
    </w:p>
    <w:p w14:paraId="3623951B" w14:textId="73F7C90D" w:rsidR="00465ACC" w:rsidRDefault="00C32FCD"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7" w:history="1">
        <w:r w:rsidR="00465ACC" w:rsidRPr="00566696">
          <w:rPr>
            <w:rStyle w:val="Hyperlink"/>
            <w:noProof/>
          </w:rPr>
          <w:t>2.2</w:t>
        </w:r>
        <w:r w:rsidR="00465ACC">
          <w:rPr>
            <w:rFonts w:asciiTheme="minorHAnsi" w:eastAsiaTheme="minorEastAsia" w:hAnsiTheme="minorHAnsi"/>
            <w:noProof/>
            <w:sz w:val="22"/>
          </w:rPr>
          <w:tab/>
        </w:r>
        <w:r w:rsidR="00465ACC" w:rsidRPr="00566696">
          <w:rPr>
            <w:rStyle w:val="Hyperlink"/>
            <w:noProof/>
          </w:rPr>
          <w:t>Konsep Bahasa Pemrograman</w:t>
        </w:r>
        <w:r w:rsidR="00465ACC">
          <w:rPr>
            <w:noProof/>
            <w:webHidden/>
          </w:rPr>
          <w:tab/>
        </w:r>
        <w:r w:rsidR="00465ACC">
          <w:rPr>
            <w:noProof/>
            <w:webHidden/>
          </w:rPr>
          <w:fldChar w:fldCharType="begin"/>
        </w:r>
        <w:r w:rsidR="00465ACC">
          <w:rPr>
            <w:noProof/>
            <w:webHidden/>
          </w:rPr>
          <w:instrText xml:space="preserve"> PAGEREF _Toc60696827 \h </w:instrText>
        </w:r>
        <w:r w:rsidR="00465ACC">
          <w:rPr>
            <w:noProof/>
            <w:webHidden/>
          </w:rPr>
        </w:r>
        <w:r w:rsidR="00465ACC">
          <w:rPr>
            <w:noProof/>
            <w:webHidden/>
          </w:rPr>
          <w:fldChar w:fldCharType="separate"/>
        </w:r>
        <w:r w:rsidR="00465ACC">
          <w:rPr>
            <w:noProof/>
            <w:webHidden/>
          </w:rPr>
          <w:t>18</w:t>
        </w:r>
        <w:r w:rsidR="00465ACC">
          <w:rPr>
            <w:noProof/>
            <w:webHidden/>
          </w:rPr>
          <w:fldChar w:fldCharType="end"/>
        </w:r>
      </w:hyperlink>
    </w:p>
    <w:p w14:paraId="0E1C0168" w14:textId="7F3AC36E" w:rsidR="00465ACC" w:rsidRDefault="00C32FCD"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8" w:history="1">
        <w:r w:rsidR="00465ACC" w:rsidRPr="00566696">
          <w:rPr>
            <w:rStyle w:val="Hyperlink"/>
            <w:noProof/>
          </w:rPr>
          <w:t>2.3</w:t>
        </w:r>
        <w:r w:rsidR="00465ACC">
          <w:rPr>
            <w:rFonts w:asciiTheme="minorHAnsi" w:eastAsiaTheme="minorEastAsia" w:hAnsiTheme="minorHAnsi"/>
            <w:noProof/>
            <w:sz w:val="22"/>
          </w:rPr>
          <w:tab/>
        </w:r>
        <w:r w:rsidR="00465ACC" w:rsidRPr="00566696">
          <w:rPr>
            <w:rStyle w:val="Hyperlink"/>
            <w:noProof/>
          </w:rPr>
          <w:t>Pemrograman Web</w:t>
        </w:r>
        <w:r w:rsidR="00465ACC">
          <w:rPr>
            <w:noProof/>
            <w:webHidden/>
          </w:rPr>
          <w:tab/>
        </w:r>
        <w:r w:rsidR="00465ACC">
          <w:rPr>
            <w:noProof/>
            <w:webHidden/>
          </w:rPr>
          <w:fldChar w:fldCharType="begin"/>
        </w:r>
        <w:r w:rsidR="00465ACC">
          <w:rPr>
            <w:noProof/>
            <w:webHidden/>
          </w:rPr>
          <w:instrText xml:space="preserve"> PAGEREF _Toc60696828 \h </w:instrText>
        </w:r>
        <w:r w:rsidR="00465ACC">
          <w:rPr>
            <w:noProof/>
            <w:webHidden/>
          </w:rPr>
        </w:r>
        <w:r w:rsidR="00465ACC">
          <w:rPr>
            <w:noProof/>
            <w:webHidden/>
          </w:rPr>
          <w:fldChar w:fldCharType="separate"/>
        </w:r>
        <w:r w:rsidR="00465ACC">
          <w:rPr>
            <w:noProof/>
            <w:webHidden/>
          </w:rPr>
          <w:t>18</w:t>
        </w:r>
        <w:r w:rsidR="00465ACC">
          <w:rPr>
            <w:noProof/>
            <w:webHidden/>
          </w:rPr>
          <w:fldChar w:fldCharType="end"/>
        </w:r>
      </w:hyperlink>
    </w:p>
    <w:p w14:paraId="636EA907" w14:textId="16DB9636" w:rsidR="00465ACC" w:rsidRDefault="00C32FCD" w:rsidP="00465ACC">
      <w:pPr>
        <w:pStyle w:val="TOC3"/>
        <w:rPr>
          <w:rFonts w:asciiTheme="minorHAnsi" w:eastAsiaTheme="minorEastAsia" w:hAnsiTheme="minorHAnsi"/>
          <w:noProof/>
          <w:sz w:val="22"/>
        </w:rPr>
      </w:pPr>
      <w:hyperlink w:anchor="_Toc60696829" w:history="1">
        <w:r w:rsidR="00465ACC" w:rsidRPr="00566696">
          <w:rPr>
            <w:rStyle w:val="Hyperlink"/>
            <w:rFonts w:cs="Times New Roman"/>
            <w:noProof/>
          </w:rPr>
          <w:t>2.3.1</w:t>
        </w:r>
        <w:r w:rsidR="00465ACC">
          <w:rPr>
            <w:rFonts w:asciiTheme="minorHAnsi" w:eastAsiaTheme="minorEastAsia" w:hAnsiTheme="minorHAnsi"/>
            <w:noProof/>
            <w:sz w:val="22"/>
          </w:rPr>
          <w:t xml:space="preserve"> </w:t>
        </w:r>
        <w:r w:rsidR="00465ACC" w:rsidRPr="00566696">
          <w:rPr>
            <w:rStyle w:val="Hyperlink"/>
            <w:bCs/>
            <w:noProof/>
            <w:lang w:val="id-ID"/>
          </w:rPr>
          <w:t>Bahasa Pemrograman Web</w:t>
        </w:r>
        <w:r w:rsidR="00465ACC">
          <w:rPr>
            <w:noProof/>
            <w:webHidden/>
          </w:rPr>
          <w:tab/>
        </w:r>
        <w:r w:rsidR="00465ACC">
          <w:rPr>
            <w:noProof/>
            <w:webHidden/>
          </w:rPr>
          <w:fldChar w:fldCharType="begin"/>
        </w:r>
        <w:r w:rsidR="00465ACC">
          <w:rPr>
            <w:noProof/>
            <w:webHidden/>
          </w:rPr>
          <w:instrText xml:space="preserve"> PAGEREF _Toc60696829 \h </w:instrText>
        </w:r>
        <w:r w:rsidR="00465ACC">
          <w:rPr>
            <w:noProof/>
            <w:webHidden/>
          </w:rPr>
        </w:r>
        <w:r w:rsidR="00465ACC">
          <w:rPr>
            <w:noProof/>
            <w:webHidden/>
          </w:rPr>
          <w:fldChar w:fldCharType="separate"/>
        </w:r>
        <w:r w:rsidR="00465ACC">
          <w:rPr>
            <w:noProof/>
            <w:webHidden/>
          </w:rPr>
          <w:t>19</w:t>
        </w:r>
        <w:r w:rsidR="00465ACC">
          <w:rPr>
            <w:noProof/>
            <w:webHidden/>
          </w:rPr>
          <w:fldChar w:fldCharType="end"/>
        </w:r>
      </w:hyperlink>
    </w:p>
    <w:p w14:paraId="27575EDD" w14:textId="051C04BF" w:rsidR="00465ACC" w:rsidRDefault="00C32FCD"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0" w:history="1">
        <w:r w:rsidR="00465ACC" w:rsidRPr="00566696">
          <w:rPr>
            <w:rStyle w:val="Hyperlink"/>
            <w:noProof/>
            <w:lang w:val="id-ID"/>
          </w:rPr>
          <w:t>2.4</w:t>
        </w:r>
        <w:r w:rsidR="00465ACC">
          <w:rPr>
            <w:rFonts w:asciiTheme="minorHAnsi" w:eastAsiaTheme="minorEastAsia" w:hAnsiTheme="minorHAnsi"/>
            <w:noProof/>
            <w:sz w:val="22"/>
          </w:rPr>
          <w:tab/>
        </w:r>
        <w:r w:rsidR="00465ACC" w:rsidRPr="00566696">
          <w:rPr>
            <w:rStyle w:val="Hyperlink"/>
            <w:noProof/>
          </w:rPr>
          <w:t>Konsep MVC</w:t>
        </w:r>
        <w:r w:rsidR="00465ACC">
          <w:rPr>
            <w:noProof/>
            <w:webHidden/>
          </w:rPr>
          <w:tab/>
        </w:r>
        <w:r w:rsidR="00465ACC">
          <w:rPr>
            <w:noProof/>
            <w:webHidden/>
          </w:rPr>
          <w:fldChar w:fldCharType="begin"/>
        </w:r>
        <w:r w:rsidR="00465ACC">
          <w:rPr>
            <w:noProof/>
            <w:webHidden/>
          </w:rPr>
          <w:instrText xml:space="preserve"> PAGEREF _Toc60696830 \h </w:instrText>
        </w:r>
        <w:r w:rsidR="00465ACC">
          <w:rPr>
            <w:noProof/>
            <w:webHidden/>
          </w:rPr>
        </w:r>
        <w:r w:rsidR="00465ACC">
          <w:rPr>
            <w:noProof/>
            <w:webHidden/>
          </w:rPr>
          <w:fldChar w:fldCharType="separate"/>
        </w:r>
        <w:r w:rsidR="00465ACC">
          <w:rPr>
            <w:noProof/>
            <w:webHidden/>
          </w:rPr>
          <w:t>19</w:t>
        </w:r>
        <w:r w:rsidR="00465ACC">
          <w:rPr>
            <w:noProof/>
            <w:webHidden/>
          </w:rPr>
          <w:fldChar w:fldCharType="end"/>
        </w:r>
      </w:hyperlink>
    </w:p>
    <w:p w14:paraId="5DDF1EA6" w14:textId="48BF8DB3" w:rsidR="00465ACC" w:rsidRDefault="00C32FCD" w:rsidP="00465ACC">
      <w:pPr>
        <w:pStyle w:val="TOC3"/>
        <w:rPr>
          <w:rFonts w:asciiTheme="minorHAnsi" w:eastAsiaTheme="minorEastAsia" w:hAnsiTheme="minorHAnsi"/>
          <w:noProof/>
          <w:sz w:val="22"/>
        </w:rPr>
      </w:pPr>
      <w:hyperlink w:anchor="_Toc60696831" w:history="1">
        <w:r w:rsidR="00465ACC" w:rsidRPr="00566696">
          <w:rPr>
            <w:rStyle w:val="Hyperlink"/>
            <w:noProof/>
          </w:rPr>
          <w:t>2.4.1</w:t>
        </w:r>
        <w:r w:rsidR="00465ACC">
          <w:rPr>
            <w:rStyle w:val="Hyperlink"/>
            <w:noProof/>
          </w:rPr>
          <w:t xml:space="preserve"> </w:t>
        </w:r>
        <w:r w:rsidR="00465ACC" w:rsidRPr="00566696">
          <w:rPr>
            <w:rStyle w:val="Hyperlink"/>
            <w:noProof/>
          </w:rPr>
          <w:t>Model</w:t>
        </w:r>
        <w:r w:rsidR="00465ACC">
          <w:rPr>
            <w:noProof/>
            <w:webHidden/>
          </w:rPr>
          <w:tab/>
        </w:r>
        <w:r w:rsidR="00465ACC">
          <w:rPr>
            <w:noProof/>
            <w:webHidden/>
          </w:rPr>
          <w:fldChar w:fldCharType="begin"/>
        </w:r>
        <w:r w:rsidR="00465ACC">
          <w:rPr>
            <w:noProof/>
            <w:webHidden/>
          </w:rPr>
          <w:instrText xml:space="preserve"> PAGEREF _Toc60696831 \h </w:instrText>
        </w:r>
        <w:r w:rsidR="00465ACC">
          <w:rPr>
            <w:noProof/>
            <w:webHidden/>
          </w:rPr>
        </w:r>
        <w:r w:rsidR="00465ACC">
          <w:rPr>
            <w:noProof/>
            <w:webHidden/>
          </w:rPr>
          <w:fldChar w:fldCharType="separate"/>
        </w:r>
        <w:r w:rsidR="00465ACC">
          <w:rPr>
            <w:noProof/>
            <w:webHidden/>
          </w:rPr>
          <w:t>19</w:t>
        </w:r>
        <w:r w:rsidR="00465ACC">
          <w:rPr>
            <w:noProof/>
            <w:webHidden/>
          </w:rPr>
          <w:fldChar w:fldCharType="end"/>
        </w:r>
      </w:hyperlink>
    </w:p>
    <w:p w14:paraId="53A7A264" w14:textId="5F26B39A" w:rsidR="00465ACC" w:rsidRDefault="00C32FCD" w:rsidP="00465ACC">
      <w:pPr>
        <w:pStyle w:val="TOC3"/>
        <w:rPr>
          <w:rFonts w:asciiTheme="minorHAnsi" w:eastAsiaTheme="minorEastAsia" w:hAnsiTheme="minorHAnsi"/>
          <w:noProof/>
          <w:sz w:val="22"/>
        </w:rPr>
      </w:pPr>
      <w:hyperlink w:anchor="_Toc60696832" w:history="1">
        <w:r w:rsidR="00465ACC" w:rsidRPr="00566696">
          <w:rPr>
            <w:rStyle w:val="Hyperlink"/>
            <w:noProof/>
          </w:rPr>
          <w:t>2.4.2</w:t>
        </w:r>
        <w:r w:rsidR="00465ACC">
          <w:rPr>
            <w:rStyle w:val="Hyperlink"/>
            <w:noProof/>
          </w:rPr>
          <w:t xml:space="preserve"> </w:t>
        </w:r>
        <w:r w:rsidR="00465ACC" w:rsidRPr="00566696">
          <w:rPr>
            <w:rStyle w:val="Hyperlink"/>
            <w:noProof/>
          </w:rPr>
          <w:t>View</w:t>
        </w:r>
        <w:r w:rsidR="00465ACC">
          <w:rPr>
            <w:noProof/>
            <w:webHidden/>
          </w:rPr>
          <w:tab/>
        </w:r>
        <w:r w:rsidR="00465ACC">
          <w:rPr>
            <w:noProof/>
            <w:webHidden/>
          </w:rPr>
          <w:fldChar w:fldCharType="begin"/>
        </w:r>
        <w:r w:rsidR="00465ACC">
          <w:rPr>
            <w:noProof/>
            <w:webHidden/>
          </w:rPr>
          <w:instrText xml:space="preserve"> PAGEREF _Toc60696832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610DB93B" w14:textId="25B9F444" w:rsidR="00465ACC" w:rsidRDefault="00C32FCD" w:rsidP="00465ACC">
      <w:pPr>
        <w:pStyle w:val="TOC3"/>
        <w:rPr>
          <w:rFonts w:asciiTheme="minorHAnsi" w:eastAsiaTheme="minorEastAsia" w:hAnsiTheme="minorHAnsi"/>
          <w:noProof/>
          <w:sz w:val="22"/>
        </w:rPr>
      </w:pPr>
      <w:hyperlink w:anchor="_Toc60696833" w:history="1">
        <w:r w:rsidR="00465ACC" w:rsidRPr="00566696">
          <w:rPr>
            <w:rStyle w:val="Hyperlink"/>
            <w:noProof/>
          </w:rPr>
          <w:t>2.4.3</w:t>
        </w:r>
        <w:r w:rsidR="00465ACC">
          <w:rPr>
            <w:rStyle w:val="Hyperlink"/>
            <w:noProof/>
          </w:rPr>
          <w:t xml:space="preserve"> </w:t>
        </w:r>
        <w:r w:rsidR="00465ACC" w:rsidRPr="00566696">
          <w:rPr>
            <w:rStyle w:val="Hyperlink"/>
            <w:noProof/>
          </w:rPr>
          <w:t>Controller</w:t>
        </w:r>
        <w:r w:rsidR="00465ACC">
          <w:rPr>
            <w:noProof/>
            <w:webHidden/>
          </w:rPr>
          <w:tab/>
        </w:r>
        <w:r w:rsidR="00465ACC">
          <w:rPr>
            <w:noProof/>
            <w:webHidden/>
          </w:rPr>
          <w:fldChar w:fldCharType="begin"/>
        </w:r>
        <w:r w:rsidR="00465ACC">
          <w:rPr>
            <w:noProof/>
            <w:webHidden/>
          </w:rPr>
          <w:instrText xml:space="preserve"> PAGEREF _Toc60696833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668803A4" w14:textId="4C271E69" w:rsidR="00465ACC" w:rsidRDefault="00C32FCD"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4" w:history="1">
        <w:r w:rsidR="00465ACC" w:rsidRPr="00566696">
          <w:rPr>
            <w:rStyle w:val="Hyperlink"/>
            <w:noProof/>
          </w:rPr>
          <w:t>2.5</w:t>
        </w:r>
        <w:r w:rsidR="00465ACC">
          <w:rPr>
            <w:rFonts w:asciiTheme="minorHAnsi" w:eastAsiaTheme="minorEastAsia" w:hAnsiTheme="minorHAnsi"/>
            <w:noProof/>
            <w:sz w:val="22"/>
          </w:rPr>
          <w:tab/>
        </w:r>
        <w:r w:rsidR="00465ACC" w:rsidRPr="00566696">
          <w:rPr>
            <w:rStyle w:val="Hyperlink"/>
            <w:noProof/>
          </w:rPr>
          <w:t>Framework</w:t>
        </w:r>
        <w:r w:rsidR="00465ACC">
          <w:rPr>
            <w:noProof/>
            <w:webHidden/>
          </w:rPr>
          <w:tab/>
        </w:r>
        <w:r w:rsidR="00465ACC">
          <w:rPr>
            <w:noProof/>
            <w:webHidden/>
          </w:rPr>
          <w:fldChar w:fldCharType="begin"/>
        </w:r>
        <w:r w:rsidR="00465ACC">
          <w:rPr>
            <w:noProof/>
            <w:webHidden/>
          </w:rPr>
          <w:instrText xml:space="preserve"> PAGEREF _Toc60696834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0B00AA69" w14:textId="7913AD78" w:rsidR="00465ACC" w:rsidRDefault="00C32FCD" w:rsidP="00465ACC">
      <w:pPr>
        <w:pStyle w:val="TOC3"/>
        <w:rPr>
          <w:rFonts w:asciiTheme="minorHAnsi" w:eastAsiaTheme="minorEastAsia" w:hAnsiTheme="minorHAnsi"/>
          <w:noProof/>
          <w:sz w:val="22"/>
        </w:rPr>
      </w:pPr>
      <w:hyperlink w:anchor="_Toc60696835" w:history="1">
        <w:r w:rsidR="00465ACC" w:rsidRPr="00566696">
          <w:rPr>
            <w:rStyle w:val="Hyperlink"/>
            <w:rFonts w:cs="Times New Roman"/>
            <w:noProof/>
          </w:rPr>
          <w:t>2.5.1</w:t>
        </w:r>
        <w:r w:rsidR="00465ACC">
          <w:rPr>
            <w:rStyle w:val="Hyperlink"/>
            <w:rFonts w:cs="Times New Roman"/>
            <w:noProof/>
          </w:rPr>
          <w:t xml:space="preserve"> </w:t>
        </w:r>
        <w:r w:rsidR="00465ACC" w:rsidRPr="00566696">
          <w:rPr>
            <w:rStyle w:val="Hyperlink"/>
            <w:rFonts w:cs="Times New Roman"/>
            <w:noProof/>
          </w:rPr>
          <w:t>Framework</w:t>
        </w:r>
        <w:r w:rsidR="00465ACC" w:rsidRPr="00566696">
          <w:rPr>
            <w:rStyle w:val="Hyperlink"/>
            <w:rFonts w:cs="Times New Roman"/>
            <w:noProof/>
            <w:lang w:val="id-ID"/>
          </w:rPr>
          <w:t xml:space="preserve"> </w:t>
        </w:r>
        <w:r w:rsidR="00465ACC" w:rsidRPr="00566696">
          <w:rPr>
            <w:rStyle w:val="Hyperlink"/>
            <w:rFonts w:cs="Times New Roman"/>
            <w:noProof/>
          </w:rPr>
          <w:t>CodeIgniter</w:t>
        </w:r>
        <w:r w:rsidR="00465ACC">
          <w:rPr>
            <w:noProof/>
            <w:webHidden/>
          </w:rPr>
          <w:tab/>
        </w:r>
        <w:r w:rsidR="00465ACC">
          <w:rPr>
            <w:noProof/>
            <w:webHidden/>
          </w:rPr>
          <w:fldChar w:fldCharType="begin"/>
        </w:r>
        <w:r w:rsidR="00465ACC">
          <w:rPr>
            <w:noProof/>
            <w:webHidden/>
          </w:rPr>
          <w:instrText xml:space="preserve"> PAGEREF _Toc60696835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33962CFA" w14:textId="6F459FDB" w:rsidR="00465ACC" w:rsidRDefault="00C32FCD"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6" w:history="1">
        <w:r w:rsidR="00465ACC" w:rsidRPr="00566696">
          <w:rPr>
            <w:rStyle w:val="Hyperlink"/>
            <w:noProof/>
          </w:rPr>
          <w:t>2.6</w:t>
        </w:r>
        <w:r w:rsidR="00465ACC">
          <w:rPr>
            <w:rFonts w:asciiTheme="minorHAnsi" w:eastAsiaTheme="minorEastAsia" w:hAnsiTheme="minorHAnsi"/>
            <w:noProof/>
            <w:sz w:val="22"/>
          </w:rPr>
          <w:tab/>
        </w:r>
        <w:r w:rsidR="00465ACC" w:rsidRPr="00566696">
          <w:rPr>
            <w:rStyle w:val="Hyperlink"/>
            <w:noProof/>
          </w:rPr>
          <w:t>PHP</w:t>
        </w:r>
        <w:r w:rsidR="00465ACC">
          <w:rPr>
            <w:noProof/>
            <w:webHidden/>
          </w:rPr>
          <w:tab/>
        </w:r>
        <w:r w:rsidR="00465ACC">
          <w:rPr>
            <w:noProof/>
            <w:webHidden/>
          </w:rPr>
          <w:fldChar w:fldCharType="begin"/>
        </w:r>
        <w:r w:rsidR="00465ACC">
          <w:rPr>
            <w:noProof/>
            <w:webHidden/>
          </w:rPr>
          <w:instrText xml:space="preserve"> PAGEREF _Toc60696836 \h </w:instrText>
        </w:r>
        <w:r w:rsidR="00465ACC">
          <w:rPr>
            <w:noProof/>
            <w:webHidden/>
          </w:rPr>
        </w:r>
        <w:r w:rsidR="00465ACC">
          <w:rPr>
            <w:noProof/>
            <w:webHidden/>
          </w:rPr>
          <w:fldChar w:fldCharType="separate"/>
        </w:r>
        <w:r w:rsidR="00465ACC">
          <w:rPr>
            <w:noProof/>
            <w:webHidden/>
          </w:rPr>
          <w:t>22</w:t>
        </w:r>
        <w:r w:rsidR="00465ACC">
          <w:rPr>
            <w:noProof/>
            <w:webHidden/>
          </w:rPr>
          <w:fldChar w:fldCharType="end"/>
        </w:r>
      </w:hyperlink>
    </w:p>
    <w:p w14:paraId="23483A74" w14:textId="53467725" w:rsidR="00465ACC" w:rsidRPr="00465ACC" w:rsidRDefault="00C32FCD" w:rsidP="00465ACC">
      <w:pPr>
        <w:pStyle w:val="TOC1"/>
        <w:rPr>
          <w:rFonts w:asciiTheme="minorHAnsi" w:eastAsiaTheme="minorEastAsia" w:hAnsiTheme="minorHAnsi"/>
          <w:sz w:val="22"/>
        </w:rPr>
      </w:pPr>
      <w:hyperlink w:anchor="_Toc60696837" w:history="1">
        <w:r w:rsidR="00465ACC" w:rsidRPr="00465ACC">
          <w:rPr>
            <w:rStyle w:val="Hyperlink"/>
          </w:rPr>
          <w:t>BAB III HASIL DAN PEMBAHASAN</w:t>
        </w:r>
        <w:r w:rsidR="00465ACC" w:rsidRPr="00465ACC">
          <w:rPr>
            <w:webHidden/>
          </w:rPr>
          <w:tab/>
        </w:r>
        <w:r w:rsidR="00465ACC" w:rsidRPr="00465ACC">
          <w:rPr>
            <w:webHidden/>
          </w:rPr>
          <w:fldChar w:fldCharType="begin"/>
        </w:r>
        <w:r w:rsidR="00465ACC" w:rsidRPr="00465ACC">
          <w:rPr>
            <w:webHidden/>
          </w:rPr>
          <w:instrText xml:space="preserve"> PAGEREF _Toc60696837 \h </w:instrText>
        </w:r>
        <w:r w:rsidR="00465ACC" w:rsidRPr="00465ACC">
          <w:rPr>
            <w:webHidden/>
          </w:rPr>
        </w:r>
        <w:r w:rsidR="00465ACC" w:rsidRPr="00465ACC">
          <w:rPr>
            <w:webHidden/>
          </w:rPr>
          <w:fldChar w:fldCharType="separate"/>
        </w:r>
        <w:r w:rsidR="00465ACC" w:rsidRPr="00465ACC">
          <w:rPr>
            <w:webHidden/>
          </w:rPr>
          <w:t>23</w:t>
        </w:r>
        <w:r w:rsidR="00465ACC" w:rsidRPr="00465ACC">
          <w:rPr>
            <w:webHidden/>
          </w:rPr>
          <w:fldChar w:fldCharType="end"/>
        </w:r>
      </w:hyperlink>
    </w:p>
    <w:p w14:paraId="24F7407F" w14:textId="47C359D2" w:rsidR="00465ACC" w:rsidRDefault="00C32FCD"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8" w:history="1">
        <w:r w:rsidR="00465ACC" w:rsidRPr="00566696">
          <w:rPr>
            <w:rStyle w:val="Hyperlink"/>
            <w:rFonts w:eastAsia="Times New Roman" w:cs="Times New Roman"/>
            <w:noProof/>
          </w:rPr>
          <w:t>3.1</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38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3C71FF22" w14:textId="2D6344B7" w:rsidR="00465ACC" w:rsidRDefault="00C32FCD" w:rsidP="00465ACC">
      <w:pPr>
        <w:pStyle w:val="TOC3"/>
        <w:rPr>
          <w:rFonts w:asciiTheme="minorHAnsi" w:eastAsiaTheme="minorEastAsia" w:hAnsiTheme="minorHAnsi"/>
          <w:noProof/>
          <w:sz w:val="22"/>
        </w:rPr>
      </w:pPr>
      <w:hyperlink w:anchor="_Toc60696839" w:history="1">
        <w:r w:rsidR="00465ACC" w:rsidRPr="00566696">
          <w:rPr>
            <w:rStyle w:val="Hyperlink"/>
            <w:rFonts w:eastAsia="Times New Roman"/>
            <w:noProof/>
          </w:rPr>
          <w:t>3.1.1</w:t>
        </w:r>
        <w:r w:rsidR="00465ACC">
          <w:rPr>
            <w:rStyle w:val="Hyperlink"/>
            <w:rFonts w:eastAsia="Times New Roman"/>
            <w:noProof/>
          </w:rPr>
          <w:t xml:space="preserve"> </w:t>
        </w:r>
        <w:r w:rsidR="00465ACC" w:rsidRPr="00566696">
          <w:rPr>
            <w:rStyle w:val="Hyperlink"/>
            <w:rFonts w:eastAsia="Times New Roman"/>
            <w:noProof/>
          </w:rPr>
          <w:t>Xxxxx</w:t>
        </w:r>
        <w:r w:rsidR="00465ACC">
          <w:rPr>
            <w:noProof/>
            <w:webHidden/>
          </w:rPr>
          <w:tab/>
        </w:r>
        <w:r w:rsidR="00465ACC">
          <w:rPr>
            <w:noProof/>
            <w:webHidden/>
          </w:rPr>
          <w:fldChar w:fldCharType="begin"/>
        </w:r>
        <w:r w:rsidR="00465ACC">
          <w:rPr>
            <w:noProof/>
            <w:webHidden/>
          </w:rPr>
          <w:instrText xml:space="preserve"> PAGEREF _Toc60696839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7C55A1A0" w14:textId="35B6CF8C" w:rsidR="00465ACC" w:rsidRDefault="00C32FCD" w:rsidP="00465ACC">
      <w:pPr>
        <w:pStyle w:val="TOC3"/>
        <w:rPr>
          <w:rFonts w:asciiTheme="minorHAnsi" w:eastAsiaTheme="minorEastAsia" w:hAnsiTheme="minorHAnsi"/>
          <w:noProof/>
          <w:sz w:val="22"/>
        </w:rPr>
      </w:pPr>
      <w:hyperlink w:anchor="_Toc60696840" w:history="1">
        <w:r w:rsidR="00465ACC" w:rsidRPr="00566696">
          <w:rPr>
            <w:rStyle w:val="Hyperlink"/>
            <w:rFonts w:eastAsia="Times New Roman"/>
            <w:noProof/>
            <w:lang w:val="id-ID"/>
          </w:rPr>
          <w:t>3.1.2</w:t>
        </w:r>
        <w:r w:rsidR="00465ACC">
          <w:rPr>
            <w:rStyle w:val="Hyperlink"/>
            <w:rFonts w:eastAsia="Times New Roman"/>
            <w:noProof/>
          </w:rPr>
          <w:t xml:space="preserve"> </w:t>
        </w:r>
        <w:r w:rsidR="00465ACC" w:rsidRPr="00566696">
          <w:rPr>
            <w:rStyle w:val="Hyperlink"/>
            <w:rFonts w:eastAsia="Times New Roman"/>
            <w:noProof/>
          </w:rPr>
          <w:t>xxxxx</w:t>
        </w:r>
        <w:r w:rsidR="00465ACC">
          <w:rPr>
            <w:noProof/>
            <w:webHidden/>
          </w:rPr>
          <w:tab/>
        </w:r>
        <w:r w:rsidR="00465ACC">
          <w:rPr>
            <w:noProof/>
            <w:webHidden/>
          </w:rPr>
          <w:fldChar w:fldCharType="begin"/>
        </w:r>
        <w:r w:rsidR="00465ACC">
          <w:rPr>
            <w:noProof/>
            <w:webHidden/>
          </w:rPr>
          <w:instrText xml:space="preserve"> PAGEREF _Toc60696840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7C267500" w14:textId="5AC7E86B" w:rsidR="00465ACC" w:rsidRDefault="00C32FCD" w:rsidP="00465ACC">
      <w:pPr>
        <w:pStyle w:val="TOC3"/>
        <w:rPr>
          <w:rFonts w:asciiTheme="minorHAnsi" w:eastAsiaTheme="minorEastAsia" w:hAnsiTheme="minorHAnsi"/>
          <w:noProof/>
          <w:sz w:val="22"/>
        </w:rPr>
      </w:pPr>
      <w:hyperlink w:anchor="_Toc60696841" w:history="1">
        <w:r w:rsidR="00465ACC" w:rsidRPr="00566696">
          <w:rPr>
            <w:rStyle w:val="Hyperlink"/>
            <w:rFonts w:eastAsia="Times New Roman"/>
            <w:noProof/>
            <w:lang w:val="id-ID"/>
          </w:rPr>
          <w:t>3.1.3</w:t>
        </w:r>
        <w:r w:rsidR="00465ACC">
          <w:rPr>
            <w:rStyle w:val="Hyperlink"/>
            <w:rFonts w:eastAsia="Times New Roman"/>
            <w:noProof/>
          </w:rPr>
          <w:t xml:space="preserve"> </w:t>
        </w:r>
        <w:r w:rsidR="00465ACC" w:rsidRPr="00566696">
          <w:rPr>
            <w:rStyle w:val="Hyperlink"/>
            <w:rFonts w:eastAsia="Times New Roman"/>
            <w:noProof/>
          </w:rPr>
          <w:t>xxxxx</w:t>
        </w:r>
        <w:r w:rsidR="00465ACC">
          <w:rPr>
            <w:noProof/>
            <w:webHidden/>
          </w:rPr>
          <w:tab/>
        </w:r>
        <w:r w:rsidR="00465ACC">
          <w:rPr>
            <w:noProof/>
            <w:webHidden/>
          </w:rPr>
          <w:fldChar w:fldCharType="begin"/>
        </w:r>
        <w:r w:rsidR="00465ACC">
          <w:rPr>
            <w:noProof/>
            <w:webHidden/>
          </w:rPr>
          <w:instrText xml:space="preserve"> PAGEREF _Toc60696841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6A638732" w14:textId="339B67B7" w:rsidR="00465ACC" w:rsidRDefault="00C32FCD"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2" w:history="1">
        <w:r w:rsidR="00465ACC" w:rsidRPr="00566696">
          <w:rPr>
            <w:rStyle w:val="Hyperlink"/>
            <w:rFonts w:eastAsia="Times New Roman" w:cs="Times New Roman"/>
            <w:noProof/>
            <w:lang w:val="id-ID"/>
          </w:rPr>
          <w:t>3.2</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42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07466F4C" w14:textId="225C3F4B" w:rsidR="00465ACC" w:rsidRDefault="00C32FCD"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3" w:history="1">
        <w:r w:rsidR="00465ACC" w:rsidRPr="00566696">
          <w:rPr>
            <w:rStyle w:val="Hyperlink"/>
            <w:rFonts w:eastAsia="Times New Roman" w:cs="Times New Roman"/>
            <w:noProof/>
            <w:lang w:val="id-ID"/>
          </w:rPr>
          <w:t>3.3</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43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342859D4" w14:textId="505D0569" w:rsidR="00465ACC" w:rsidRDefault="00C32FCD"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4" w:history="1">
        <w:r w:rsidR="00465ACC" w:rsidRPr="00566696">
          <w:rPr>
            <w:rStyle w:val="Hyperlink"/>
            <w:rFonts w:eastAsia="Times New Roman" w:cs="Times New Roman"/>
            <w:noProof/>
          </w:rPr>
          <w:t>3.4</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44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0B0ADBBB" w14:textId="00585DBC" w:rsidR="00465ACC" w:rsidRDefault="00C32FCD" w:rsidP="00465ACC">
      <w:pPr>
        <w:pStyle w:val="TOC1"/>
        <w:rPr>
          <w:rFonts w:asciiTheme="minorHAnsi" w:eastAsiaTheme="minorEastAsia" w:hAnsiTheme="minorHAnsi"/>
          <w:sz w:val="22"/>
        </w:rPr>
      </w:pPr>
      <w:hyperlink w:anchor="_Toc60696845" w:history="1">
        <w:r w:rsidR="00465ACC" w:rsidRPr="00566696">
          <w:rPr>
            <w:rStyle w:val="Hyperlink"/>
          </w:rPr>
          <w:t>BAB IV KESIMPULAN DAN SARAN</w:t>
        </w:r>
        <w:r w:rsidR="00465ACC">
          <w:rPr>
            <w:webHidden/>
          </w:rPr>
          <w:tab/>
        </w:r>
        <w:r w:rsidR="00465ACC">
          <w:rPr>
            <w:webHidden/>
          </w:rPr>
          <w:fldChar w:fldCharType="begin"/>
        </w:r>
        <w:r w:rsidR="00465ACC">
          <w:rPr>
            <w:webHidden/>
          </w:rPr>
          <w:instrText xml:space="preserve"> PAGEREF _Toc60696845 \h </w:instrText>
        </w:r>
        <w:r w:rsidR="00465ACC">
          <w:rPr>
            <w:webHidden/>
          </w:rPr>
        </w:r>
        <w:r w:rsidR="00465ACC">
          <w:rPr>
            <w:webHidden/>
          </w:rPr>
          <w:fldChar w:fldCharType="separate"/>
        </w:r>
        <w:r w:rsidR="00465ACC">
          <w:rPr>
            <w:webHidden/>
          </w:rPr>
          <w:t>24</w:t>
        </w:r>
        <w:r w:rsidR="00465ACC">
          <w:rPr>
            <w:webHidden/>
          </w:rPr>
          <w:fldChar w:fldCharType="end"/>
        </w:r>
      </w:hyperlink>
    </w:p>
    <w:p w14:paraId="3A9C53E0" w14:textId="4377B399" w:rsidR="00465ACC" w:rsidRDefault="00C32FCD"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6" w:history="1">
        <w:r w:rsidR="00465ACC" w:rsidRPr="00566696">
          <w:rPr>
            <w:rStyle w:val="Hyperlink"/>
            <w:rFonts w:eastAsia="Times New Roman" w:cs="Times New Roman"/>
            <w:noProof/>
          </w:rPr>
          <w:t>4.1</w:t>
        </w:r>
        <w:r w:rsidR="00465ACC">
          <w:rPr>
            <w:rFonts w:asciiTheme="minorHAnsi" w:eastAsiaTheme="minorEastAsia" w:hAnsiTheme="minorHAnsi"/>
            <w:noProof/>
            <w:sz w:val="22"/>
          </w:rPr>
          <w:tab/>
        </w:r>
        <w:r w:rsidR="00465ACC" w:rsidRPr="00566696">
          <w:rPr>
            <w:rStyle w:val="Hyperlink"/>
            <w:rFonts w:eastAsia="Times New Roman" w:cs="Times New Roman"/>
            <w:noProof/>
          </w:rPr>
          <w:t>Kesimpulan</w:t>
        </w:r>
        <w:r w:rsidR="00465ACC">
          <w:rPr>
            <w:noProof/>
            <w:webHidden/>
          </w:rPr>
          <w:tab/>
        </w:r>
        <w:r w:rsidR="00465ACC">
          <w:rPr>
            <w:noProof/>
            <w:webHidden/>
          </w:rPr>
          <w:fldChar w:fldCharType="begin"/>
        </w:r>
        <w:r w:rsidR="00465ACC">
          <w:rPr>
            <w:noProof/>
            <w:webHidden/>
          </w:rPr>
          <w:instrText xml:space="preserve"> PAGEREF _Toc60696846 \h </w:instrText>
        </w:r>
        <w:r w:rsidR="00465ACC">
          <w:rPr>
            <w:noProof/>
            <w:webHidden/>
          </w:rPr>
        </w:r>
        <w:r w:rsidR="00465ACC">
          <w:rPr>
            <w:noProof/>
            <w:webHidden/>
          </w:rPr>
          <w:fldChar w:fldCharType="separate"/>
        </w:r>
        <w:r w:rsidR="00465ACC">
          <w:rPr>
            <w:noProof/>
            <w:webHidden/>
          </w:rPr>
          <w:t>24</w:t>
        </w:r>
        <w:r w:rsidR="00465ACC">
          <w:rPr>
            <w:noProof/>
            <w:webHidden/>
          </w:rPr>
          <w:fldChar w:fldCharType="end"/>
        </w:r>
      </w:hyperlink>
    </w:p>
    <w:p w14:paraId="1A4A8208" w14:textId="0188FAB0" w:rsidR="00465ACC" w:rsidRDefault="00C32FCD"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7" w:history="1">
        <w:r w:rsidR="00465ACC" w:rsidRPr="00566696">
          <w:rPr>
            <w:rStyle w:val="Hyperlink"/>
            <w:rFonts w:eastAsia="Times New Roman" w:cs="Times New Roman"/>
            <w:noProof/>
          </w:rPr>
          <w:t>4.2</w:t>
        </w:r>
        <w:r w:rsidR="00465ACC">
          <w:rPr>
            <w:rFonts w:asciiTheme="minorHAnsi" w:eastAsiaTheme="minorEastAsia" w:hAnsiTheme="minorHAnsi"/>
            <w:noProof/>
            <w:sz w:val="22"/>
          </w:rPr>
          <w:tab/>
        </w:r>
        <w:r w:rsidR="00465ACC" w:rsidRPr="00566696">
          <w:rPr>
            <w:rStyle w:val="Hyperlink"/>
            <w:rFonts w:eastAsia="Times New Roman" w:cs="Times New Roman"/>
            <w:noProof/>
          </w:rPr>
          <w:t>Saran</w:t>
        </w:r>
        <w:r w:rsidR="00465ACC">
          <w:rPr>
            <w:noProof/>
            <w:webHidden/>
          </w:rPr>
          <w:tab/>
        </w:r>
        <w:r w:rsidR="00465ACC">
          <w:rPr>
            <w:noProof/>
            <w:webHidden/>
          </w:rPr>
          <w:fldChar w:fldCharType="begin"/>
        </w:r>
        <w:r w:rsidR="00465ACC">
          <w:rPr>
            <w:noProof/>
            <w:webHidden/>
          </w:rPr>
          <w:instrText xml:space="preserve"> PAGEREF _Toc60696847 \h </w:instrText>
        </w:r>
        <w:r w:rsidR="00465ACC">
          <w:rPr>
            <w:noProof/>
            <w:webHidden/>
          </w:rPr>
        </w:r>
        <w:r w:rsidR="00465ACC">
          <w:rPr>
            <w:noProof/>
            <w:webHidden/>
          </w:rPr>
          <w:fldChar w:fldCharType="separate"/>
        </w:r>
        <w:r w:rsidR="00465ACC">
          <w:rPr>
            <w:noProof/>
            <w:webHidden/>
          </w:rPr>
          <w:t>24</w:t>
        </w:r>
        <w:r w:rsidR="00465ACC">
          <w:rPr>
            <w:noProof/>
            <w:webHidden/>
          </w:rPr>
          <w:fldChar w:fldCharType="end"/>
        </w:r>
      </w:hyperlink>
    </w:p>
    <w:p w14:paraId="376B3596" w14:textId="4DB6C3A2" w:rsidR="00465ACC" w:rsidRDefault="00C32FCD" w:rsidP="00465ACC">
      <w:pPr>
        <w:pStyle w:val="TOC1"/>
        <w:rPr>
          <w:rFonts w:asciiTheme="minorHAnsi" w:eastAsiaTheme="minorEastAsia" w:hAnsiTheme="minorHAnsi"/>
          <w:sz w:val="22"/>
        </w:rPr>
      </w:pPr>
      <w:hyperlink w:anchor="_Toc60696848" w:history="1">
        <w:r w:rsidR="00465ACC" w:rsidRPr="00566696">
          <w:rPr>
            <w:rStyle w:val="Hyperlink"/>
          </w:rPr>
          <w:t>DAFTAR PUSTAKA</w:t>
        </w:r>
        <w:r w:rsidR="00465ACC">
          <w:rPr>
            <w:webHidden/>
          </w:rPr>
          <w:tab/>
        </w:r>
        <w:r w:rsidR="00465ACC">
          <w:rPr>
            <w:webHidden/>
          </w:rPr>
          <w:fldChar w:fldCharType="begin"/>
        </w:r>
        <w:r w:rsidR="00465ACC">
          <w:rPr>
            <w:webHidden/>
          </w:rPr>
          <w:instrText xml:space="preserve"> PAGEREF _Toc60696848 \h </w:instrText>
        </w:r>
        <w:r w:rsidR="00465ACC">
          <w:rPr>
            <w:webHidden/>
          </w:rPr>
        </w:r>
        <w:r w:rsidR="00465ACC">
          <w:rPr>
            <w:webHidden/>
          </w:rPr>
          <w:fldChar w:fldCharType="separate"/>
        </w:r>
        <w:r w:rsidR="00465ACC">
          <w:rPr>
            <w:webHidden/>
          </w:rPr>
          <w:t>25</w:t>
        </w:r>
        <w:r w:rsidR="00465ACC">
          <w:rPr>
            <w:webHidden/>
          </w:rPr>
          <w:fldChar w:fldCharType="end"/>
        </w:r>
      </w:hyperlink>
    </w:p>
    <w:p w14:paraId="26F39CAD" w14:textId="55D3DB09" w:rsidR="00465ACC" w:rsidRDefault="00C32FCD" w:rsidP="00465ACC">
      <w:pPr>
        <w:pStyle w:val="TOC1"/>
        <w:rPr>
          <w:rFonts w:asciiTheme="minorHAnsi" w:eastAsiaTheme="minorEastAsia" w:hAnsiTheme="minorHAnsi"/>
          <w:sz w:val="22"/>
        </w:rPr>
      </w:pPr>
      <w:hyperlink w:anchor="_Toc60696849" w:history="1">
        <w:r w:rsidR="00465ACC" w:rsidRPr="00566696">
          <w:rPr>
            <w:rStyle w:val="Hyperlink"/>
          </w:rPr>
          <w:t>JADWAL PELAKSANAAN MAGANG INDUSTRI TI</w:t>
        </w:r>
        <w:r w:rsidR="00465ACC">
          <w:rPr>
            <w:webHidden/>
          </w:rPr>
          <w:tab/>
        </w:r>
        <w:r w:rsidR="00465ACC">
          <w:rPr>
            <w:webHidden/>
          </w:rPr>
          <w:fldChar w:fldCharType="begin"/>
        </w:r>
        <w:r w:rsidR="00465ACC">
          <w:rPr>
            <w:webHidden/>
          </w:rPr>
          <w:instrText xml:space="preserve"> PAGEREF _Toc60696849 \h </w:instrText>
        </w:r>
        <w:r w:rsidR="00465ACC">
          <w:rPr>
            <w:webHidden/>
          </w:rPr>
        </w:r>
        <w:r w:rsidR="00465ACC">
          <w:rPr>
            <w:webHidden/>
          </w:rPr>
          <w:fldChar w:fldCharType="separate"/>
        </w:r>
        <w:r w:rsidR="00465ACC">
          <w:rPr>
            <w:webHidden/>
          </w:rPr>
          <w:t>26</w:t>
        </w:r>
        <w:r w:rsidR="00465ACC">
          <w:rPr>
            <w:webHidden/>
          </w:rPr>
          <w:fldChar w:fldCharType="end"/>
        </w:r>
      </w:hyperlink>
    </w:p>
    <w:p w14:paraId="6ACE62E0" w14:textId="110B18C3" w:rsidR="00465ACC" w:rsidRDefault="00C32FCD" w:rsidP="00465ACC">
      <w:pPr>
        <w:pStyle w:val="TOC1"/>
        <w:rPr>
          <w:rFonts w:asciiTheme="minorHAnsi" w:eastAsiaTheme="minorEastAsia" w:hAnsiTheme="minorHAnsi"/>
          <w:sz w:val="22"/>
        </w:rPr>
      </w:pPr>
      <w:hyperlink w:anchor="_Toc60696850" w:history="1">
        <w:r w:rsidR="00465ACC" w:rsidRPr="00566696">
          <w:rPr>
            <w:rStyle w:val="Hyperlink"/>
          </w:rPr>
          <w:t>LAMPIRAN</w:t>
        </w:r>
        <w:r w:rsidR="00465ACC">
          <w:rPr>
            <w:webHidden/>
          </w:rPr>
          <w:tab/>
        </w:r>
        <w:r w:rsidR="00465ACC">
          <w:rPr>
            <w:webHidden/>
          </w:rPr>
          <w:fldChar w:fldCharType="begin"/>
        </w:r>
        <w:r w:rsidR="00465ACC">
          <w:rPr>
            <w:webHidden/>
          </w:rPr>
          <w:instrText xml:space="preserve"> PAGEREF _Toc60696850 \h </w:instrText>
        </w:r>
        <w:r w:rsidR="00465ACC">
          <w:rPr>
            <w:webHidden/>
          </w:rPr>
        </w:r>
        <w:r w:rsidR="00465ACC">
          <w:rPr>
            <w:webHidden/>
          </w:rPr>
          <w:fldChar w:fldCharType="separate"/>
        </w:r>
        <w:r w:rsidR="00465ACC">
          <w:rPr>
            <w:webHidden/>
          </w:rPr>
          <w:t>27</w:t>
        </w:r>
        <w:r w:rsidR="00465ACC">
          <w:rPr>
            <w:webHidden/>
          </w:rPr>
          <w:fldChar w:fldCharType="end"/>
        </w:r>
      </w:hyperlink>
    </w:p>
    <w:p w14:paraId="733CBF79" w14:textId="060DEDF3" w:rsidR="0055186D" w:rsidRDefault="00465ACC" w:rsidP="0055186D">
      <w:pPr>
        <w:sectPr w:rsidR="0055186D" w:rsidSect="00465ACC">
          <w:pgSz w:w="11906" w:h="16838" w:code="9"/>
          <w:pgMar w:top="1872" w:right="1872" w:bottom="1872" w:left="2016" w:header="0" w:footer="567" w:gutter="0"/>
          <w:pgNumType w:fmt="lowerRoman"/>
          <w:cols w:space="720"/>
          <w:docGrid w:linePitch="360"/>
        </w:sectPr>
      </w:pPr>
      <w:r>
        <w:fldChar w:fldCharType="end"/>
      </w:r>
    </w:p>
    <w:p w14:paraId="294840F8" w14:textId="77777777" w:rsidR="0044542D" w:rsidRDefault="0044542D" w:rsidP="0055186D">
      <w:pPr>
        <w:pStyle w:val="Heading1"/>
        <w:sectPr w:rsidR="0044542D" w:rsidSect="00465ACC">
          <w:type w:val="continuous"/>
          <w:pgSz w:w="11906" w:h="16838" w:code="9"/>
          <w:pgMar w:top="1872" w:right="1872" w:bottom="1872" w:left="2016" w:header="0" w:footer="1228" w:gutter="0"/>
          <w:cols w:space="720"/>
          <w:docGrid w:linePitch="360"/>
        </w:sectPr>
      </w:pPr>
    </w:p>
    <w:p w14:paraId="1A2286A1" w14:textId="605AC53F" w:rsidR="0055186D" w:rsidRDefault="0055186D" w:rsidP="00556435">
      <w:pPr>
        <w:pStyle w:val="Heading1"/>
      </w:pPr>
      <w:bookmarkStart w:id="13" w:name="_Toc60696809"/>
      <w:r>
        <w:lastRenderedPageBreak/>
        <w:t>DAFTAR GAMBAR</w:t>
      </w:r>
      <w:bookmarkEnd w:id="13"/>
    </w:p>
    <w:p w14:paraId="154DF774" w14:textId="12B9E82B" w:rsidR="00556435" w:rsidRDefault="00556435" w:rsidP="00556435"/>
    <w:p w14:paraId="010C6EAD" w14:textId="29763CBB" w:rsidR="00556435" w:rsidRDefault="00556435" w:rsidP="00556435"/>
    <w:p w14:paraId="3804A64E" w14:textId="77777777" w:rsidR="00556435" w:rsidRPr="00556435" w:rsidRDefault="00556435" w:rsidP="00556435">
      <w:pPr>
        <w:sectPr w:rsidR="00556435" w:rsidRPr="00556435" w:rsidSect="00556435">
          <w:pgSz w:w="11906" w:h="16838" w:code="9"/>
          <w:pgMar w:top="1872" w:right="1872" w:bottom="1872" w:left="2016" w:header="0" w:footer="567" w:gutter="0"/>
          <w:pgNumType w:fmt="lowerRoman"/>
          <w:cols w:space="720"/>
          <w:docGrid w:linePitch="360"/>
        </w:sectPr>
      </w:pPr>
    </w:p>
    <w:p w14:paraId="25506A8B" w14:textId="66FE61E3" w:rsidR="00465ACC" w:rsidRDefault="00465ACC">
      <w:pPr>
        <w:pStyle w:val="TableofFigures"/>
        <w:tabs>
          <w:tab w:val="right" w:leader="dot" w:pos="8008"/>
        </w:tabs>
        <w:rPr>
          <w:noProof/>
        </w:rPr>
      </w:pPr>
      <w:r>
        <w:lastRenderedPageBreak/>
        <w:fldChar w:fldCharType="begin"/>
      </w:r>
      <w:r>
        <w:instrText xml:space="preserve"> TOC \h \z \c "Gambar 2." </w:instrText>
      </w:r>
      <w:r>
        <w:fldChar w:fldCharType="separate"/>
      </w:r>
      <w:hyperlink w:anchor="_Toc60697064" w:history="1">
        <w:r w:rsidRPr="00F04729">
          <w:rPr>
            <w:rStyle w:val="Hyperlink"/>
            <w:noProof/>
          </w:rPr>
          <w:t>Gambar 2. 1</w:t>
        </w:r>
        <w:r w:rsidRPr="00F04729">
          <w:rPr>
            <w:rStyle w:val="Hyperlink"/>
            <w:rFonts w:cs="Times New Roman"/>
            <w:noProof/>
          </w:rPr>
          <w:t xml:space="preserve"> Lokasi dan Kontak</w:t>
        </w:r>
        <w:r>
          <w:rPr>
            <w:noProof/>
            <w:webHidden/>
          </w:rPr>
          <w:tab/>
        </w:r>
        <w:r>
          <w:rPr>
            <w:noProof/>
            <w:webHidden/>
          </w:rPr>
          <w:fldChar w:fldCharType="begin"/>
        </w:r>
        <w:r>
          <w:rPr>
            <w:noProof/>
            <w:webHidden/>
          </w:rPr>
          <w:instrText xml:space="preserve"> PAGEREF _Toc60697064 \h </w:instrText>
        </w:r>
        <w:r>
          <w:rPr>
            <w:noProof/>
            <w:webHidden/>
          </w:rPr>
        </w:r>
        <w:r>
          <w:rPr>
            <w:noProof/>
            <w:webHidden/>
          </w:rPr>
          <w:fldChar w:fldCharType="separate"/>
        </w:r>
        <w:r>
          <w:rPr>
            <w:noProof/>
            <w:webHidden/>
          </w:rPr>
          <w:t>16</w:t>
        </w:r>
        <w:r>
          <w:rPr>
            <w:noProof/>
            <w:webHidden/>
          </w:rPr>
          <w:fldChar w:fldCharType="end"/>
        </w:r>
      </w:hyperlink>
    </w:p>
    <w:p w14:paraId="19141A9C" w14:textId="36062E84" w:rsidR="00465ACC" w:rsidRDefault="00C32FCD">
      <w:pPr>
        <w:pStyle w:val="TableofFigures"/>
        <w:tabs>
          <w:tab w:val="right" w:leader="dot" w:pos="8008"/>
        </w:tabs>
        <w:rPr>
          <w:noProof/>
        </w:rPr>
      </w:pPr>
      <w:hyperlink w:anchor="_Toc60697065" w:history="1">
        <w:r w:rsidR="00465ACC" w:rsidRPr="00F04729">
          <w:rPr>
            <w:rStyle w:val="Hyperlink"/>
            <w:rFonts w:cs="Times New Roman"/>
            <w:noProof/>
          </w:rPr>
          <w:t xml:space="preserve">Gambar 2. 2 </w:t>
        </w:r>
        <w:r w:rsidR="00465ACC" w:rsidRPr="00F04729">
          <w:rPr>
            <w:rStyle w:val="Hyperlink"/>
            <w:rFonts w:cs="Times New Roman"/>
            <w:bCs/>
            <w:noProof/>
          </w:rPr>
          <w:t>Struktur Organisasi Umum</w:t>
        </w:r>
        <w:r w:rsidR="00465ACC">
          <w:rPr>
            <w:noProof/>
            <w:webHidden/>
          </w:rPr>
          <w:tab/>
        </w:r>
        <w:r w:rsidR="00465ACC">
          <w:rPr>
            <w:noProof/>
            <w:webHidden/>
          </w:rPr>
          <w:fldChar w:fldCharType="begin"/>
        </w:r>
        <w:r w:rsidR="00465ACC">
          <w:rPr>
            <w:noProof/>
            <w:webHidden/>
          </w:rPr>
          <w:instrText xml:space="preserve"> PAGEREF _Toc60697065 \h </w:instrText>
        </w:r>
        <w:r w:rsidR="00465ACC">
          <w:rPr>
            <w:noProof/>
            <w:webHidden/>
          </w:rPr>
        </w:r>
        <w:r w:rsidR="00465ACC">
          <w:rPr>
            <w:noProof/>
            <w:webHidden/>
          </w:rPr>
          <w:fldChar w:fldCharType="separate"/>
        </w:r>
        <w:r w:rsidR="00465ACC">
          <w:rPr>
            <w:noProof/>
            <w:webHidden/>
          </w:rPr>
          <w:t>17</w:t>
        </w:r>
        <w:r w:rsidR="00465ACC">
          <w:rPr>
            <w:noProof/>
            <w:webHidden/>
          </w:rPr>
          <w:fldChar w:fldCharType="end"/>
        </w:r>
      </w:hyperlink>
    </w:p>
    <w:p w14:paraId="334D8A6B" w14:textId="0A045A92" w:rsidR="00465ACC" w:rsidRDefault="00C32FCD">
      <w:pPr>
        <w:pStyle w:val="TableofFigures"/>
        <w:tabs>
          <w:tab w:val="right" w:leader="dot" w:pos="8008"/>
        </w:tabs>
        <w:rPr>
          <w:noProof/>
        </w:rPr>
      </w:pPr>
      <w:hyperlink w:anchor="_Toc60697066" w:history="1">
        <w:r w:rsidR="00465ACC" w:rsidRPr="00F04729">
          <w:rPr>
            <w:rStyle w:val="Hyperlink"/>
            <w:noProof/>
          </w:rPr>
          <w:t>Gambar 2. 3</w:t>
        </w:r>
        <w:r w:rsidR="00465ACC" w:rsidRPr="00F04729">
          <w:rPr>
            <w:rStyle w:val="Hyperlink"/>
            <w:rFonts w:cs="Times New Roman"/>
            <w:noProof/>
          </w:rPr>
          <w:t xml:space="preserve"> Perbandingan PHP Biasa dengan CodeIgniter</w:t>
        </w:r>
        <w:r w:rsidR="00465ACC">
          <w:rPr>
            <w:noProof/>
            <w:webHidden/>
          </w:rPr>
          <w:tab/>
        </w:r>
        <w:r w:rsidR="00465ACC">
          <w:rPr>
            <w:noProof/>
            <w:webHidden/>
          </w:rPr>
          <w:fldChar w:fldCharType="begin"/>
        </w:r>
        <w:r w:rsidR="00465ACC">
          <w:rPr>
            <w:noProof/>
            <w:webHidden/>
          </w:rPr>
          <w:instrText xml:space="preserve"> PAGEREF _Toc60697066 \h </w:instrText>
        </w:r>
        <w:r w:rsidR="00465ACC">
          <w:rPr>
            <w:noProof/>
            <w:webHidden/>
          </w:rPr>
        </w:r>
        <w:r w:rsidR="00465ACC">
          <w:rPr>
            <w:noProof/>
            <w:webHidden/>
          </w:rPr>
          <w:fldChar w:fldCharType="separate"/>
        </w:r>
        <w:r w:rsidR="00465ACC">
          <w:rPr>
            <w:noProof/>
            <w:webHidden/>
          </w:rPr>
          <w:t>21</w:t>
        </w:r>
        <w:r w:rsidR="00465ACC">
          <w:rPr>
            <w:noProof/>
            <w:webHidden/>
          </w:rPr>
          <w:fldChar w:fldCharType="end"/>
        </w:r>
      </w:hyperlink>
    </w:p>
    <w:p w14:paraId="643FA205" w14:textId="030FA810" w:rsidR="00465ACC" w:rsidRDefault="00465ACC" w:rsidP="00465ACC">
      <w:pPr>
        <w:tabs>
          <w:tab w:val="left" w:pos="4845"/>
        </w:tabs>
      </w:pPr>
      <w:r>
        <w:fldChar w:fldCharType="end"/>
      </w:r>
    </w:p>
    <w:p w14:paraId="4E13A3BA" w14:textId="3BCB8BFD" w:rsidR="0044542D" w:rsidRPr="00465ACC" w:rsidRDefault="00465ACC" w:rsidP="00465ACC">
      <w:pPr>
        <w:tabs>
          <w:tab w:val="left" w:pos="4845"/>
        </w:tabs>
        <w:sectPr w:rsidR="0044542D" w:rsidRPr="00465ACC" w:rsidSect="00DC0C3E">
          <w:type w:val="continuous"/>
          <w:pgSz w:w="11906" w:h="16838" w:code="9"/>
          <w:pgMar w:top="1872" w:right="1872" w:bottom="1872" w:left="2016" w:header="0" w:footer="0" w:gutter="0"/>
          <w:cols w:space="720"/>
          <w:docGrid w:linePitch="360"/>
        </w:sectPr>
      </w:pPr>
      <w:r>
        <w:tab/>
      </w:r>
    </w:p>
    <w:p w14:paraId="132C6331" w14:textId="53F12A28" w:rsidR="0055186D" w:rsidRDefault="0055186D" w:rsidP="0055186D">
      <w:pPr>
        <w:pStyle w:val="Heading1"/>
      </w:pPr>
      <w:bookmarkStart w:id="14" w:name="_Toc60696810"/>
      <w:r>
        <w:lastRenderedPageBreak/>
        <w:t>DAFTAR TABEL</w:t>
      </w:r>
      <w:bookmarkEnd w:id="14"/>
    </w:p>
    <w:p w14:paraId="05C5AA11" w14:textId="0B19F990" w:rsidR="0055186D" w:rsidRDefault="0055186D" w:rsidP="0055186D"/>
    <w:p w14:paraId="2B6CE60A" w14:textId="77777777" w:rsidR="0055186D" w:rsidRDefault="0055186D" w:rsidP="0055186D">
      <w:pPr>
        <w:sectPr w:rsidR="0055186D" w:rsidSect="00556435">
          <w:pgSz w:w="11906" w:h="16838" w:code="9"/>
          <w:pgMar w:top="1872" w:right="1872" w:bottom="1872" w:left="2016" w:header="0" w:footer="567" w:gutter="0"/>
          <w:pgNumType w:fmt="lowerRoman"/>
          <w:cols w:space="720"/>
          <w:docGrid w:linePitch="360"/>
        </w:sectPr>
      </w:pPr>
    </w:p>
    <w:p w14:paraId="3A678184" w14:textId="77777777" w:rsidR="0044542D" w:rsidRDefault="0044542D" w:rsidP="0055186D">
      <w:pPr>
        <w:pStyle w:val="Heading1"/>
        <w:sectPr w:rsidR="0044542D" w:rsidSect="00DC0C3E">
          <w:type w:val="continuous"/>
          <w:pgSz w:w="11906" w:h="16838" w:code="9"/>
          <w:pgMar w:top="1872" w:right="1872" w:bottom="1872" w:left="2016" w:header="0" w:footer="0" w:gutter="0"/>
          <w:cols w:space="720"/>
          <w:docGrid w:linePitch="360"/>
        </w:sectPr>
      </w:pPr>
    </w:p>
    <w:p w14:paraId="0BC1DD0F" w14:textId="091D0C24" w:rsidR="0055186D" w:rsidRDefault="0055186D" w:rsidP="0055186D">
      <w:pPr>
        <w:pStyle w:val="Heading1"/>
      </w:pPr>
      <w:bookmarkStart w:id="15" w:name="_Toc60696811"/>
      <w:r>
        <w:lastRenderedPageBreak/>
        <w:t>DAFTAR KODE PROGRAM</w:t>
      </w:r>
      <w:bookmarkEnd w:id="15"/>
    </w:p>
    <w:p w14:paraId="2F2329C8" w14:textId="7306B060" w:rsidR="0055186D" w:rsidRDefault="0055186D" w:rsidP="0055186D"/>
    <w:p w14:paraId="62A94118" w14:textId="77777777" w:rsidR="0055186D" w:rsidRPr="0055186D" w:rsidRDefault="0055186D" w:rsidP="0055186D"/>
    <w:p w14:paraId="7E87C34E" w14:textId="395C77CE" w:rsidR="0055186D" w:rsidRPr="0055186D" w:rsidRDefault="0055186D" w:rsidP="0055186D"/>
    <w:p w14:paraId="03EBB43E" w14:textId="7469A002" w:rsidR="0055186D" w:rsidRPr="0055186D" w:rsidRDefault="0055186D" w:rsidP="0055186D"/>
    <w:p w14:paraId="2A89AC0B" w14:textId="7E99F444" w:rsidR="0055186D" w:rsidRPr="0055186D" w:rsidRDefault="0055186D" w:rsidP="0055186D"/>
    <w:p w14:paraId="20BFCE74" w14:textId="1481146B" w:rsidR="0055186D" w:rsidRPr="0055186D" w:rsidRDefault="0055186D" w:rsidP="0055186D">
      <w:pPr>
        <w:jc w:val="right"/>
        <w:sectPr w:rsidR="0055186D" w:rsidRPr="0055186D" w:rsidSect="00556435">
          <w:pgSz w:w="11906" w:h="16838" w:code="9"/>
          <w:pgMar w:top="1872" w:right="1872" w:bottom="1872" w:left="2016" w:header="0" w:footer="567" w:gutter="0"/>
          <w:pgNumType w:fmt="lowerRoman"/>
          <w:cols w:space="720"/>
          <w:docGrid w:linePitch="360"/>
        </w:sectPr>
      </w:pPr>
    </w:p>
    <w:p w14:paraId="53A37573" w14:textId="77777777" w:rsidR="0044542D" w:rsidRDefault="0044542D" w:rsidP="66309B5A">
      <w:pPr>
        <w:pStyle w:val="Heading1"/>
        <w:spacing w:before="0"/>
        <w:rPr>
          <w:rFonts w:eastAsia="Times New Roman" w:cs="Times New Roman"/>
          <w:szCs w:val="24"/>
          <w:lang w:val="id-ID"/>
        </w:rPr>
        <w:sectPr w:rsidR="0044542D" w:rsidSect="00DC0C3E">
          <w:type w:val="continuous"/>
          <w:pgSz w:w="11906" w:h="16838" w:code="9"/>
          <w:pgMar w:top="1872" w:right="1872" w:bottom="1872" w:left="2016" w:header="0" w:footer="0" w:gutter="0"/>
          <w:cols w:space="720"/>
          <w:docGrid w:linePitch="360"/>
        </w:sectPr>
      </w:pPr>
    </w:p>
    <w:p w14:paraId="0DEBB0DD" w14:textId="2FE086E3" w:rsidR="00AF61D4" w:rsidRPr="00CD4BBA" w:rsidRDefault="66309B5A" w:rsidP="66309B5A">
      <w:pPr>
        <w:pStyle w:val="Heading1"/>
        <w:spacing w:before="0"/>
        <w:rPr>
          <w:rFonts w:eastAsia="Times New Roman" w:cs="Times New Roman"/>
          <w:szCs w:val="24"/>
          <w:lang w:val="id-ID"/>
        </w:rPr>
      </w:pPr>
      <w:bookmarkStart w:id="16" w:name="_Toc60696812"/>
      <w:r w:rsidRPr="66309B5A">
        <w:rPr>
          <w:rFonts w:eastAsia="Times New Roman" w:cs="Times New Roman"/>
          <w:szCs w:val="24"/>
          <w:lang w:val="id-ID"/>
        </w:rPr>
        <w:lastRenderedPageBreak/>
        <w:t>BAB I</w:t>
      </w:r>
      <w:r w:rsidR="00AF61D4">
        <w:br/>
      </w:r>
      <w:r w:rsidRPr="66309B5A">
        <w:rPr>
          <w:rFonts w:eastAsia="Times New Roman" w:cs="Times New Roman"/>
          <w:szCs w:val="24"/>
          <w:lang w:val="id-ID"/>
        </w:rPr>
        <w:t>PENDAHULUAN</w:t>
      </w:r>
      <w:bookmarkEnd w:id="1"/>
      <w:bookmarkEnd w:id="2"/>
      <w:bookmarkEnd w:id="16"/>
    </w:p>
    <w:p w14:paraId="25ECBD91" w14:textId="77777777" w:rsidR="00AF61D4" w:rsidRPr="00CD4BBA" w:rsidRDefault="00AF61D4" w:rsidP="00321B4C">
      <w:pPr>
        <w:pStyle w:val="Standard"/>
        <w:spacing w:line="480" w:lineRule="auto"/>
        <w:jc w:val="center"/>
        <w:rPr>
          <w:rFonts w:ascii="Times New Roman" w:eastAsia="Times New Roman" w:hAnsi="Times New Roman" w:cs="Times New Roman"/>
          <w:b/>
          <w:bCs/>
          <w:lang w:val="id-ID"/>
        </w:rPr>
      </w:pPr>
    </w:p>
    <w:p w14:paraId="06312EC2" w14:textId="15BF6942"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17" w:name="_Toc28850972"/>
      <w:bookmarkStart w:id="18" w:name="_Toc50499326"/>
      <w:bookmarkStart w:id="19" w:name="_Toc60696813"/>
      <w:r w:rsidRPr="66309B5A">
        <w:rPr>
          <w:rFonts w:eastAsia="Times New Roman" w:cs="Times New Roman"/>
          <w:szCs w:val="24"/>
          <w:lang w:val="id-ID"/>
        </w:rPr>
        <w:t>Latar Belakang</w:t>
      </w:r>
      <w:bookmarkEnd w:id="17"/>
      <w:bookmarkEnd w:id="18"/>
      <w:bookmarkEnd w:id="19"/>
    </w:p>
    <w:p w14:paraId="13315C13" w14:textId="3B2115FB" w:rsidR="004026B2" w:rsidRPr="00CD4BBA" w:rsidRDefault="009179C1" w:rsidP="003F5C23">
      <w:pPr>
        <w:ind w:firstLine="851"/>
        <w:rPr>
          <w:rFonts w:eastAsia="Times New Roman" w:cs="Times New Roman"/>
          <w:szCs w:val="24"/>
          <w:lang w:val="id-ID"/>
        </w:rPr>
      </w:pPr>
      <w:r w:rsidRPr="00CD4BBA">
        <w:rPr>
          <w:rFonts w:eastAsia="Times New Roman" w:cs="Times New Roman"/>
          <w:szCs w:val="24"/>
          <w:lang w:val="id-ID"/>
        </w:rPr>
        <w:softHyphen/>
      </w:r>
      <w:r w:rsidR="000A3555" w:rsidRPr="66309B5A">
        <w:rPr>
          <w:rFonts w:eastAsia="Times New Roman" w:cs="Times New Roman"/>
          <w:szCs w:val="24"/>
          <w:lang w:val="id-ID"/>
        </w:rPr>
        <w:t>Pelayanan publik adalah kegiatan atau rangkaian kegiatan dalam rangka pemenuhan kebutuhan pelayanan sesuai peraturan perundang-undangan bagi setiap warga negara dan penduduk atas barang, jasa, atau pelayanan admi</w:t>
      </w:r>
      <w:r w:rsidR="00093F55" w:rsidRPr="66309B5A">
        <w:rPr>
          <w:rFonts w:eastAsia="Times New Roman" w:cs="Times New Roman"/>
          <w:szCs w:val="24"/>
          <w:lang w:val="id-ID"/>
        </w:rPr>
        <w:t xml:space="preserve">nistratif yang disediakan oleh </w:t>
      </w:r>
      <w:r w:rsidR="00F14B73">
        <w:rPr>
          <w:rFonts w:eastAsia="Times New Roman" w:cs="Times New Roman"/>
          <w:szCs w:val="24"/>
        </w:rPr>
        <w:t>Pemerintah</w:t>
      </w:r>
      <w:r w:rsidR="000A3555" w:rsidRPr="66309B5A">
        <w:rPr>
          <w:rFonts w:eastAsia="Times New Roman" w:cs="Times New Roman"/>
          <w:szCs w:val="24"/>
          <w:lang w:val="id-ID"/>
        </w:rPr>
        <w:t xml:space="preserve">. </w:t>
      </w:r>
      <w:r w:rsidR="00E42F4F" w:rsidRPr="00CD4BBA">
        <w:rPr>
          <w:rFonts w:cs="Times New Roman"/>
          <w:szCs w:val="24"/>
          <w:lang w:val="id-ID"/>
        </w:rPr>
        <w:fldChar w:fldCharType="begin" w:fldLock="1"/>
      </w:r>
      <w:r w:rsidR="00E61BA9" w:rsidRPr="00CD4BBA">
        <w:rPr>
          <w:rFonts w:cs="Times New Roman"/>
          <w:szCs w:val="24"/>
          <w:lang w:val="id-ID"/>
        </w:rPr>
        <w:instrText>ADDIN CSL_CITATION {"citationItems":[{"id":"ITEM-1","itemData":{"author":[{"dropping-particle":"","family":"Rohman, Didik , Fatkhur ; Imam","given":"Hanafi; Minto Hadi","non-dropping-particle":"","parse-names":false,"suffix":""}],"id":"ITEM-1","issue":"5","issued":{"date-parts":[["2010"]]},"page":"962-971","title":"IMPLEMENTASI KEBIJAKAN PELAYANAN ADMINISTRASI KEPENDUDUKAN TERPADU (Studi pada Dinas Kependudukan dan Catatan Sipil Kota Malang) Didik Fatkhur Rohman, Imam Hanafi, Minto Hadi","type":"article-journal","volume":"1"},"uris":["http://www.mendeley.com/documents/?uuid=b789dccb-6fa2-446c-b588-02c4ef32963e"]}],"mendeley":{"formattedCitation":"(Rohman, Didik , Fatkhur ; Imam 2010)","plainTextFormattedCitation":"(Rohman, Didik , Fatkhur ; Imam 2010)","previouslyFormattedCitation":"(Rohman, Didik , Fatkhur ; Imam 2010)"},"properties":{"noteIndex":0},"schema":"https://github.com/citation-style-language/schema/raw/master/csl-citation.json"}</w:instrText>
      </w:r>
      <w:r w:rsidR="00E42F4F" w:rsidRPr="00CD4BBA">
        <w:rPr>
          <w:rFonts w:cs="Times New Roman"/>
          <w:szCs w:val="24"/>
          <w:lang w:val="id-ID"/>
        </w:rPr>
        <w:fldChar w:fldCharType="separate"/>
      </w:r>
      <w:r w:rsidR="00E42F4F" w:rsidRPr="00CD4BBA">
        <w:rPr>
          <w:rFonts w:cs="Times New Roman"/>
          <w:noProof/>
          <w:szCs w:val="24"/>
          <w:lang w:val="id-ID"/>
        </w:rPr>
        <w:t>(Rohman, Didik , Fatkhur ; Imam 2010)</w:t>
      </w:r>
      <w:r w:rsidR="00E42F4F" w:rsidRPr="00CD4BBA">
        <w:rPr>
          <w:rFonts w:cs="Times New Roman"/>
          <w:szCs w:val="24"/>
          <w:lang w:val="id-ID"/>
        </w:rPr>
        <w:fldChar w:fldCharType="end"/>
      </w:r>
      <w:r w:rsidR="00FF42D9">
        <w:rPr>
          <w:rFonts w:eastAsia="Times New Roman" w:cs="Times New Roman"/>
          <w:szCs w:val="24"/>
        </w:rPr>
        <w:t>.</w:t>
      </w:r>
      <w:r w:rsidR="004026B2" w:rsidRPr="66309B5A">
        <w:rPr>
          <w:rFonts w:eastAsia="Times New Roman" w:cs="Times New Roman"/>
          <w:szCs w:val="24"/>
          <w:lang w:val="id-ID"/>
        </w:rPr>
        <w:t xml:space="preserve"> A</w:t>
      </w:r>
      <w:r w:rsidR="24131CD9" w:rsidRPr="24131CD9">
        <w:rPr>
          <w:rFonts w:eastAsia="Times New Roman" w:cs="Times New Roman"/>
          <w:szCs w:val="24"/>
          <w:lang w:val="id-ID"/>
        </w:rPr>
        <w:t xml:space="preserve">dministrasi Kependudukan adalah rangkaian kegiatan penataan dan penertiban dalam penerbitan dokumen </w:t>
      </w:r>
      <w:r w:rsidR="00FF42D9">
        <w:rPr>
          <w:rFonts w:eastAsia="Times New Roman" w:cs="Times New Roman"/>
          <w:szCs w:val="24"/>
        </w:rPr>
        <w:t>serta</w:t>
      </w:r>
      <w:r w:rsidR="24131CD9" w:rsidRPr="24131CD9">
        <w:rPr>
          <w:rFonts w:eastAsia="Times New Roman" w:cs="Times New Roman"/>
          <w:szCs w:val="24"/>
          <w:lang w:val="id-ID"/>
        </w:rPr>
        <w:t xml:space="preserve"> data kependudukan melalui pendaftaran penduduk, pencatatan sipil, pengelolaan informasi administrasi kependudukan serta pendayagunaan hasilnya untuk pelayanan publik dan pembangunan sektor lain. </w:t>
      </w:r>
      <w:r w:rsidR="004026B2" w:rsidRPr="00CD4BBA">
        <w:rPr>
          <w:rFonts w:eastAsia="Times New Roman" w:cs="Times New Roman"/>
          <w:szCs w:val="24"/>
          <w:lang w:val="id-ID"/>
        </w:rPr>
        <w:t xml:space="preserve">Administrasi kependudukan dilakukan oleh masyarakat dari sejak seseorang lahir hingga meninggal dunia. Salah satu rangkaian kegiatan administrasi kependudukan dimulai dari proses pendaftaran, pencatatan serta pengelolaan informasi penduduk dari peristiwa kelahiran, pengakuan anak, perkawinan, hingga kematian. </w:t>
      </w:r>
    </w:p>
    <w:p w14:paraId="0D1DC856" w14:textId="1C161755" w:rsidR="00D55136" w:rsidRPr="00CD4BBA" w:rsidRDefault="00D55136"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 xml:space="preserve">Desa merupakan </w:t>
      </w:r>
      <w:r w:rsidR="00F12190" w:rsidRPr="66309B5A">
        <w:rPr>
          <w:rFonts w:eastAsia="Times New Roman" w:cs="Times New Roman"/>
          <w:szCs w:val="24"/>
          <w:shd w:val="clear" w:color="auto" w:fill="FFFFFF"/>
          <w:lang w:val="id-ID"/>
        </w:rPr>
        <w:t>d</w:t>
      </w:r>
      <w:r w:rsidRPr="66309B5A">
        <w:rPr>
          <w:rFonts w:eastAsia="Times New Roman" w:cs="Times New Roman"/>
          <w:szCs w:val="24"/>
          <w:shd w:val="clear" w:color="auto" w:fill="FFFFFF"/>
          <w:lang w:val="id-ID"/>
        </w:rPr>
        <w:t>aerah administratif yang memiliki kedudukan di bawah wilayah Kecamatan. Pengajuan sur</w:t>
      </w:r>
      <w:r w:rsidR="00C21D9C" w:rsidRPr="66309B5A">
        <w:rPr>
          <w:rFonts w:eastAsia="Times New Roman" w:cs="Times New Roman"/>
          <w:szCs w:val="24"/>
          <w:shd w:val="clear" w:color="auto" w:fill="FFFFFF"/>
          <w:lang w:val="id-ID"/>
        </w:rPr>
        <w:t>at menyurat diawali di tingkat D</w:t>
      </w:r>
      <w:r w:rsidRPr="66309B5A">
        <w:rPr>
          <w:rFonts w:eastAsia="Times New Roman" w:cs="Times New Roman"/>
          <w:szCs w:val="24"/>
          <w:shd w:val="clear" w:color="auto" w:fill="FFFFFF"/>
          <w:lang w:val="id-ID"/>
        </w:rPr>
        <w:t>esa sebelum dapat dilanjutkan prosesnya ke tahap</w:t>
      </w:r>
      <w:r w:rsidR="00C21D9C" w:rsidRPr="66309B5A">
        <w:rPr>
          <w:rFonts w:eastAsia="Times New Roman" w:cs="Times New Roman"/>
          <w:szCs w:val="24"/>
          <w:shd w:val="clear" w:color="auto" w:fill="FFFFFF"/>
          <w:lang w:val="id-ID"/>
        </w:rPr>
        <w:t xml:space="preserve"> K</w:t>
      </w:r>
      <w:r w:rsidRPr="66309B5A">
        <w:rPr>
          <w:rFonts w:eastAsia="Times New Roman" w:cs="Times New Roman"/>
          <w:szCs w:val="24"/>
          <w:shd w:val="clear" w:color="auto" w:fill="FFFFFF"/>
          <w:lang w:val="id-ID"/>
        </w:rPr>
        <w:t>abupaten</w:t>
      </w:r>
      <w:r w:rsidR="00C21D9C" w:rsidRPr="66309B5A">
        <w:rPr>
          <w:rFonts w:eastAsia="Times New Roman" w:cs="Times New Roman"/>
          <w:szCs w:val="24"/>
          <w:shd w:val="clear" w:color="auto" w:fill="FFFFFF"/>
          <w:lang w:val="id-ID"/>
        </w:rPr>
        <w:t>/Kota</w:t>
      </w:r>
      <w:r w:rsidRPr="66309B5A">
        <w:rPr>
          <w:rFonts w:eastAsia="Times New Roman" w:cs="Times New Roman"/>
          <w:szCs w:val="24"/>
          <w:shd w:val="clear" w:color="auto" w:fill="FFFFFF"/>
          <w:lang w:val="id-ID"/>
        </w:rPr>
        <w:t xml:space="preserve">. Pentingnya pelayanan </w:t>
      </w:r>
      <w:r w:rsidR="00C21D9C" w:rsidRPr="66309B5A">
        <w:rPr>
          <w:rFonts w:eastAsia="Times New Roman" w:cs="Times New Roman"/>
          <w:szCs w:val="24"/>
          <w:shd w:val="clear" w:color="auto" w:fill="FFFFFF"/>
          <w:lang w:val="id-ID"/>
        </w:rPr>
        <w:t xml:space="preserve">yang baik </w:t>
      </w:r>
      <w:r w:rsidRPr="66309B5A">
        <w:rPr>
          <w:rFonts w:eastAsia="Times New Roman" w:cs="Times New Roman"/>
          <w:szCs w:val="24"/>
          <w:shd w:val="clear" w:color="auto" w:fill="FFFFFF"/>
          <w:lang w:val="id-ID"/>
        </w:rPr>
        <w:t>dalam mengurus administrasi kependudukan perlu perhatikan untuk mempermudah dan memp</w:t>
      </w:r>
      <w:r w:rsidR="00C21D9C" w:rsidRPr="66309B5A">
        <w:rPr>
          <w:rFonts w:eastAsia="Times New Roman" w:cs="Times New Roman"/>
          <w:szCs w:val="24"/>
          <w:shd w:val="clear" w:color="auto" w:fill="FFFFFF"/>
          <w:lang w:val="id-ID"/>
        </w:rPr>
        <w:t xml:space="preserve">ercepat proses pengajuan surat. Merujuk pada prinsip pelayanan publik </w:t>
      </w:r>
      <w:r w:rsidRPr="66309B5A">
        <w:rPr>
          <w:rFonts w:eastAsia="Times New Roman" w:cs="Times New Roman"/>
          <w:szCs w:val="24"/>
          <w:lang w:val="id-ID"/>
        </w:rPr>
        <w:t>prinsip pelayanan publik dalam keputusan Menteri PAN Nomor: 63/KEP/M.PAN/7/2003 tentang Pedoman Penyelenggaraan Pe</w:t>
      </w:r>
      <w:r w:rsidR="00C21D9C" w:rsidRPr="66309B5A">
        <w:rPr>
          <w:rFonts w:eastAsia="Times New Roman" w:cs="Times New Roman"/>
          <w:szCs w:val="24"/>
          <w:lang w:val="id-ID"/>
        </w:rPr>
        <w:t xml:space="preserve">layanan Publik diantaranya adalah Kesederhaan pelayanan, </w:t>
      </w:r>
      <w:r w:rsidRPr="66309B5A">
        <w:rPr>
          <w:rFonts w:eastAsia="Times New Roman" w:cs="Times New Roman"/>
          <w:szCs w:val="24"/>
          <w:lang w:val="id-ID"/>
        </w:rPr>
        <w:t>Kejel</w:t>
      </w:r>
      <w:r w:rsidR="00C21D9C" w:rsidRPr="66309B5A">
        <w:rPr>
          <w:rFonts w:eastAsia="Times New Roman" w:cs="Times New Roman"/>
          <w:szCs w:val="24"/>
          <w:lang w:val="id-ID"/>
        </w:rPr>
        <w:t xml:space="preserve">asan dan kepastian pelayanan, Keamanan dalam Pelayanan, Keterbukaan dalam pelayanan, </w:t>
      </w:r>
      <w:r w:rsidRPr="66309B5A">
        <w:rPr>
          <w:rFonts w:eastAsia="Times New Roman" w:cs="Times New Roman"/>
          <w:szCs w:val="24"/>
          <w:lang w:val="id-ID"/>
        </w:rPr>
        <w:t>Efesiensi da</w:t>
      </w:r>
      <w:r w:rsidR="00C21D9C" w:rsidRPr="66309B5A">
        <w:rPr>
          <w:rFonts w:eastAsia="Times New Roman" w:cs="Times New Roman"/>
          <w:szCs w:val="24"/>
          <w:lang w:val="id-ID"/>
        </w:rPr>
        <w:t xml:space="preserve">lam pelayanan, Ekonomis dalam Pelayanan, </w:t>
      </w:r>
      <w:r w:rsidRPr="66309B5A">
        <w:rPr>
          <w:rFonts w:eastAsia="Times New Roman" w:cs="Times New Roman"/>
          <w:szCs w:val="24"/>
          <w:lang w:val="id-ID"/>
        </w:rPr>
        <w:t>Keadilan</w:t>
      </w:r>
      <w:r w:rsidR="00C21D9C" w:rsidRPr="66309B5A">
        <w:rPr>
          <w:rFonts w:eastAsia="Times New Roman" w:cs="Times New Roman"/>
          <w:szCs w:val="24"/>
          <w:lang w:val="id-ID"/>
        </w:rPr>
        <w:t xml:space="preserve"> yang merata dalam pelayanan dan </w:t>
      </w:r>
      <w:r w:rsidRPr="66309B5A">
        <w:rPr>
          <w:rFonts w:eastAsia="Times New Roman" w:cs="Times New Roman"/>
          <w:szCs w:val="24"/>
          <w:lang w:val="id-ID"/>
        </w:rPr>
        <w:t>Ketepatan Waktu dalam pelayanan</w:t>
      </w:r>
      <w:r w:rsidR="00C21D9C" w:rsidRPr="66309B5A">
        <w:rPr>
          <w:rFonts w:eastAsia="Times New Roman" w:cs="Times New Roman"/>
          <w:szCs w:val="24"/>
          <w:lang w:val="id-ID"/>
        </w:rPr>
        <w:t>.</w:t>
      </w:r>
      <w:r w:rsidR="00C21D9C" w:rsidRPr="00CD4BBA">
        <w:rPr>
          <w:rFonts w:cs="Times New Roman"/>
          <w:szCs w:val="24"/>
          <w:lang w:val="id-ID"/>
        </w:rPr>
        <w:fldChar w:fldCharType="begin" w:fldLock="1"/>
      </w:r>
      <w:r w:rsidR="004D5140" w:rsidRPr="00CD4BBA">
        <w:rPr>
          <w:rFonts w:cs="Times New Roman"/>
          <w:szCs w:val="24"/>
          <w:lang w:val="id-ID"/>
        </w:rPr>
        <w:instrText>ADDIN CSL_CITATION {"citationItems":[{"id":"ITEM-1","itemData":{"abstract":"mengemukakan bahwa, “Sistem didefinisikan sebagai sekumpulan prosedur yang saling berkaitan dan saling terhubung untuk melakukan suatu tugas bersama-sama”.","author":[{"dropping-particle":"","family":"Mita","given":"agnitia Lestari","non-dropping-particle":"","parse-names":false,"suffix":""},{"dropping-particle":"","family":"Muhamad","given":"Tabrani","non-dropping-particle":"","parse-names":false,"suffix":""},{"dropping-particle":"","family":"Surtika","given":"Ayumida","non-dropping-particle":"","parse-names":false,"suffix":""}],"container-title":"Jurnal Interkom Vol. 13 No. 3","id":"ITEM-1","issue":"3","issued":{"date-parts":[["2018"]]},"page":"14-21","title":"Sistem Informasi Pengolahan Data Administrasi Kependudukan Pada Kantor Desa Pucung Karawang","type":"article-journal","volume":"13"},"uris":["http://www.mendeley.com/documents/?uuid=d25c599b-4ab7-451f-abc5-445c08a6559f"]}],"mendeley":{"formattedCitation":"(Mita, Muhamad, and Surtika 2018)","plainTextFormattedCitation":"(Mita, Muhamad, and Surtika 2018)","previouslyFormattedCitation":"(Mita, Muhamad, and Surtika 2018)"},"properties":{"noteIndex":0},"schema":"https://github.com/citation-style-language/schema/raw/master/csl-citation.json"}</w:instrText>
      </w:r>
      <w:r w:rsidR="00C21D9C" w:rsidRPr="00CD4BBA">
        <w:rPr>
          <w:rFonts w:cs="Times New Roman"/>
          <w:szCs w:val="24"/>
          <w:lang w:val="id-ID"/>
        </w:rPr>
        <w:fldChar w:fldCharType="separate"/>
      </w:r>
      <w:r w:rsidR="00C21D9C" w:rsidRPr="00CD4BBA">
        <w:rPr>
          <w:rFonts w:cs="Times New Roman"/>
          <w:noProof/>
          <w:szCs w:val="24"/>
          <w:lang w:val="id-ID"/>
        </w:rPr>
        <w:t>(Mita, Muhamad, and Surtika 2018)</w:t>
      </w:r>
      <w:r w:rsidR="00C21D9C" w:rsidRPr="00CD4BBA">
        <w:rPr>
          <w:rFonts w:cs="Times New Roman"/>
          <w:szCs w:val="24"/>
          <w:lang w:val="id-ID"/>
        </w:rPr>
        <w:fldChar w:fldCharType="end"/>
      </w:r>
    </w:p>
    <w:p w14:paraId="3E90B219" w14:textId="2283F5E0" w:rsidR="00F839CF" w:rsidRPr="00CD4BBA" w:rsidRDefault="00C21D9C" w:rsidP="003F5C23">
      <w:pPr>
        <w:ind w:firstLine="851"/>
        <w:rPr>
          <w:rFonts w:eastAsia="Times New Roman" w:cs="Times New Roman"/>
          <w:szCs w:val="24"/>
          <w:shd w:val="clear" w:color="auto" w:fill="FFFFFF"/>
          <w:lang w:val="id-ID"/>
        </w:rPr>
      </w:pPr>
      <w:r w:rsidRPr="00CD4BBA">
        <w:rPr>
          <w:rFonts w:eastAsia="Times New Roman" w:cs="Times New Roman"/>
          <w:szCs w:val="24"/>
          <w:lang w:val="id-ID"/>
        </w:rPr>
        <w:t xml:space="preserve">Peran </w:t>
      </w:r>
      <w:r w:rsidR="00867F16" w:rsidRPr="00CD4BBA">
        <w:rPr>
          <w:rFonts w:eastAsia="Times New Roman" w:cs="Times New Roman"/>
          <w:szCs w:val="24"/>
          <w:lang w:val="id-ID"/>
        </w:rPr>
        <w:t>Desa</w:t>
      </w:r>
      <w:r w:rsidRPr="00CD4BBA">
        <w:rPr>
          <w:rFonts w:eastAsia="Times New Roman" w:cs="Times New Roman"/>
          <w:szCs w:val="24"/>
          <w:lang w:val="id-ID"/>
        </w:rPr>
        <w:t xml:space="preserve"> dalam memberikan pelayanan menjadi sebuah prioritas </w:t>
      </w:r>
      <w:r w:rsidR="004F0F28" w:rsidRPr="00CD4BBA">
        <w:rPr>
          <w:rFonts w:eastAsia="Times New Roman" w:cs="Times New Roman"/>
          <w:szCs w:val="24"/>
          <w:lang w:val="id-ID"/>
        </w:rPr>
        <w:t>yang sangat di</w:t>
      </w:r>
      <w:r w:rsidRPr="00CD4BBA">
        <w:rPr>
          <w:rFonts w:eastAsia="Times New Roman" w:cs="Times New Roman"/>
          <w:szCs w:val="24"/>
          <w:lang w:val="id-ID"/>
        </w:rPr>
        <w:t>utama</w:t>
      </w:r>
      <w:r w:rsidR="004F0F28" w:rsidRPr="00CD4BBA">
        <w:rPr>
          <w:rFonts w:eastAsia="Times New Roman" w:cs="Times New Roman"/>
          <w:szCs w:val="24"/>
          <w:lang w:val="id-ID"/>
        </w:rPr>
        <w:t>kan</w:t>
      </w:r>
      <w:r w:rsidRPr="00CD4BBA">
        <w:rPr>
          <w:rFonts w:eastAsia="Times New Roman" w:cs="Times New Roman"/>
          <w:szCs w:val="24"/>
          <w:lang w:val="id-ID"/>
        </w:rPr>
        <w:t xml:space="preserve"> pada saat ini. Ditambah dengan perkembangan teknologi dan informasi yang dapat mempermudah proses penga</w:t>
      </w:r>
      <w:r w:rsidR="00F37E5C" w:rsidRPr="00CD4BBA">
        <w:rPr>
          <w:rFonts w:eastAsia="Times New Roman" w:cs="Times New Roman"/>
          <w:szCs w:val="24"/>
          <w:lang w:val="id-ID"/>
        </w:rPr>
        <w:t xml:space="preserve">juan administrasi kependudukan. </w:t>
      </w:r>
      <w:r w:rsidRPr="66309B5A">
        <w:rPr>
          <w:rFonts w:eastAsia="Times New Roman" w:cs="Times New Roman"/>
          <w:szCs w:val="24"/>
          <w:shd w:val="clear" w:color="auto" w:fill="FFFFFF"/>
          <w:lang w:val="id-ID"/>
        </w:rPr>
        <w:t xml:space="preserve">Pengajuan data </w:t>
      </w:r>
      <w:r w:rsidR="001509F7" w:rsidRPr="66309B5A">
        <w:rPr>
          <w:rFonts w:eastAsia="Times New Roman" w:cs="Times New Roman"/>
          <w:szCs w:val="24"/>
          <w:shd w:val="clear" w:color="auto" w:fill="FFFFFF"/>
          <w:lang w:val="id-ID"/>
        </w:rPr>
        <w:t>ke</w:t>
      </w:r>
      <w:r w:rsidRPr="66309B5A">
        <w:rPr>
          <w:rFonts w:eastAsia="Times New Roman" w:cs="Times New Roman"/>
          <w:szCs w:val="24"/>
          <w:shd w:val="clear" w:color="auto" w:fill="FFFFFF"/>
          <w:lang w:val="id-ID"/>
        </w:rPr>
        <w:t>penduduk</w:t>
      </w:r>
      <w:r w:rsidR="001509F7" w:rsidRPr="66309B5A">
        <w:rPr>
          <w:rFonts w:eastAsia="Times New Roman" w:cs="Times New Roman"/>
          <w:szCs w:val="24"/>
          <w:shd w:val="clear" w:color="auto" w:fill="FFFFFF"/>
          <w:lang w:val="id-ID"/>
        </w:rPr>
        <w:t>an diawali dari</w:t>
      </w:r>
      <w:r w:rsidR="004A75CE"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pembuatan surat keterangan dan</w:t>
      </w:r>
      <w:r w:rsidR="004A75CE" w:rsidRPr="66309B5A">
        <w:rPr>
          <w:rFonts w:eastAsia="Times New Roman" w:cs="Times New Roman"/>
          <w:szCs w:val="24"/>
          <w:shd w:val="clear" w:color="auto" w:fill="FFFFFF"/>
          <w:lang w:val="id-ID"/>
        </w:rPr>
        <w:t xml:space="preserve"> </w:t>
      </w:r>
      <w:r w:rsidR="004A75CE" w:rsidRPr="66309B5A">
        <w:rPr>
          <w:rFonts w:eastAsia="Times New Roman" w:cs="Times New Roman"/>
          <w:szCs w:val="24"/>
          <w:shd w:val="clear" w:color="auto" w:fill="FFFFFF"/>
          <w:lang w:val="id-ID"/>
        </w:rPr>
        <w:lastRenderedPageBreak/>
        <w:t>pengajuan</w:t>
      </w:r>
      <w:r w:rsidR="001509F7"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 xml:space="preserve">pada </w:t>
      </w:r>
      <w:r w:rsidR="001509F7" w:rsidRPr="66309B5A">
        <w:rPr>
          <w:rFonts w:eastAsia="Times New Roman" w:cs="Times New Roman"/>
          <w:szCs w:val="24"/>
          <w:shd w:val="clear" w:color="auto" w:fill="FFFFFF"/>
          <w:lang w:val="id-ID"/>
        </w:rPr>
        <w:t>Desa/K</w:t>
      </w:r>
      <w:r w:rsidRPr="66309B5A">
        <w:rPr>
          <w:rFonts w:eastAsia="Times New Roman" w:cs="Times New Roman"/>
          <w:szCs w:val="24"/>
          <w:shd w:val="clear" w:color="auto" w:fill="FFFFFF"/>
          <w:lang w:val="id-ID"/>
        </w:rPr>
        <w:t xml:space="preserve">eluran yang nantinya akan diteruskan </w:t>
      </w:r>
      <w:r w:rsidR="001509F7" w:rsidRPr="66309B5A">
        <w:rPr>
          <w:rFonts w:eastAsia="Times New Roman" w:cs="Times New Roman"/>
          <w:szCs w:val="24"/>
          <w:shd w:val="clear" w:color="auto" w:fill="FFFFFF"/>
          <w:lang w:val="id-ID"/>
        </w:rPr>
        <w:t>pada</w:t>
      </w:r>
      <w:r w:rsidRPr="66309B5A">
        <w:rPr>
          <w:rFonts w:eastAsia="Times New Roman" w:cs="Times New Roman"/>
          <w:szCs w:val="24"/>
          <w:shd w:val="clear" w:color="auto" w:fill="FFFFFF"/>
          <w:lang w:val="id-ID"/>
        </w:rPr>
        <w:t xml:space="preserve"> pemerintahan daerah </w:t>
      </w:r>
      <w:r w:rsidR="001509F7" w:rsidRPr="66309B5A">
        <w:rPr>
          <w:rFonts w:eastAsia="Times New Roman" w:cs="Times New Roman"/>
          <w:szCs w:val="24"/>
          <w:shd w:val="clear" w:color="auto" w:fill="FFFFFF"/>
          <w:lang w:val="id-ID"/>
        </w:rPr>
        <w:t>(Kabupaten/K</w:t>
      </w:r>
      <w:r w:rsidRPr="66309B5A">
        <w:rPr>
          <w:rFonts w:eastAsia="Times New Roman" w:cs="Times New Roman"/>
          <w:szCs w:val="24"/>
          <w:shd w:val="clear" w:color="auto" w:fill="FFFFFF"/>
          <w:lang w:val="id-ID"/>
        </w:rPr>
        <w:t>ota</w:t>
      </w:r>
      <w:r w:rsidR="001509F7" w:rsidRPr="66309B5A">
        <w:rPr>
          <w:rFonts w:eastAsia="Times New Roman" w:cs="Times New Roman"/>
          <w:szCs w:val="24"/>
          <w:shd w:val="clear" w:color="auto" w:fill="FFFFFF"/>
          <w:lang w:val="id-ID"/>
        </w:rPr>
        <w:t>)</w:t>
      </w:r>
      <w:r w:rsidRPr="66309B5A">
        <w:rPr>
          <w:rFonts w:eastAsia="Times New Roman" w:cs="Times New Roman"/>
          <w:szCs w:val="24"/>
          <w:shd w:val="clear" w:color="auto" w:fill="FFFFFF"/>
          <w:lang w:val="id-ID"/>
        </w:rPr>
        <w:t xml:space="preserve">. </w:t>
      </w:r>
      <w:r w:rsidR="00F839CF" w:rsidRPr="66309B5A">
        <w:rPr>
          <w:rFonts w:eastAsia="Times New Roman" w:cs="Times New Roman"/>
          <w:szCs w:val="24"/>
          <w:shd w:val="clear" w:color="auto" w:fill="FFFFFF"/>
          <w:lang w:val="id-ID"/>
        </w:rPr>
        <w:t xml:space="preserve">Permasalahan yang sering muncul di masyarakat adalah </w:t>
      </w:r>
      <w:r w:rsidR="003F6087" w:rsidRPr="66309B5A">
        <w:rPr>
          <w:rFonts w:eastAsia="Times New Roman" w:cs="Times New Roman"/>
          <w:szCs w:val="24"/>
          <w:shd w:val="clear" w:color="auto" w:fill="FFFFFF"/>
          <w:lang w:val="id-ID"/>
        </w:rPr>
        <w:t xml:space="preserve">panjangnya alur </w:t>
      </w:r>
      <w:r w:rsidR="00FB2C61" w:rsidRPr="66309B5A">
        <w:rPr>
          <w:rFonts w:eastAsia="Times New Roman" w:cs="Times New Roman"/>
          <w:szCs w:val="24"/>
          <w:shd w:val="clear" w:color="auto" w:fill="FFFFFF"/>
          <w:lang w:val="id-ID"/>
        </w:rPr>
        <w:t xml:space="preserve">untuk melakukan 1 </w:t>
      </w:r>
      <w:r w:rsidR="00BE0479" w:rsidRPr="66309B5A">
        <w:rPr>
          <w:rFonts w:eastAsia="Times New Roman" w:cs="Times New Roman"/>
          <w:szCs w:val="24"/>
          <w:shd w:val="clear" w:color="auto" w:fill="FFFFFF"/>
          <w:lang w:val="id-ID"/>
        </w:rPr>
        <w:t xml:space="preserve">jenis </w:t>
      </w:r>
      <w:r w:rsidR="00FB2C61" w:rsidRPr="66309B5A">
        <w:rPr>
          <w:rFonts w:eastAsia="Times New Roman" w:cs="Times New Roman"/>
          <w:szCs w:val="24"/>
          <w:shd w:val="clear" w:color="auto" w:fill="FFFFFF"/>
          <w:lang w:val="id-ID"/>
        </w:rPr>
        <w:t>pengajuan. Selain itu</w:t>
      </w:r>
      <w:r w:rsidR="00BE0479" w:rsidRPr="66309B5A">
        <w:rPr>
          <w:rFonts w:eastAsia="Times New Roman" w:cs="Times New Roman"/>
          <w:szCs w:val="24"/>
          <w:shd w:val="clear" w:color="auto" w:fill="FFFFFF"/>
          <w:lang w:val="id-ID"/>
        </w:rPr>
        <w:t xml:space="preserve"> panjangnya antrean di Dinas C</w:t>
      </w:r>
      <w:r w:rsidR="00FB2C61" w:rsidRPr="66309B5A">
        <w:rPr>
          <w:rFonts w:eastAsia="Times New Roman" w:cs="Times New Roman"/>
          <w:szCs w:val="24"/>
          <w:shd w:val="clear" w:color="auto" w:fill="FFFFFF"/>
          <w:lang w:val="id-ID"/>
        </w:rPr>
        <w:t>a</w:t>
      </w:r>
      <w:r w:rsidR="00BE0479" w:rsidRPr="66309B5A">
        <w:rPr>
          <w:rFonts w:eastAsia="Times New Roman" w:cs="Times New Roman"/>
          <w:szCs w:val="24"/>
          <w:shd w:val="clear" w:color="auto" w:fill="FFFFFF"/>
          <w:lang w:val="id-ID"/>
        </w:rPr>
        <w:t>tatan Si</w:t>
      </w:r>
      <w:r w:rsidR="00FB2C61" w:rsidRPr="66309B5A">
        <w:rPr>
          <w:rFonts w:eastAsia="Times New Roman" w:cs="Times New Roman"/>
          <w:szCs w:val="24"/>
          <w:shd w:val="clear" w:color="auto" w:fill="FFFFFF"/>
          <w:lang w:val="id-ID"/>
        </w:rPr>
        <w:t xml:space="preserve">pil yang membuat masyarakat berlomba-lomba untuk mencari nomor antrian. </w:t>
      </w:r>
      <w:r w:rsidR="003F6087" w:rsidRPr="66309B5A">
        <w:rPr>
          <w:rFonts w:eastAsia="Times New Roman" w:cs="Times New Roman"/>
          <w:szCs w:val="24"/>
          <w:shd w:val="clear" w:color="auto" w:fill="FFFFFF"/>
          <w:lang w:val="id-ID"/>
        </w:rPr>
        <w:t xml:space="preserve"> </w:t>
      </w:r>
    </w:p>
    <w:p w14:paraId="4F7C9A3D" w14:textId="7DE9B5E2" w:rsidR="00293182" w:rsidRPr="00CD4BBA" w:rsidRDefault="000E4FC9"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Berdasarkan permasalahan di atas yaitu p</w:t>
      </w:r>
      <w:r w:rsidR="00C21D9C" w:rsidRPr="66309B5A">
        <w:rPr>
          <w:rFonts w:eastAsia="Times New Roman" w:cs="Times New Roman"/>
          <w:szCs w:val="24"/>
          <w:shd w:val="clear" w:color="auto" w:fill="FFFFFF"/>
          <w:lang w:val="id-ID"/>
        </w:rPr>
        <w:t xml:space="preserve">anjangnya alur birokrasi yang dilakukan </w:t>
      </w:r>
      <w:r w:rsidR="00055399" w:rsidRPr="66309B5A">
        <w:rPr>
          <w:rFonts w:eastAsia="Times New Roman" w:cs="Times New Roman"/>
          <w:szCs w:val="24"/>
          <w:shd w:val="clear" w:color="auto" w:fill="FFFFFF"/>
          <w:lang w:val="id-ID"/>
        </w:rPr>
        <w:t xml:space="preserve">dapat </w:t>
      </w:r>
      <w:r w:rsidR="00D27BAD" w:rsidRPr="66309B5A">
        <w:rPr>
          <w:rFonts w:eastAsia="Times New Roman" w:cs="Times New Roman"/>
          <w:szCs w:val="24"/>
          <w:shd w:val="clear" w:color="auto" w:fill="FFFFFF"/>
          <w:lang w:val="id-ID"/>
        </w:rPr>
        <w:t xml:space="preserve">disederhanakan </w:t>
      </w:r>
      <w:r w:rsidR="00CA1306" w:rsidRPr="66309B5A">
        <w:rPr>
          <w:rFonts w:eastAsia="Times New Roman" w:cs="Times New Roman"/>
          <w:szCs w:val="24"/>
          <w:shd w:val="clear" w:color="auto" w:fill="FFFFFF"/>
          <w:lang w:val="id-ID"/>
        </w:rPr>
        <w:t xml:space="preserve">yaitu memanfaatkan </w:t>
      </w:r>
      <w:r w:rsidR="00D27BAD" w:rsidRPr="66309B5A">
        <w:rPr>
          <w:rFonts w:eastAsia="Times New Roman" w:cs="Times New Roman"/>
          <w:szCs w:val="24"/>
          <w:shd w:val="clear" w:color="auto" w:fill="FFFFFF"/>
          <w:lang w:val="id-ID"/>
        </w:rPr>
        <w:t xml:space="preserve">kemajuan teknologi </w:t>
      </w:r>
      <w:r w:rsidR="00C21D9C" w:rsidRPr="66309B5A">
        <w:rPr>
          <w:rFonts w:eastAsia="Times New Roman" w:cs="Times New Roman"/>
          <w:szCs w:val="24"/>
          <w:shd w:val="clear" w:color="auto" w:fill="FFFFFF"/>
          <w:lang w:val="id-ID"/>
        </w:rPr>
        <w:t xml:space="preserve">dengan </w:t>
      </w:r>
      <w:r w:rsidR="00D27BAD" w:rsidRPr="66309B5A">
        <w:rPr>
          <w:rFonts w:eastAsia="Times New Roman" w:cs="Times New Roman"/>
          <w:szCs w:val="24"/>
          <w:shd w:val="clear" w:color="auto" w:fill="FFFFFF"/>
          <w:lang w:val="id-ID"/>
        </w:rPr>
        <w:t>d</w:t>
      </w:r>
      <w:r w:rsidR="001C2540" w:rsidRPr="66309B5A">
        <w:rPr>
          <w:rFonts w:eastAsia="Times New Roman" w:cs="Times New Roman"/>
          <w:szCs w:val="24"/>
          <w:shd w:val="clear" w:color="auto" w:fill="FFFFFF"/>
          <w:lang w:val="id-ID"/>
        </w:rPr>
        <w:t xml:space="preserve">igitalisasi. </w:t>
      </w:r>
      <w:r w:rsidR="0001407B" w:rsidRPr="66309B5A">
        <w:rPr>
          <w:rFonts w:eastAsia="Times New Roman" w:cs="Times New Roman"/>
          <w:szCs w:val="24"/>
          <w:lang w:val="id-ID"/>
        </w:rPr>
        <w:t>Digitalisasi berkaitan erat dengan proses menyimpan dan mentransfer informasi secara elektronik melalui media komputer, tanpa mengenal batasan waktu dan tempat</w:t>
      </w:r>
      <w:r w:rsidR="00EC3AD6" w:rsidRPr="66309B5A">
        <w:rPr>
          <w:rFonts w:eastAsia="Times New Roman" w:cs="Times New Roman"/>
          <w:szCs w:val="24"/>
          <w:lang w:val="id-ID"/>
        </w:rPr>
        <w:t xml:space="preserve">. </w:t>
      </w:r>
      <w:r w:rsidR="00564486" w:rsidRPr="66309B5A">
        <w:rPr>
          <w:rFonts w:eastAsia="Times New Roman" w:cs="Times New Roman"/>
          <w:szCs w:val="24"/>
          <w:lang w:val="id-ID"/>
        </w:rPr>
        <w:t>Digitali</w:t>
      </w:r>
      <w:r w:rsidR="00EC3AD6" w:rsidRPr="66309B5A">
        <w:rPr>
          <w:rFonts w:eastAsia="Times New Roman" w:cs="Times New Roman"/>
          <w:szCs w:val="24"/>
          <w:lang w:val="id-ID"/>
        </w:rPr>
        <w:t xml:space="preserve">sasi pada sebuah desa merupakan </w:t>
      </w:r>
      <w:r w:rsidR="00293182" w:rsidRPr="66309B5A">
        <w:rPr>
          <w:rFonts w:eastAsia="Times New Roman" w:cs="Times New Roman"/>
          <w:szCs w:val="24"/>
          <w:lang w:val="id-ID"/>
        </w:rPr>
        <w:t>program untuk menjadikan desa sebagai wilayah pembangunan yang memberdayakan masyarakat dengan sarana teknologi informasi yang memadai</w:t>
      </w:r>
      <w:r w:rsidR="00EF74AD" w:rsidRPr="66309B5A">
        <w:rPr>
          <w:rFonts w:eastAsia="Times New Roman" w:cs="Times New Roman"/>
          <w:szCs w:val="24"/>
          <w:lang w:val="id-ID"/>
        </w:rPr>
        <w:t>.</w:t>
      </w:r>
      <w:r w:rsidR="00EC3AD6" w:rsidRPr="66309B5A">
        <w:rPr>
          <w:rFonts w:eastAsia="Times New Roman" w:cs="Times New Roman"/>
          <w:szCs w:val="24"/>
          <w:lang w:val="id-ID"/>
        </w:rPr>
        <w:t xml:space="preserve"> </w:t>
      </w:r>
      <w:r w:rsidR="00EC3AD6" w:rsidRPr="00CD4BBA">
        <w:rPr>
          <w:rFonts w:cs="Times New Roman"/>
          <w:szCs w:val="24"/>
          <w:lang w:val="id-ID"/>
        </w:rPr>
        <w:fldChar w:fldCharType="begin" w:fldLock="1"/>
      </w:r>
      <w:r w:rsidR="00EC3AD6" w:rsidRPr="00CD4BBA">
        <w:rPr>
          <w:rFonts w:cs="Times New Roman"/>
          <w:szCs w:val="24"/>
          <w:lang w:val="id-ID"/>
        </w:rPr>
        <w:instrText>ADDIN CSL_CITATION {"citationItems":[{"id":"ITEM-1","itemData":{"DOI":"10.20884/1.jdh.2013.13.1.158","ISSN":"2407-6562","abstract":"Law can be one medium to achieve social welfare. As soon as the law is formed, including the one in the form of legislation, it must be disseminated.","author":[{"dropping-particle":"","family":"Wijaya","given":"Endra","non-dropping-particle":"","parse-names":false,"suffix":""},{"dropping-particle":"","family":"Anggraeni","given":"Ricca","non-dropping-particle":"","parse-names":false,"suffix":""},{"dropping-particle":"","family":"Bachri","given":"Dan Rifkiyati","non-dropping-particle":"","parse-names":false,"suffix":""}],"container-title":"Jurnal Dinamika Hukum","id":"ITEM-1","issue":"1","issued":{"date-parts":[["2013"]]},"page":"75-88","title":"Desa Digital: Peluang Untuk Mengoptimalkan Penyebarluasan Peraturan Perundang-undangan di Indonesia","type":"article-journal","volume":"13"},"uris":["http://www.mendeley.com/documents/?uuid=a7adb153-96fe-48db-8b04-29337ae66dfa"]}],"mendeley":{"formattedCitation":"(Wijaya, Anggraeni, and Bachri 2013)","plainTextFormattedCitation":"(Wijaya, Anggraeni, and Bachri 2013)"},"properties":{"noteIndex":0},"schema":"https://github.com/citation-style-language/schema/raw/master/csl-citation.json"}</w:instrText>
      </w:r>
      <w:r w:rsidR="00EC3AD6" w:rsidRPr="00CD4BBA">
        <w:rPr>
          <w:rFonts w:cs="Times New Roman"/>
          <w:szCs w:val="24"/>
          <w:lang w:val="id-ID"/>
        </w:rPr>
        <w:fldChar w:fldCharType="separate"/>
      </w:r>
      <w:r w:rsidR="00EC3AD6" w:rsidRPr="00CD4BBA">
        <w:rPr>
          <w:rFonts w:cs="Times New Roman"/>
          <w:noProof/>
          <w:szCs w:val="24"/>
          <w:lang w:val="id-ID"/>
        </w:rPr>
        <w:t>(Wijaya, Anggraeni, and Bachri 2013)</w:t>
      </w:r>
      <w:r w:rsidR="00EC3AD6" w:rsidRPr="00CD4BBA">
        <w:rPr>
          <w:rFonts w:cs="Times New Roman"/>
          <w:szCs w:val="24"/>
          <w:lang w:val="id-ID"/>
        </w:rPr>
        <w:fldChar w:fldCharType="end"/>
      </w:r>
      <w:r w:rsidR="00EC3AD6" w:rsidRPr="66309B5A">
        <w:rPr>
          <w:rFonts w:eastAsia="Times New Roman" w:cs="Times New Roman"/>
          <w:szCs w:val="24"/>
          <w:lang w:val="id-ID"/>
        </w:rPr>
        <w:t>.</w:t>
      </w:r>
    </w:p>
    <w:p w14:paraId="3B99AC84" w14:textId="698F6D92" w:rsidR="008326CC" w:rsidRDefault="66309B5A" w:rsidP="003F5C23">
      <w:pPr>
        <w:ind w:firstLine="851"/>
        <w:rPr>
          <w:rFonts w:eastAsia="Times New Roman" w:cs="Times New Roman"/>
          <w:iCs/>
          <w:szCs w:val="24"/>
        </w:rPr>
      </w:pPr>
      <w:r w:rsidRPr="66309B5A">
        <w:rPr>
          <w:rFonts w:eastAsia="Times New Roman" w:cs="Times New Roman"/>
          <w:szCs w:val="24"/>
          <w:lang w:val="id-ID"/>
        </w:rPr>
        <w:t xml:space="preserve">Perancangan Aplikasi Desa Digital merupakan salah satu solusi yang dapat diterapkan oleh Desa yang berada di Kabupaten Gianyar. Aplikasi ini diharapkan dapat digunakan untuk mempermudah masyarakat Desa </w:t>
      </w:r>
      <w:r w:rsidRPr="66309B5A">
        <w:rPr>
          <w:rFonts w:eastAsia="Times New Roman" w:cs="Times New Roman"/>
          <w:szCs w:val="24"/>
        </w:rPr>
        <w:t>dalam</w:t>
      </w:r>
      <w:r w:rsidRPr="66309B5A">
        <w:rPr>
          <w:rFonts w:eastAsia="Times New Roman" w:cs="Times New Roman"/>
          <w:szCs w:val="24"/>
          <w:lang w:val="id-ID"/>
        </w:rPr>
        <w:t xml:space="preserve"> melakukan pengajuan dokumen catatan sipil. Perancangan Aplikasi Desa Digital diawali dengan Analisis sistem yaitu mendeteksi permasalahan dan menganalisis kebutuhan. Tahap berikutnya yaitu perancangan sistem mulai dari perancangan output, perancangan input serta perancangan </w:t>
      </w:r>
      <w:r w:rsidRPr="66309B5A">
        <w:rPr>
          <w:rFonts w:eastAsia="Times New Roman" w:cs="Times New Roman"/>
          <w:i/>
          <w:iCs/>
          <w:szCs w:val="24"/>
          <w:lang w:val="id-ID"/>
        </w:rPr>
        <w:t xml:space="preserve">database. </w:t>
      </w:r>
      <w:r w:rsidR="0055186D" w:rsidRPr="0055186D">
        <w:rPr>
          <w:rFonts w:eastAsia="Times New Roman" w:cs="Times New Roman"/>
          <w:iCs/>
          <w:szCs w:val="24"/>
        </w:rPr>
        <w:t>Selanjutnya pada tahap</w:t>
      </w:r>
      <w:r w:rsidR="0055186D">
        <w:rPr>
          <w:rFonts w:eastAsia="Times New Roman" w:cs="Times New Roman"/>
          <w:iCs/>
          <w:szCs w:val="24"/>
        </w:rPr>
        <w:t xml:space="preserve"> terakhir dilakukan implementasi dan evaluasi terhadap sistem yang dibuat.</w:t>
      </w:r>
    </w:p>
    <w:p w14:paraId="3AFBDB26" w14:textId="1575366D" w:rsidR="00BE4EB5" w:rsidRPr="00CD4BBA" w:rsidRDefault="00BE4EB5" w:rsidP="008326CC">
      <w:pPr>
        <w:rPr>
          <w:rFonts w:eastAsia="Times New Roman" w:cs="Times New Roman"/>
          <w:szCs w:val="24"/>
          <w:lang w:val="id-ID"/>
        </w:rPr>
      </w:pPr>
    </w:p>
    <w:p w14:paraId="5F9B4FCC" w14:textId="0B3C90DD"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20" w:name="_Toc28850974"/>
      <w:bookmarkStart w:id="21" w:name="_Toc50499328"/>
      <w:bookmarkStart w:id="22" w:name="_Toc60696814"/>
      <w:r w:rsidRPr="66309B5A">
        <w:rPr>
          <w:rFonts w:eastAsia="Times New Roman" w:cs="Times New Roman"/>
          <w:szCs w:val="24"/>
          <w:lang w:val="id-ID"/>
        </w:rPr>
        <w:t>Rumusan Masalah</w:t>
      </w:r>
      <w:bookmarkEnd w:id="20"/>
      <w:bookmarkEnd w:id="21"/>
      <w:bookmarkEnd w:id="22"/>
    </w:p>
    <w:p w14:paraId="79FC320F" w14:textId="0B3C90DD" w:rsidR="005D3F9D" w:rsidRPr="00CD4BBA" w:rsidRDefault="66309B5A" w:rsidP="003F5C23">
      <w:pPr>
        <w:ind w:right="2" w:firstLine="851"/>
        <w:rPr>
          <w:rFonts w:eastAsia="Times New Roman" w:cs="Times New Roman"/>
          <w:szCs w:val="24"/>
          <w:lang w:val="id-ID"/>
        </w:rPr>
      </w:pPr>
      <w:r w:rsidRPr="66309B5A">
        <w:rPr>
          <w:rFonts w:eastAsia="Times New Roman" w:cs="Times New Roman"/>
          <w:szCs w:val="24"/>
          <w:lang w:val="id-ID"/>
        </w:rPr>
        <w:t>Berdasarkan latar belakang yang telah dipaparkan sebelumnya, maka diperoleh beberapa rumusan masalah sebagai berikut</w:t>
      </w:r>
    </w:p>
    <w:p w14:paraId="18311589" w14:textId="63284658" w:rsidR="00AF61D4" w:rsidRPr="00CD4BBA" w:rsidRDefault="66309B5A" w:rsidP="003F5C23">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Analisis Kebutuhan Sistem dari Aplikasi Desa Digital</w:t>
      </w:r>
    </w:p>
    <w:p w14:paraId="2E13F62C" w14:textId="6ABA329D" w:rsidR="00AF61D4" w:rsidRPr="00CD4BBA" w:rsidRDefault="66309B5A" w:rsidP="003F5C23">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perancangan Database Aplikasi Desa Digital</w:t>
      </w:r>
    </w:p>
    <w:p w14:paraId="4ED7C1D0" w14:textId="638ED9E0" w:rsidR="00AF61D4" w:rsidRPr="00CD4BBA" w:rsidRDefault="66309B5A" w:rsidP="003F5C23">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perancangan Sistem dari Aplikasi Desa Digital yang terdiri dari Perancangan Output, Perancangan  Input dan Perancangan  Proses</w:t>
      </w:r>
    </w:p>
    <w:p w14:paraId="32511ACB" w14:textId="77777777" w:rsidR="00C54449" w:rsidRPr="00CD4BBA" w:rsidRDefault="66309B5A" w:rsidP="66309B5A">
      <w:pPr>
        <w:pStyle w:val="Heading2"/>
        <w:keepNext w:val="0"/>
        <w:keepLines w:val="0"/>
        <w:numPr>
          <w:ilvl w:val="0"/>
          <w:numId w:val="2"/>
        </w:numPr>
        <w:suppressAutoHyphens/>
        <w:autoSpaceDN w:val="0"/>
        <w:spacing w:before="0"/>
        <w:ind w:right="49" w:hanging="720"/>
        <w:textAlignment w:val="baseline"/>
        <w:rPr>
          <w:rFonts w:eastAsia="Times New Roman" w:cs="Times New Roman"/>
          <w:szCs w:val="24"/>
          <w:lang w:val="id-ID"/>
        </w:rPr>
      </w:pPr>
      <w:bookmarkStart w:id="23" w:name="_Toc28850973"/>
      <w:bookmarkStart w:id="24" w:name="_Toc50499327"/>
      <w:bookmarkStart w:id="25" w:name="_Toc60696815"/>
      <w:r w:rsidRPr="66309B5A">
        <w:rPr>
          <w:rFonts w:eastAsia="Times New Roman" w:cs="Times New Roman"/>
          <w:szCs w:val="24"/>
          <w:lang w:val="id-ID"/>
        </w:rPr>
        <w:t>Tujuan</w:t>
      </w:r>
      <w:bookmarkEnd w:id="23"/>
      <w:bookmarkEnd w:id="24"/>
      <w:bookmarkEnd w:id="25"/>
    </w:p>
    <w:p w14:paraId="6C7DBDBA" w14:textId="77A936DC" w:rsidR="00C54449" w:rsidRPr="00CD4BBA" w:rsidRDefault="00C54449" w:rsidP="66309B5A">
      <w:pPr>
        <w:pStyle w:val="ListParagraph"/>
        <w:ind w:left="0"/>
        <w:rPr>
          <w:rFonts w:eastAsia="Times New Roman" w:cs="Times New Roman"/>
          <w:lang w:val="id-ID"/>
        </w:rPr>
      </w:pPr>
      <w:r w:rsidRPr="00CD4BBA">
        <w:rPr>
          <w:rFonts w:cs="Times New Roman"/>
          <w:lang w:val="id-ID"/>
        </w:rPr>
        <w:lastRenderedPageBreak/>
        <w:tab/>
      </w:r>
      <w:r w:rsidR="000C70C1" w:rsidRPr="66309B5A">
        <w:rPr>
          <w:rFonts w:eastAsia="Times New Roman" w:cs="Times New Roman"/>
          <w:lang w:val="id-ID"/>
        </w:rPr>
        <w:t>Berdasarkan rumusan masalah yang telah dipaparkan sebelumnya, maka diperoleh tujuan sebagai berikut.</w:t>
      </w:r>
    </w:p>
    <w:p w14:paraId="7A55B4EE" w14:textId="0B3C90DD" w:rsidR="001512E2" w:rsidRPr="00CD4BBA" w:rsidRDefault="66309B5A" w:rsidP="003F5C23">
      <w:pPr>
        <w:pStyle w:val="ListParagraph"/>
        <w:numPr>
          <w:ilvl w:val="0"/>
          <w:numId w:val="8"/>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Analisis Sistem dari Aplikasi Desa Digital</w:t>
      </w:r>
    </w:p>
    <w:p w14:paraId="450B0E4A" w14:textId="0B3C90DD" w:rsidR="001512E2" w:rsidRPr="00CD4BBA" w:rsidRDefault="66309B5A" w:rsidP="003F5C23">
      <w:pPr>
        <w:pStyle w:val="ListParagraph"/>
        <w:numPr>
          <w:ilvl w:val="0"/>
          <w:numId w:val="8"/>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perancangan Database Aplikasi Desa Digital</w:t>
      </w:r>
    </w:p>
    <w:p w14:paraId="5430023A" w14:textId="0B3C90DD" w:rsidR="001512E2" w:rsidRPr="00CD4BBA" w:rsidRDefault="66309B5A" w:rsidP="003F5C23">
      <w:pPr>
        <w:pStyle w:val="ListParagraph"/>
        <w:numPr>
          <w:ilvl w:val="0"/>
          <w:numId w:val="8"/>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perancangan Sistem dari Aplikasi Desa Digital yang terdiri dari Perancangan Output, Perancangan  Input dan Perancangan  Proses</w:t>
      </w:r>
    </w:p>
    <w:p w14:paraId="06E96530" w14:textId="0B3C90DD" w:rsidR="00C54449" w:rsidRPr="00CD4BBA" w:rsidRDefault="00C54449" w:rsidP="66309B5A">
      <w:pPr>
        <w:pStyle w:val="Standard"/>
        <w:spacing w:line="360" w:lineRule="auto"/>
        <w:jc w:val="both"/>
        <w:rPr>
          <w:rFonts w:ascii="Times New Roman" w:eastAsia="Times New Roman" w:hAnsi="Times New Roman" w:cs="Times New Roman"/>
          <w:lang w:val="id-ID"/>
        </w:rPr>
      </w:pPr>
    </w:p>
    <w:p w14:paraId="1C9DA402" w14:textId="77777777" w:rsidR="00AF61D4" w:rsidRPr="00CD4BBA" w:rsidRDefault="66309B5A" w:rsidP="003F5C23">
      <w:pPr>
        <w:pStyle w:val="Heading2"/>
        <w:keepNext w:val="0"/>
        <w:keepLines w:val="0"/>
        <w:numPr>
          <w:ilvl w:val="1"/>
          <w:numId w:val="7"/>
        </w:numPr>
        <w:suppressAutoHyphens/>
        <w:autoSpaceDN w:val="0"/>
        <w:spacing w:before="0"/>
        <w:ind w:left="851" w:right="49" w:hanging="851"/>
        <w:textAlignment w:val="baseline"/>
        <w:rPr>
          <w:rFonts w:eastAsia="Times New Roman" w:cs="Times New Roman"/>
          <w:szCs w:val="24"/>
          <w:lang w:val="id-ID"/>
        </w:rPr>
      </w:pPr>
      <w:bookmarkStart w:id="26" w:name="_Toc28850976"/>
      <w:bookmarkStart w:id="27" w:name="_Toc50499330"/>
      <w:bookmarkStart w:id="28" w:name="_Toc60696816"/>
      <w:r w:rsidRPr="66309B5A">
        <w:rPr>
          <w:rFonts w:eastAsia="Times New Roman" w:cs="Times New Roman"/>
          <w:szCs w:val="24"/>
          <w:lang w:val="id-ID"/>
        </w:rPr>
        <w:t>Manfaat</w:t>
      </w:r>
      <w:bookmarkEnd w:id="26"/>
      <w:bookmarkEnd w:id="27"/>
      <w:bookmarkEnd w:id="28"/>
    </w:p>
    <w:p w14:paraId="66A999AC" w14:textId="4197D210" w:rsidR="00AF61D4" w:rsidRPr="00CD4BBA" w:rsidRDefault="00AF61D4" w:rsidP="003F5C23">
      <w:pPr>
        <w:pStyle w:val="ListParagraph"/>
        <w:ind w:left="0" w:firstLine="851"/>
        <w:rPr>
          <w:rFonts w:eastAsia="Times New Roman" w:cs="Times New Roman"/>
          <w:lang w:val="id-ID"/>
        </w:rPr>
      </w:pPr>
      <w:r w:rsidRPr="66309B5A">
        <w:rPr>
          <w:rFonts w:eastAsia="Times New Roman" w:cs="Times New Roman"/>
          <w:lang w:val="id-ID"/>
        </w:rPr>
        <w:t>Berdasarkan pada tujuan Magang Kampus Merdeka, adapun manfaat yang penulis bisa dapatkan dari penulis laporan ini diantaranya adalah:</w:t>
      </w:r>
    </w:p>
    <w:p w14:paraId="13793720" w14:textId="1011C868" w:rsidR="00AF61D4" w:rsidRPr="00CD4BBA" w:rsidRDefault="66309B5A" w:rsidP="003F5C23">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29" w:name="_Toc50499331"/>
      <w:bookmarkStart w:id="30" w:name="_Toc60696817"/>
      <w:r w:rsidRPr="66309B5A">
        <w:rPr>
          <w:rFonts w:eastAsia="Times New Roman" w:cs="Times New Roman"/>
          <w:lang w:val="id-ID"/>
        </w:rPr>
        <w:t>Manfaat Bagi Mahasiswa</w:t>
      </w:r>
      <w:bookmarkEnd w:id="29"/>
      <w:bookmarkEnd w:id="30"/>
    </w:p>
    <w:p w14:paraId="292F1B09" w14:textId="4A9AD450" w:rsidR="00376E87" w:rsidRPr="00CD4BBA" w:rsidRDefault="00376E87" w:rsidP="003F5C23">
      <w:pPr>
        <w:pStyle w:val="ListParagraph"/>
        <w:ind w:left="0" w:firstLine="851"/>
        <w:rPr>
          <w:rFonts w:eastAsia="Times New Roman" w:cs="Times New Roman"/>
          <w:lang w:val="id-ID"/>
        </w:rPr>
      </w:pPr>
      <w:r w:rsidRPr="66309B5A">
        <w:rPr>
          <w:rFonts w:eastAsia="Times New Roman" w:cs="Times New Roman"/>
          <w:lang w:val="id-ID"/>
        </w:rPr>
        <w:t xml:space="preserve">Adapun manfaat </w:t>
      </w:r>
      <w:r w:rsidR="00CF4BF7" w:rsidRPr="66309B5A">
        <w:rPr>
          <w:rFonts w:eastAsia="Times New Roman" w:cs="Times New Roman"/>
          <w:lang w:val="id-ID"/>
        </w:rPr>
        <w:t>bagi mahasiswa</w:t>
      </w:r>
      <w:r w:rsidRPr="66309B5A">
        <w:rPr>
          <w:rFonts w:eastAsia="Times New Roman" w:cs="Times New Roman"/>
          <w:lang w:val="id-ID"/>
        </w:rPr>
        <w:t xml:space="preserve"> yang diperoleh dari pengembangan aplikasi ini diantaranya:</w:t>
      </w:r>
    </w:p>
    <w:p w14:paraId="0F2CE3FE"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dan meningkatkan sikap profesional yang diperlukan mahasiswa untuk memasuki dunia kerja.</w:t>
      </w:r>
    </w:p>
    <w:p w14:paraId="483331D5"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latih kesiapan mental mahasiswa yang telah melihat keadaan di lapangan atau di industri secara nyata.</w:t>
      </w:r>
    </w:p>
    <w:p w14:paraId="115F5F53" w14:textId="6E4844CE" w:rsidR="00B5027A"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 xml:space="preserve">Melatih kecekatan mahasiswa dan membiasakan diri bekerja sesuai waktu yang di tentukan. </w:t>
      </w:r>
    </w:p>
    <w:p w14:paraId="6F0B98CF"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rasa kekeluargaan untuk meningkatkan kerjasama dalam melaksanakan tugas.</w:t>
      </w:r>
    </w:p>
    <w:p w14:paraId="2AF234A3"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mperluas wawasan dan pandangan mahasiswa terhadap jenis-jenis pekerjaan pada tempat dimana mahasiswa melaksanakan Magang Kampus Merdeka.</w:t>
      </w:r>
    </w:p>
    <w:p w14:paraId="28DA195F"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ambah jaringan kerja yang nantinya bisa dimanfaatkan dalam proses pencarian tempat kerja setelah lulus.</w:t>
      </w:r>
    </w:p>
    <w:p w14:paraId="02BB8C9A" w14:textId="25066A4E" w:rsidR="00AF61D4" w:rsidRPr="00CD4BBA" w:rsidRDefault="00376E87" w:rsidP="66309B5A">
      <w:pPr>
        <w:pStyle w:val="ListParagraph"/>
        <w:ind w:left="0"/>
        <w:rPr>
          <w:rFonts w:eastAsia="Times New Roman" w:cs="Times New Roman"/>
          <w:lang w:val="id-ID"/>
        </w:rPr>
      </w:pPr>
      <w:r w:rsidRPr="00CD4BBA">
        <w:rPr>
          <w:rFonts w:cs="Times New Roman"/>
          <w:lang w:val="id-ID"/>
        </w:rPr>
        <w:tab/>
      </w:r>
    </w:p>
    <w:p w14:paraId="700DB10E" w14:textId="1011C868" w:rsidR="00AF61D4" w:rsidRPr="00CD4BBA" w:rsidRDefault="66309B5A" w:rsidP="003F5C23">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31" w:name="_Toc50499332"/>
      <w:bookmarkStart w:id="32" w:name="_Toc60696818"/>
      <w:r w:rsidRPr="66309B5A">
        <w:rPr>
          <w:rFonts w:eastAsia="Times New Roman" w:cs="Times New Roman"/>
          <w:lang w:val="id-ID"/>
        </w:rPr>
        <w:t>Manfaat Bagi Perusahaan</w:t>
      </w:r>
      <w:bookmarkEnd w:id="31"/>
      <w:bookmarkEnd w:id="32"/>
    </w:p>
    <w:p w14:paraId="3B5F8EA5" w14:textId="3AB3D826" w:rsidR="00A653E2" w:rsidRPr="00CD4BBA" w:rsidRDefault="66309B5A" w:rsidP="003F5C23">
      <w:pPr>
        <w:ind w:firstLine="851"/>
        <w:rPr>
          <w:rFonts w:eastAsia="Times New Roman" w:cs="Times New Roman"/>
          <w:szCs w:val="24"/>
          <w:lang w:val="id-ID"/>
        </w:rPr>
      </w:pPr>
      <w:r w:rsidRPr="66309B5A">
        <w:rPr>
          <w:rFonts w:eastAsia="Times New Roman" w:cs="Times New Roman"/>
          <w:szCs w:val="24"/>
          <w:lang w:val="id-ID"/>
        </w:rPr>
        <w:t>Adapun manfaat yang diperoleh Perusahaan dari pengembangan aplikasi ini diantaranya:</w:t>
      </w:r>
    </w:p>
    <w:p w14:paraId="565A688A" w14:textId="4DBB3B07" w:rsidR="00A653E2" w:rsidRPr="006B2744" w:rsidRDefault="003F5C23" w:rsidP="003F5C23">
      <w:pPr>
        <w:pStyle w:val="ListParagraph"/>
        <w:numPr>
          <w:ilvl w:val="0"/>
          <w:numId w:val="10"/>
        </w:numPr>
        <w:ind w:left="851" w:hanging="851"/>
        <w:rPr>
          <w:rFonts w:eastAsia="Times New Roman" w:cs="Times New Roman"/>
          <w:lang w:val="id-ID"/>
        </w:rPr>
      </w:pPr>
      <w:r>
        <w:rPr>
          <w:rFonts w:eastAsia="Times New Roman" w:cs="Times New Roman"/>
          <w:lang w:val="en-US"/>
        </w:rPr>
        <w:lastRenderedPageBreak/>
        <w:t>M</w:t>
      </w:r>
      <w:r w:rsidRPr="003F5C23">
        <w:rPr>
          <w:rFonts w:eastAsia="Times New Roman" w:cs="Times New Roman"/>
          <w:lang w:val="id-ID"/>
        </w:rPr>
        <w:t xml:space="preserve">eningkatkan </w:t>
      </w:r>
      <w:r>
        <w:rPr>
          <w:rFonts w:eastAsia="Times New Roman" w:cs="Times New Roman"/>
          <w:lang w:val="en-US"/>
        </w:rPr>
        <w:t xml:space="preserve">penerapan dan peran teknologi dalam operasional kerja pada perusahaan sehingga sistem </w:t>
      </w:r>
      <w:r w:rsidR="006B2744">
        <w:rPr>
          <w:rFonts w:eastAsia="Times New Roman" w:cs="Times New Roman"/>
          <w:lang w:val="en-US"/>
        </w:rPr>
        <w:t>modern</w:t>
      </w:r>
      <w:r>
        <w:rPr>
          <w:rFonts w:eastAsia="Times New Roman" w:cs="Times New Roman"/>
          <w:lang w:val="en-US"/>
        </w:rPr>
        <w:t xml:space="preserve"> </w:t>
      </w:r>
      <w:r w:rsidR="00AD5975">
        <w:rPr>
          <w:rFonts w:eastAsia="Times New Roman" w:cs="Times New Roman"/>
          <w:lang w:val="en-US"/>
        </w:rPr>
        <w:t xml:space="preserve">dapat </w:t>
      </w:r>
      <w:r w:rsidR="006B2744">
        <w:rPr>
          <w:rFonts w:eastAsia="Times New Roman" w:cs="Times New Roman"/>
          <w:lang w:val="en-US"/>
        </w:rPr>
        <w:t>menggantikan sistem konvensional</w:t>
      </w:r>
      <w:r>
        <w:rPr>
          <w:rFonts w:eastAsia="Times New Roman" w:cs="Times New Roman"/>
          <w:lang w:val="en-US"/>
        </w:rPr>
        <w:t>.</w:t>
      </w:r>
    </w:p>
    <w:p w14:paraId="22D45409" w14:textId="083BD658" w:rsidR="006B2744" w:rsidRPr="00CD4BBA" w:rsidRDefault="006B2744" w:rsidP="003F5C23">
      <w:pPr>
        <w:pStyle w:val="ListParagraph"/>
        <w:numPr>
          <w:ilvl w:val="0"/>
          <w:numId w:val="10"/>
        </w:numPr>
        <w:ind w:left="851" w:hanging="851"/>
        <w:rPr>
          <w:rFonts w:eastAsia="Times New Roman" w:cs="Times New Roman"/>
          <w:lang w:val="id-ID"/>
        </w:rPr>
      </w:pPr>
      <w:r>
        <w:rPr>
          <w:rFonts w:eastAsia="Times New Roman" w:cs="Times New Roman"/>
          <w:lang w:val="en-US"/>
        </w:rPr>
        <w:t>Mempermudah manajemen data dan pengelolaan informasi sehingga lebih rapi, teratur dan terstruktur.</w:t>
      </w:r>
    </w:p>
    <w:p w14:paraId="740C0259" w14:textId="7885C6BD" w:rsidR="00A653E2" w:rsidRPr="00CD4BBA" w:rsidRDefault="003F5C23" w:rsidP="003F5C23">
      <w:pPr>
        <w:pStyle w:val="ListParagraph"/>
        <w:numPr>
          <w:ilvl w:val="0"/>
          <w:numId w:val="10"/>
        </w:numPr>
        <w:ind w:left="851" w:hanging="851"/>
        <w:rPr>
          <w:rFonts w:eastAsia="Times New Roman" w:cs="Times New Roman"/>
          <w:lang w:val="id-ID"/>
        </w:rPr>
      </w:pPr>
      <w:r>
        <w:rPr>
          <w:rFonts w:eastAsia="Times New Roman" w:cs="Times New Roman"/>
          <w:lang w:val="en-US"/>
        </w:rPr>
        <w:t>Melatih tenaga kerja yang kompeten dalam mengoperasikan sistem yang lebih modern dengan penerapan teknologi.</w:t>
      </w:r>
    </w:p>
    <w:p w14:paraId="34103A20" w14:textId="1011C868" w:rsidR="0033263F" w:rsidRPr="00CD4BBA" w:rsidRDefault="0033263F" w:rsidP="66309B5A">
      <w:pPr>
        <w:ind w:left="720"/>
        <w:rPr>
          <w:rFonts w:eastAsia="Times New Roman" w:cs="Times New Roman"/>
          <w:szCs w:val="24"/>
          <w:lang w:val="id-ID"/>
        </w:rPr>
      </w:pPr>
    </w:p>
    <w:p w14:paraId="3CABCE1D" w14:textId="7869FA9D" w:rsidR="008654D1" w:rsidRPr="00CD4BBA" w:rsidRDefault="66309B5A" w:rsidP="006B2744">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33" w:name="_Toc60696819"/>
      <w:r w:rsidRPr="66309B5A">
        <w:rPr>
          <w:rFonts w:eastAsia="Times New Roman" w:cs="Times New Roman"/>
          <w:lang w:val="id-ID"/>
        </w:rPr>
        <w:t xml:space="preserve">Manfaat terhadap Ilmu Pengetahuan </w:t>
      </w:r>
      <w:r w:rsidR="00465ACC">
        <w:rPr>
          <w:rFonts w:eastAsia="Times New Roman" w:cs="Times New Roman"/>
        </w:rPr>
        <w:t>&amp;</w:t>
      </w:r>
      <w:r w:rsidRPr="66309B5A">
        <w:rPr>
          <w:rFonts w:eastAsia="Times New Roman" w:cs="Times New Roman"/>
          <w:lang w:val="id-ID"/>
        </w:rPr>
        <w:t xml:space="preserve"> Perkembangan Teknologi</w:t>
      </w:r>
      <w:bookmarkEnd w:id="33"/>
    </w:p>
    <w:p w14:paraId="35AEF990" w14:textId="6806B125" w:rsidR="00376E87" w:rsidRPr="00CD4BBA" w:rsidRDefault="006B2744" w:rsidP="006B2744">
      <w:pPr>
        <w:pStyle w:val="ListParagraph"/>
        <w:ind w:left="0" w:firstLine="851"/>
        <w:rPr>
          <w:rFonts w:eastAsia="Times New Roman" w:cs="Times New Roman"/>
          <w:lang w:val="id-ID"/>
        </w:rPr>
      </w:pPr>
      <w:r>
        <w:rPr>
          <w:rFonts w:eastAsia="Times New Roman" w:cs="Times New Roman"/>
          <w:lang w:val="en-US"/>
        </w:rPr>
        <w:t>P</w:t>
      </w:r>
      <w:r w:rsidR="00376E87" w:rsidRPr="66309B5A">
        <w:rPr>
          <w:rFonts w:eastAsia="Times New Roman" w:cs="Times New Roman"/>
          <w:lang w:val="id-ID"/>
        </w:rPr>
        <w:t>elaksanaan Magang Kampus Merdeka di Kantor Kominfo Kabupaten Gianyar, Bali diharapkan dapat memberikan wawasan baru dan dapat memberikan pengalaman terhadap dunia pemerintahan yang sebenarnya, serta dapat mengerti dan memahami teori yang telah didapatkan dalam pelaksanaan Magang. Berikut merupakan maanfaat teoritis yang diperoleh dari pelaksanaan kerja praktek:</w:t>
      </w:r>
    </w:p>
    <w:p w14:paraId="14A8DF09"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erapkan teori dan ilmu yang didapatkan mahasiswa di bangku kuliah pada lingkungan kerja.</w:t>
      </w:r>
    </w:p>
    <w:p w14:paraId="2D8107F4"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Untuk memperkenalkan mahasiswa pada dunia industri dengan berbagai aktivitas dan permasalahan yang dihadapi.</w:t>
      </w:r>
    </w:p>
    <w:p w14:paraId="4A1AF182"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ingkatkan daya kreasi dan produktivitas terhadap mahasiswa sebagai persiapan dalam menghadapi atau memasuki dunia kerja yang sesungguhnya.</w:t>
      </w:r>
    </w:p>
    <w:p w14:paraId="12A452E8" w14:textId="77777777" w:rsidR="00CD4BBA" w:rsidRPr="00CD4BBA" w:rsidRDefault="00CD4BBA" w:rsidP="66309B5A">
      <w:pPr>
        <w:pStyle w:val="ListParagraph"/>
        <w:suppressAutoHyphens/>
        <w:autoSpaceDN w:val="0"/>
        <w:ind w:left="709"/>
        <w:contextualSpacing w:val="0"/>
        <w:textAlignment w:val="baseline"/>
        <w:rPr>
          <w:rFonts w:eastAsia="Times New Roman" w:cs="Times New Roman"/>
          <w:lang w:val="id-ID"/>
        </w:rPr>
      </w:pPr>
    </w:p>
    <w:p w14:paraId="55A00E88" w14:textId="1011C868" w:rsidR="008654D1" w:rsidRPr="00CD4BBA" w:rsidRDefault="66309B5A" w:rsidP="006B2744">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34" w:name="_Toc60696820"/>
      <w:r w:rsidRPr="66309B5A">
        <w:rPr>
          <w:rFonts w:eastAsia="Times New Roman" w:cs="Times New Roman"/>
          <w:lang w:val="id-ID"/>
        </w:rPr>
        <w:t>Manfaat Bagi Pengguna</w:t>
      </w:r>
      <w:bookmarkEnd w:id="34"/>
    </w:p>
    <w:p w14:paraId="7ACA631D" w14:textId="221AC56B" w:rsidR="00CD4BBA" w:rsidRPr="00CD4BBA" w:rsidRDefault="66309B5A" w:rsidP="006B2744">
      <w:pPr>
        <w:ind w:firstLine="851"/>
        <w:rPr>
          <w:rFonts w:eastAsia="Times New Roman" w:cs="Times New Roman"/>
          <w:szCs w:val="24"/>
          <w:lang w:val="id-ID"/>
        </w:rPr>
      </w:pPr>
      <w:r w:rsidRPr="66309B5A">
        <w:rPr>
          <w:rFonts w:eastAsia="Times New Roman" w:cs="Times New Roman"/>
          <w:szCs w:val="24"/>
          <w:lang w:val="id-ID"/>
        </w:rPr>
        <w:t>Adapun manfaat bagi pengguna yang diperoleh dari pengembangan aplikasi ini diantaranya:</w:t>
      </w:r>
    </w:p>
    <w:p w14:paraId="433AA3B4" w14:textId="0A06A5DA" w:rsidR="0040461A" w:rsidRDefault="66309B5A" w:rsidP="006B2744">
      <w:pPr>
        <w:pStyle w:val="ListParagraph"/>
        <w:numPr>
          <w:ilvl w:val="0"/>
          <w:numId w:val="11"/>
        </w:numPr>
        <w:ind w:left="851" w:hanging="851"/>
        <w:rPr>
          <w:rFonts w:eastAsia="Times New Roman" w:cs="Times New Roman"/>
          <w:lang w:val="id-ID"/>
        </w:rPr>
      </w:pPr>
      <w:r w:rsidRPr="66309B5A">
        <w:rPr>
          <w:rFonts w:eastAsia="Times New Roman" w:cs="Times New Roman"/>
          <w:lang w:val="id-ID"/>
        </w:rPr>
        <w:t>Memudahkan proses dalam melakukan pengajuan diantaranya Pengajuan KK dan Pengajuan KTP</w:t>
      </w:r>
    </w:p>
    <w:p w14:paraId="3C155298" w14:textId="5E2A875F" w:rsidR="0088431F" w:rsidRPr="0044542D" w:rsidRDefault="66309B5A" w:rsidP="006B2744">
      <w:pPr>
        <w:pStyle w:val="ListParagraph"/>
        <w:numPr>
          <w:ilvl w:val="0"/>
          <w:numId w:val="11"/>
        </w:numPr>
        <w:ind w:left="851" w:hanging="851"/>
        <w:rPr>
          <w:rFonts w:eastAsia="Times New Roman" w:cs="Times New Roman"/>
          <w:lang w:val="id-ID"/>
        </w:rPr>
      </w:pPr>
      <w:r w:rsidRPr="66309B5A">
        <w:rPr>
          <w:rFonts w:eastAsia="Times New Roman" w:cs="Times New Roman"/>
          <w:lang w:val="en-US"/>
        </w:rPr>
        <w:t>Masyarakat dapat melakukan pengajuan yang dilakukan dimana saja</w:t>
      </w:r>
      <w:r w:rsidR="006B2744">
        <w:rPr>
          <w:rFonts w:eastAsia="Times New Roman" w:cs="Times New Roman"/>
          <w:lang w:val="en-US"/>
        </w:rPr>
        <w:t>.</w:t>
      </w:r>
    </w:p>
    <w:p w14:paraId="2098288C" w14:textId="6AFEBA7C" w:rsidR="0044542D" w:rsidRDefault="0044542D" w:rsidP="0044542D">
      <w:pPr>
        <w:rPr>
          <w:rFonts w:eastAsia="Times New Roman" w:cs="Times New Roman"/>
          <w:lang w:val="id-ID"/>
        </w:rPr>
      </w:pPr>
    </w:p>
    <w:p w14:paraId="49452527" w14:textId="36DEA437" w:rsidR="0044542D" w:rsidRDefault="0044542D" w:rsidP="0044542D">
      <w:pPr>
        <w:rPr>
          <w:rFonts w:eastAsia="Times New Roman" w:cs="Times New Roman"/>
          <w:lang w:val="id-ID"/>
        </w:rPr>
      </w:pPr>
    </w:p>
    <w:p w14:paraId="164E9B90" w14:textId="77777777" w:rsidR="0044542D" w:rsidRPr="0044542D" w:rsidRDefault="0044542D" w:rsidP="0044542D">
      <w:pPr>
        <w:rPr>
          <w:rFonts w:eastAsia="Times New Roman" w:cs="Times New Roman"/>
          <w:lang w:val="id-ID"/>
        </w:rPr>
      </w:pPr>
    </w:p>
    <w:p w14:paraId="669319E4" w14:textId="77777777" w:rsidR="0044542D" w:rsidRPr="00CD4BBA" w:rsidRDefault="0044542D" w:rsidP="0044542D">
      <w:pPr>
        <w:pStyle w:val="Heading2"/>
        <w:keepNext w:val="0"/>
        <w:keepLines w:val="0"/>
        <w:numPr>
          <w:ilvl w:val="1"/>
          <w:numId w:val="7"/>
        </w:numPr>
        <w:suppressAutoHyphens/>
        <w:autoSpaceDN w:val="0"/>
        <w:spacing w:before="0"/>
        <w:ind w:left="851" w:right="49" w:hanging="851"/>
        <w:textAlignment w:val="baseline"/>
        <w:rPr>
          <w:rFonts w:eastAsia="Times New Roman" w:cs="Times New Roman"/>
          <w:szCs w:val="24"/>
          <w:lang w:val="id-ID"/>
        </w:rPr>
      </w:pPr>
      <w:bookmarkStart w:id="35" w:name="_Toc28850975"/>
      <w:bookmarkStart w:id="36" w:name="_Toc50499329"/>
      <w:bookmarkStart w:id="37" w:name="_Toc60696821"/>
      <w:r w:rsidRPr="66309B5A">
        <w:rPr>
          <w:rFonts w:eastAsia="Times New Roman" w:cs="Times New Roman"/>
          <w:szCs w:val="24"/>
          <w:lang w:val="id-ID"/>
        </w:rPr>
        <w:lastRenderedPageBreak/>
        <w:t>Batasan Masalah</w:t>
      </w:r>
      <w:bookmarkEnd w:id="35"/>
      <w:bookmarkEnd w:id="36"/>
      <w:bookmarkEnd w:id="37"/>
    </w:p>
    <w:p w14:paraId="34553EFC" w14:textId="77777777" w:rsidR="0044542D" w:rsidRPr="00CD4BBA" w:rsidRDefault="0044542D" w:rsidP="0044542D">
      <w:pPr>
        <w:pStyle w:val="Standard"/>
        <w:spacing w:line="360" w:lineRule="auto"/>
        <w:ind w:firstLine="851"/>
        <w:jc w:val="both"/>
        <w:rPr>
          <w:rFonts w:ascii="Times New Roman" w:eastAsia="Times New Roman" w:hAnsi="Times New Roman" w:cs="Times New Roman"/>
          <w:lang w:val="id-ID"/>
        </w:rPr>
      </w:pPr>
      <w:r w:rsidRPr="66309B5A">
        <w:rPr>
          <w:rFonts w:ascii="Times New Roman" w:eastAsia="Times New Roman" w:hAnsi="Times New Roman" w:cs="Times New Roman"/>
          <w:lang w:val="id-ID"/>
        </w:rPr>
        <w:t>Penelitian ini dalam pelaksanaannya memiliki beberapa batasan yang bertujuan agar penggunaan aplikasi tidak terlalu luas maka penulis membatasi masalah menjadi beberapa hal diantaranya:</w:t>
      </w:r>
    </w:p>
    <w:p w14:paraId="455E0663"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irancang untuk pengajuan diantaranya :</w:t>
      </w:r>
    </w:p>
    <w:p w14:paraId="4327F0B0" w14:textId="77777777" w:rsidR="0044542D" w:rsidRPr="00254F3A" w:rsidRDefault="0044542D" w:rsidP="0044542D">
      <w:pPr>
        <w:pStyle w:val="Standard"/>
        <w:numPr>
          <w:ilvl w:val="0"/>
          <w:numId w:val="13"/>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Surat Pengantar </w:t>
      </w:r>
    </w:p>
    <w:p w14:paraId="6E4958EA" w14:textId="77777777" w:rsidR="0044542D" w:rsidRPr="00254F3A" w:rsidRDefault="0044542D" w:rsidP="0044542D">
      <w:pPr>
        <w:pStyle w:val="Standard"/>
        <w:numPr>
          <w:ilvl w:val="0"/>
          <w:numId w:val="13"/>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Pengajuan KK </w:t>
      </w:r>
    </w:p>
    <w:p w14:paraId="0EE50611" w14:textId="77777777" w:rsidR="0044542D" w:rsidRPr="00254F3A" w:rsidRDefault="0044542D" w:rsidP="0044542D">
      <w:pPr>
        <w:pStyle w:val="Standard"/>
        <w:numPr>
          <w:ilvl w:val="0"/>
          <w:numId w:val="13"/>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Pengajuan KTP</w:t>
      </w:r>
    </w:p>
    <w:p w14:paraId="032673CD"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apat diakses oleh Admin Desa, Admin Capil, Kelian Banjar dan Masyarakat. Adapun hal akses dari aplikasi ini meliputi</w:t>
      </w:r>
    </w:p>
    <w:p w14:paraId="753526BB" w14:textId="77777777" w:rsidR="0044542D" w:rsidRPr="00254F3A" w:rsidRDefault="0044542D" w:rsidP="0044542D">
      <w:pPr>
        <w:pStyle w:val="Standard"/>
        <w:numPr>
          <w:ilvl w:val="0"/>
          <w:numId w:val="12"/>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dmin Desa dapat menambahkan Identitas Desa, Membuat pengajuan dan Menindak lanjut pengajuan</w:t>
      </w:r>
    </w:p>
    <w:p w14:paraId="131BDB09" w14:textId="77777777" w:rsidR="0044542D" w:rsidRPr="00254F3A" w:rsidRDefault="0044542D" w:rsidP="0044542D">
      <w:pPr>
        <w:pStyle w:val="Standard"/>
        <w:numPr>
          <w:ilvl w:val="0"/>
          <w:numId w:val="12"/>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Admin Capil dapat melihat pengajuan dan menindak lanjuti pengajuan </w:t>
      </w:r>
    </w:p>
    <w:p w14:paraId="2EAE9F7E" w14:textId="77777777" w:rsidR="0044542D" w:rsidRPr="00B76905" w:rsidRDefault="0044542D" w:rsidP="0044542D">
      <w:pPr>
        <w:pStyle w:val="Standard"/>
        <w:numPr>
          <w:ilvl w:val="0"/>
          <w:numId w:val="12"/>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Masyarakat dapat melihat Identitas Desa dan melakukan pengajuan Surat Pengantar, Pengajuan KK dan Pengajuan KTP</w:t>
      </w:r>
      <w:r w:rsidRPr="66309B5A">
        <w:rPr>
          <w:rFonts w:ascii="Times New Roman" w:eastAsia="Times New Roman" w:hAnsi="Times New Roman" w:cs="Times New Roman"/>
        </w:rPr>
        <w:t>.</w:t>
      </w:r>
    </w:p>
    <w:p w14:paraId="7C297997" w14:textId="597733C3" w:rsidR="0044542D" w:rsidRPr="0044542D"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rPr>
        <w:t>Aplikasi dirancang hanya untuk desa</w:t>
      </w:r>
      <w:r>
        <w:rPr>
          <w:rFonts w:ascii="Times New Roman" w:eastAsia="Times New Roman" w:hAnsi="Times New Roman" w:cs="Times New Roman"/>
        </w:rPr>
        <w:t>-desa</w:t>
      </w:r>
      <w:r w:rsidRPr="66309B5A">
        <w:rPr>
          <w:rFonts w:ascii="Times New Roman" w:eastAsia="Times New Roman" w:hAnsi="Times New Roman" w:cs="Times New Roman"/>
        </w:rPr>
        <w:t xml:space="preserve"> yang </w:t>
      </w:r>
      <w:r>
        <w:rPr>
          <w:rFonts w:ascii="Times New Roman" w:eastAsia="Times New Roman" w:hAnsi="Times New Roman" w:cs="Times New Roman"/>
        </w:rPr>
        <w:t xml:space="preserve">terdapat </w:t>
      </w:r>
      <w:r w:rsidRPr="66309B5A">
        <w:rPr>
          <w:rFonts w:ascii="Times New Roman" w:eastAsia="Times New Roman" w:hAnsi="Times New Roman" w:cs="Times New Roman"/>
        </w:rPr>
        <w:t>pada ruang lingkup</w:t>
      </w:r>
      <w:r>
        <w:rPr>
          <w:rFonts w:ascii="Times New Roman" w:eastAsia="Times New Roman" w:hAnsi="Times New Roman" w:cs="Times New Roman"/>
        </w:rPr>
        <w:t xml:space="preserve"> atau dalam wilayah</w:t>
      </w:r>
      <w:r w:rsidRPr="66309B5A">
        <w:rPr>
          <w:rFonts w:ascii="Times New Roman" w:eastAsia="Times New Roman" w:hAnsi="Times New Roman" w:cs="Times New Roman"/>
        </w:rPr>
        <w:t xml:space="preserve"> Kabupaten Gianyar</w:t>
      </w:r>
    </w:p>
    <w:p w14:paraId="4D0996FB" w14:textId="77777777" w:rsidR="0044542D" w:rsidRDefault="0044542D" w:rsidP="0044542D">
      <w:pPr>
        <w:pStyle w:val="Standard"/>
        <w:spacing w:line="360" w:lineRule="auto"/>
        <w:jc w:val="both"/>
        <w:rPr>
          <w:rFonts w:ascii="Times New Roman" w:eastAsia="Times New Roman" w:hAnsi="Times New Roman" w:cs="Times New Roman"/>
          <w:lang w:val="id-ID"/>
        </w:rPr>
      </w:pPr>
    </w:p>
    <w:p w14:paraId="70F48B7D" w14:textId="74B53AF4" w:rsidR="00CD4BBA" w:rsidRPr="0044542D" w:rsidRDefault="66309B5A" w:rsidP="0044542D">
      <w:pPr>
        <w:pStyle w:val="Heading2"/>
        <w:keepNext w:val="0"/>
        <w:keepLines w:val="0"/>
        <w:numPr>
          <w:ilvl w:val="1"/>
          <w:numId w:val="7"/>
        </w:numPr>
        <w:suppressAutoHyphens/>
        <w:autoSpaceDN w:val="0"/>
        <w:spacing w:before="0"/>
        <w:ind w:left="851" w:right="49" w:hanging="851"/>
        <w:textAlignment w:val="baseline"/>
        <w:rPr>
          <w:rFonts w:eastAsia="Times New Roman" w:cs="Times New Roman"/>
          <w:szCs w:val="24"/>
          <w:lang w:val="id-ID"/>
        </w:rPr>
      </w:pPr>
      <w:bookmarkStart w:id="38" w:name="_Toc60696822"/>
      <w:r w:rsidRPr="0044542D">
        <w:rPr>
          <w:rFonts w:eastAsia="Times New Roman"/>
          <w:lang w:val="id-ID"/>
        </w:rPr>
        <w:t>Sistematika Penulisan</w:t>
      </w:r>
      <w:bookmarkEnd w:id="38"/>
    </w:p>
    <w:p w14:paraId="27F827D1" w14:textId="60CE99F1" w:rsidR="0040461A" w:rsidRPr="00CD4BBA" w:rsidRDefault="66309B5A" w:rsidP="006B2744">
      <w:pPr>
        <w:ind w:firstLine="851"/>
        <w:rPr>
          <w:rFonts w:eastAsia="Times New Roman" w:cs="Times New Roman"/>
          <w:b/>
          <w:bCs/>
          <w:szCs w:val="24"/>
          <w:lang w:val="id-ID"/>
        </w:rPr>
      </w:pPr>
      <w:r w:rsidRPr="66309B5A">
        <w:rPr>
          <w:rFonts w:eastAsia="Times New Roman" w:cs="Times New Roman"/>
          <w:szCs w:val="24"/>
          <w:lang w:val="id-ID"/>
        </w:rPr>
        <w:t>Penyajian laporan disusun secara sistematis agar hasilnya lebih mudah untuk dipahami. Dalam laporan ini disajikan dalam sistematika penulisan berikut.</w:t>
      </w:r>
    </w:p>
    <w:p w14:paraId="7D415C56" w14:textId="10B5E4D7"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w:t>
      </w:r>
      <w:r w:rsidR="0040461A">
        <w:tab/>
      </w:r>
      <w:r w:rsidR="0040461A">
        <w:tab/>
      </w:r>
      <w:r w:rsidRPr="66309B5A">
        <w:rPr>
          <w:rFonts w:eastAsia="Times New Roman" w:cs="Times New Roman"/>
          <w:b/>
          <w:bCs/>
          <w:szCs w:val="24"/>
          <w:lang w:val="id-ID"/>
        </w:rPr>
        <w:t>:</w:t>
      </w:r>
      <w:r w:rsidR="0040461A">
        <w:tab/>
      </w:r>
      <w:r w:rsidRPr="66309B5A">
        <w:rPr>
          <w:rFonts w:eastAsia="Times New Roman" w:cs="Times New Roman"/>
          <w:b/>
          <w:bCs/>
          <w:szCs w:val="24"/>
          <w:lang w:val="id-ID"/>
        </w:rPr>
        <w:t>Pendahuluan</w:t>
      </w:r>
    </w:p>
    <w:p w14:paraId="27B9EAEB" w14:textId="5E18699B" w:rsidR="0040461A" w:rsidRPr="00CD4BBA" w:rsidRDefault="66309B5A" w:rsidP="0044542D">
      <w:pPr>
        <w:ind w:left="2160"/>
        <w:rPr>
          <w:rFonts w:eastAsia="Times New Roman" w:cs="Times New Roman"/>
          <w:szCs w:val="24"/>
          <w:lang w:val="id-ID"/>
        </w:rPr>
      </w:pPr>
      <w:r w:rsidRPr="66309B5A">
        <w:rPr>
          <w:rFonts w:eastAsia="Times New Roman" w:cs="Times New Roman"/>
          <w:szCs w:val="24"/>
          <w:lang w:val="id-ID"/>
        </w:rPr>
        <w:t>Pada bab ini akan memuat latar belakang, rumusan masalah, tujuan, manfaat, batasan masalah, serta sistematika penulisan dari Rancangan Desain Sistem Aplikasi Desa Digital</w:t>
      </w:r>
    </w:p>
    <w:p w14:paraId="227611DD" w14:textId="524A8AA6"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I</w:t>
      </w:r>
      <w:r w:rsidR="0040461A">
        <w:tab/>
      </w:r>
      <w:r w:rsidRPr="66309B5A">
        <w:rPr>
          <w:rFonts w:eastAsia="Times New Roman" w:cs="Times New Roman"/>
          <w:b/>
          <w:bCs/>
          <w:szCs w:val="24"/>
          <w:lang w:val="id-ID"/>
        </w:rPr>
        <w:t xml:space="preserve">: </w:t>
      </w:r>
      <w:r w:rsidR="0040461A">
        <w:tab/>
      </w:r>
      <w:r w:rsidRPr="66309B5A">
        <w:rPr>
          <w:rFonts w:eastAsia="Times New Roman" w:cs="Times New Roman"/>
          <w:b/>
          <w:bCs/>
          <w:szCs w:val="24"/>
          <w:lang w:val="id-ID"/>
        </w:rPr>
        <w:t>Tinjauan Pustaka</w:t>
      </w:r>
    </w:p>
    <w:p w14:paraId="5EE59324" w14:textId="0E231591" w:rsidR="0040461A" w:rsidRPr="00CD4BBA" w:rsidRDefault="66309B5A" w:rsidP="66309B5A">
      <w:pPr>
        <w:ind w:left="2160"/>
        <w:rPr>
          <w:rFonts w:eastAsia="Times New Roman" w:cs="Times New Roman"/>
          <w:szCs w:val="24"/>
          <w:lang w:val="id-ID"/>
        </w:rPr>
      </w:pPr>
      <w:bookmarkStart w:id="39" w:name="page4"/>
      <w:bookmarkEnd w:id="39"/>
      <w:r w:rsidRPr="66309B5A">
        <w:rPr>
          <w:rFonts w:eastAsia="Times New Roman" w:cs="Times New Roman"/>
          <w:szCs w:val="24"/>
          <w:lang w:val="id-ID"/>
        </w:rPr>
        <w:t>Pada bab ini akan memuat tentang teori/konsep dasar penunjang topik seperti state of the art dan tinjauan pustaka</w:t>
      </w:r>
    </w:p>
    <w:p w14:paraId="548F45BD" w14:textId="0A78AB26"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II</w:t>
      </w:r>
      <w:r w:rsidR="0040461A">
        <w:tab/>
      </w:r>
      <w:r w:rsidRPr="66309B5A">
        <w:rPr>
          <w:rFonts w:eastAsia="Times New Roman" w:cs="Times New Roman"/>
          <w:b/>
          <w:bCs/>
          <w:szCs w:val="24"/>
          <w:lang w:val="id-ID"/>
        </w:rPr>
        <w:t xml:space="preserve">: </w:t>
      </w:r>
      <w:r w:rsidR="0040461A">
        <w:tab/>
      </w:r>
      <w:r w:rsidRPr="66309B5A">
        <w:rPr>
          <w:rFonts w:eastAsia="Times New Roman" w:cs="Times New Roman"/>
          <w:b/>
          <w:bCs/>
          <w:szCs w:val="24"/>
          <w:lang w:val="id-ID"/>
        </w:rPr>
        <w:t>Metodologi Penelitian</w:t>
      </w:r>
    </w:p>
    <w:p w14:paraId="598B657C" w14:textId="49B61F49" w:rsidR="00CD4BBA" w:rsidRPr="00CD4BBA" w:rsidRDefault="66309B5A" w:rsidP="66309B5A">
      <w:pPr>
        <w:ind w:left="2160"/>
        <w:rPr>
          <w:rFonts w:eastAsia="Times New Roman" w:cs="Times New Roman"/>
          <w:szCs w:val="24"/>
          <w:lang w:val="id-ID"/>
        </w:rPr>
      </w:pPr>
      <w:r w:rsidRPr="66309B5A">
        <w:rPr>
          <w:rFonts w:eastAsia="Times New Roman" w:cs="Times New Roman"/>
          <w:szCs w:val="24"/>
          <w:lang w:val="id-ID"/>
        </w:rPr>
        <w:lastRenderedPageBreak/>
        <w:t>Bab ini berkaitan dengan rancangan, prosedur penelitian, pemilihan metode hingga metode evaluasi dari penelitian ini.</w:t>
      </w:r>
    </w:p>
    <w:p w14:paraId="097BD979" w14:textId="6E6C5C3F" w:rsidR="00CD4BB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V</w:t>
      </w:r>
      <w:r w:rsidR="0040461A">
        <w:tab/>
      </w:r>
      <w:r w:rsidRPr="66309B5A">
        <w:rPr>
          <w:rFonts w:eastAsia="Times New Roman" w:cs="Times New Roman"/>
          <w:b/>
          <w:bCs/>
          <w:szCs w:val="24"/>
          <w:lang w:val="id-ID"/>
        </w:rPr>
        <w:t>:</w:t>
      </w:r>
      <w:r w:rsidR="0040461A">
        <w:tab/>
      </w:r>
      <w:r w:rsidRPr="66309B5A">
        <w:rPr>
          <w:rFonts w:eastAsia="Times New Roman" w:cs="Times New Roman"/>
          <w:b/>
          <w:bCs/>
          <w:szCs w:val="24"/>
          <w:lang w:val="id-ID"/>
        </w:rPr>
        <w:t>Pembahasan</w:t>
      </w:r>
    </w:p>
    <w:p w14:paraId="55A7537A" w14:textId="7EEC32E0" w:rsidR="0040461A" w:rsidRPr="00CD4BBA" w:rsidRDefault="66309B5A" w:rsidP="006B2744">
      <w:pPr>
        <w:ind w:left="2160"/>
        <w:rPr>
          <w:rFonts w:eastAsia="Times New Roman" w:cs="Times New Roman"/>
          <w:szCs w:val="24"/>
          <w:lang w:val="id-ID"/>
        </w:rPr>
      </w:pPr>
      <w:r w:rsidRPr="66309B5A">
        <w:rPr>
          <w:rFonts w:eastAsia="Times New Roman" w:cs="Times New Roman"/>
          <w:szCs w:val="24"/>
          <w:lang w:val="id-ID"/>
        </w:rPr>
        <w:t>Pada bab ini dibahas tentang hasil yang didapat pada penelitian. Hasil yang didapat adalah menggambarkan kembali rancangan system, analisis desain sestem dan bisnis proses dari Sistem Manajemen Registrasi Terintergrasi</w:t>
      </w:r>
    </w:p>
    <w:p w14:paraId="0F3A4711" w14:textId="2D18BA1D"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V</w:t>
      </w:r>
      <w:r w:rsidR="0040461A">
        <w:tab/>
      </w:r>
      <w:r w:rsidRPr="66309B5A">
        <w:rPr>
          <w:rFonts w:eastAsia="Times New Roman" w:cs="Times New Roman"/>
          <w:b/>
          <w:bCs/>
          <w:szCs w:val="24"/>
          <w:lang w:val="id-ID"/>
        </w:rPr>
        <w:t xml:space="preserve">: </w:t>
      </w:r>
      <w:r w:rsidR="0040461A">
        <w:tab/>
      </w:r>
      <w:r w:rsidRPr="66309B5A">
        <w:rPr>
          <w:rFonts w:eastAsia="Times New Roman" w:cs="Times New Roman"/>
          <w:b/>
          <w:bCs/>
          <w:szCs w:val="24"/>
          <w:lang w:val="id-ID"/>
        </w:rPr>
        <w:t>Penutup</w:t>
      </w:r>
    </w:p>
    <w:p w14:paraId="257EAE21" w14:textId="4668BCC7" w:rsidR="0040461A" w:rsidRDefault="66309B5A" w:rsidP="66309B5A">
      <w:pPr>
        <w:ind w:left="2160"/>
        <w:rPr>
          <w:rFonts w:eastAsia="Times New Roman" w:cs="Times New Roman"/>
          <w:szCs w:val="24"/>
          <w:lang w:val="id-ID"/>
        </w:rPr>
      </w:pPr>
      <w:r w:rsidRPr="66309B5A">
        <w:rPr>
          <w:rFonts w:eastAsia="Times New Roman" w:cs="Times New Roman"/>
          <w:szCs w:val="24"/>
          <w:lang w:val="id-ID"/>
        </w:rPr>
        <w:t>Bab ini berisikan simpulan dan saran dari hasil yang telah diuraikan.</w:t>
      </w:r>
    </w:p>
    <w:p w14:paraId="583C535C" w14:textId="77777777" w:rsidR="007A6667" w:rsidRDefault="007A6667" w:rsidP="66309B5A">
      <w:pPr>
        <w:ind w:left="2160"/>
        <w:rPr>
          <w:rFonts w:eastAsia="Times New Roman" w:cs="Times New Roman"/>
          <w:szCs w:val="24"/>
          <w:lang w:val="id-ID"/>
        </w:rPr>
        <w:sectPr w:rsidR="007A6667" w:rsidSect="00556435">
          <w:headerReference w:type="default" r:id="rId13"/>
          <w:footerReference w:type="default" r:id="rId14"/>
          <w:footerReference w:type="first" r:id="rId15"/>
          <w:pgSz w:w="11906" w:h="16838" w:code="9"/>
          <w:pgMar w:top="1872" w:right="1872" w:bottom="1872" w:left="2016" w:header="567" w:footer="567" w:gutter="0"/>
          <w:pgNumType w:start="1"/>
          <w:cols w:space="720"/>
          <w:titlePg/>
          <w:docGrid w:linePitch="360"/>
        </w:sectPr>
      </w:pPr>
    </w:p>
    <w:p w14:paraId="1405683E" w14:textId="77777777" w:rsidR="0044542D" w:rsidRDefault="0044542D" w:rsidP="007A6667">
      <w:pPr>
        <w:pStyle w:val="Heading1"/>
        <w:sectPr w:rsidR="0044542D" w:rsidSect="00DC0C3E">
          <w:type w:val="continuous"/>
          <w:pgSz w:w="11906" w:h="16838" w:code="9"/>
          <w:pgMar w:top="1872" w:right="1872" w:bottom="1872" w:left="2016" w:header="0" w:footer="0" w:gutter="0"/>
          <w:cols w:space="720"/>
          <w:docGrid w:linePitch="360"/>
        </w:sectPr>
      </w:pPr>
    </w:p>
    <w:p w14:paraId="1D56E5C3" w14:textId="1206B660" w:rsidR="007A6667" w:rsidRDefault="007A6667" w:rsidP="007A6667">
      <w:pPr>
        <w:pStyle w:val="Heading1"/>
      </w:pPr>
      <w:bookmarkStart w:id="40" w:name="_Toc60696823"/>
      <w:r>
        <w:lastRenderedPageBreak/>
        <w:t>BAB II</w:t>
      </w:r>
      <w:r>
        <w:br/>
      </w:r>
      <w:r w:rsidR="0044542D">
        <w:t>KAJIAN</w:t>
      </w:r>
      <w:r>
        <w:t xml:space="preserve"> PUSTAKA</w:t>
      </w:r>
      <w:bookmarkEnd w:id="40"/>
    </w:p>
    <w:p w14:paraId="29B92E8D" w14:textId="77777777" w:rsidR="007A6667" w:rsidRPr="00D53AB1" w:rsidRDefault="007A6667" w:rsidP="007A6667"/>
    <w:p w14:paraId="403BA05A" w14:textId="77777777" w:rsidR="007A6667" w:rsidRPr="00D53AB1" w:rsidRDefault="007A6667" w:rsidP="007A6667">
      <w:pPr>
        <w:ind w:firstLine="851"/>
        <w:rPr>
          <w:rFonts w:cs="Times New Roman"/>
          <w:szCs w:val="24"/>
        </w:rPr>
      </w:pPr>
      <w:r w:rsidRPr="00D53AB1">
        <w:rPr>
          <w:rFonts w:cs="Times New Roman"/>
          <w:szCs w:val="24"/>
        </w:rPr>
        <w:t xml:space="preserve">Bab II akan menjelaskan tentang gambaran umum, dan visi misi dari Dinas </w:t>
      </w:r>
      <w:r>
        <w:rPr>
          <w:rStyle w:val="Emphasis"/>
          <w:rFonts w:cs="Times New Roman"/>
          <w:bCs/>
          <w:szCs w:val="24"/>
          <w:shd w:val="clear" w:color="auto" w:fill="FFFFFF"/>
        </w:rPr>
        <w:t>Komunikasi dan Informatika</w:t>
      </w:r>
      <w:r w:rsidRPr="00D53AB1">
        <w:rPr>
          <w:rFonts w:cs="Times New Roman"/>
          <w:szCs w:val="24"/>
        </w:rPr>
        <w:t xml:space="preserve"> Kabupaten Gianyar, serta teori-teori penunjang terkait laporan ini.</w:t>
      </w:r>
    </w:p>
    <w:p w14:paraId="36D613D8" w14:textId="77777777" w:rsidR="00BB113A" w:rsidRDefault="00BB113A" w:rsidP="00BB113A">
      <w:pPr>
        <w:pStyle w:val="Heading2"/>
        <w:keepNext w:val="0"/>
        <w:keepLines w:val="0"/>
        <w:suppressAutoHyphens/>
        <w:autoSpaceDN w:val="0"/>
        <w:spacing w:before="0"/>
        <w:ind w:right="49"/>
        <w:textAlignment w:val="baseline"/>
        <w:rPr>
          <w:rFonts w:cs="Times New Roman"/>
          <w:szCs w:val="24"/>
        </w:rPr>
      </w:pPr>
      <w:bookmarkStart w:id="41" w:name="_Toc50499334"/>
      <w:bookmarkStart w:id="42" w:name="_Toc60696824"/>
    </w:p>
    <w:p w14:paraId="75290B71" w14:textId="77777777" w:rsidR="00BB113A" w:rsidRDefault="00BB113A">
      <w:pPr>
        <w:spacing w:after="160" w:line="259" w:lineRule="auto"/>
        <w:jc w:val="left"/>
        <w:rPr>
          <w:rFonts w:eastAsiaTheme="majorEastAsia" w:cs="Times New Roman"/>
          <w:b/>
          <w:szCs w:val="24"/>
        </w:rPr>
      </w:pPr>
      <w:r>
        <w:rPr>
          <w:rFonts w:cs="Times New Roman"/>
          <w:szCs w:val="24"/>
        </w:rPr>
        <w:br w:type="page"/>
      </w:r>
    </w:p>
    <w:p w14:paraId="4A838153" w14:textId="0A753A31" w:rsidR="007A6667" w:rsidRDefault="00BB113A" w:rsidP="00BB113A">
      <w:pPr>
        <w:pStyle w:val="Heading1"/>
      </w:pPr>
      <w:r>
        <w:rPr>
          <w:lang w:val="id-ID"/>
        </w:rPr>
        <w:lastRenderedPageBreak/>
        <w:t>BAB III</w:t>
      </w:r>
      <w:r>
        <w:br/>
      </w:r>
      <w:r w:rsidRPr="001F49B6">
        <w:t>PROFIL PERUSAHAAN</w:t>
      </w:r>
      <w:bookmarkEnd w:id="41"/>
      <w:bookmarkEnd w:id="42"/>
    </w:p>
    <w:p w14:paraId="38D40C9B" w14:textId="77777777" w:rsidR="00BB113A" w:rsidRPr="00BB113A" w:rsidRDefault="00BB113A" w:rsidP="00BB113A">
      <w:pPr>
        <w:spacing w:line="480" w:lineRule="auto"/>
      </w:pPr>
    </w:p>
    <w:p w14:paraId="0A6253B3" w14:textId="1C1CDD55" w:rsidR="007A6667" w:rsidRDefault="007A6667" w:rsidP="004D253A">
      <w:pPr>
        <w:ind w:firstLine="851"/>
        <w:rPr>
          <w:rFonts w:cs="Times New Roman"/>
          <w:szCs w:val="24"/>
          <w:shd w:val="clear" w:color="auto" w:fill="FFFFFF"/>
        </w:rPr>
      </w:pPr>
      <w:r w:rsidRPr="00274755">
        <w:rPr>
          <w:rFonts w:cs="Times New Roman"/>
          <w:szCs w:val="24"/>
        </w:rPr>
        <w:t xml:space="preserve">Dinas </w:t>
      </w:r>
      <w:r w:rsidRPr="00274755">
        <w:rPr>
          <w:rStyle w:val="Emphasis"/>
          <w:rFonts w:cs="Times New Roman"/>
          <w:bCs/>
          <w:szCs w:val="24"/>
          <w:shd w:val="clear" w:color="auto" w:fill="FFFFFF"/>
        </w:rPr>
        <w:t>Komunikasi dan Informatika</w:t>
      </w:r>
      <w:r w:rsidRPr="00274755">
        <w:rPr>
          <w:rFonts w:cs="Times New Roman"/>
          <w:szCs w:val="24"/>
        </w:rPr>
        <w:t xml:space="preserve"> Kabupaten Gianyar adalah salah satu instansi Pemerintah yang </w:t>
      </w:r>
      <w:r w:rsidRPr="00274755">
        <w:rPr>
          <w:rFonts w:cs="Times New Roman"/>
          <w:szCs w:val="24"/>
          <w:shd w:val="clear" w:color="auto" w:fill="FFFFFF"/>
        </w:rPr>
        <w:t>menangani urusan Komunikasi, Informatika, Statistik, dan Persandian di Pemerintah Provinsi Bali.</w:t>
      </w:r>
    </w:p>
    <w:p w14:paraId="1A63D9CD" w14:textId="77777777" w:rsidR="004D253A" w:rsidRPr="003F6B3E" w:rsidRDefault="004D253A" w:rsidP="004D253A">
      <w:pPr>
        <w:ind w:firstLine="851"/>
        <w:rPr>
          <w:rFonts w:cs="Times New Roman"/>
        </w:rPr>
      </w:pPr>
    </w:p>
    <w:tbl>
      <w:tblPr>
        <w:tblStyle w:val="TableGrid"/>
        <w:tblW w:w="0" w:type="auto"/>
        <w:tblLook w:val="04A0" w:firstRow="1" w:lastRow="0" w:firstColumn="1" w:lastColumn="0" w:noHBand="0" w:noVBand="1"/>
      </w:tblPr>
      <w:tblGrid>
        <w:gridCol w:w="8234"/>
      </w:tblGrid>
      <w:tr w:rsidR="007A6667" w:rsidRPr="003F6B3E" w14:paraId="027258AF" w14:textId="77777777" w:rsidTr="00465ACC">
        <w:trPr>
          <w:trHeight w:val="3905"/>
        </w:trPr>
        <w:tc>
          <w:tcPr>
            <w:tcW w:w="8261" w:type="dxa"/>
          </w:tcPr>
          <w:p w14:paraId="7931B179" w14:textId="77777777" w:rsidR="007A6667" w:rsidRPr="003F6B3E" w:rsidRDefault="007A6667" w:rsidP="00465ACC">
            <w:pPr>
              <w:jc w:val="center"/>
              <w:rPr>
                <w:rFonts w:cs="Times New Roman"/>
              </w:rPr>
            </w:pPr>
            <w:r>
              <w:rPr>
                <w:noProof/>
              </w:rPr>
              <w:drawing>
                <wp:inline distT="0" distB="0" distL="0" distR="0" wp14:anchorId="70ADB021" wp14:editId="524AC81D">
                  <wp:extent cx="5024584" cy="2449902"/>
                  <wp:effectExtent l="0" t="0" r="508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63" t="14465" r="8100" b="5981"/>
                          <a:stretch/>
                        </pic:blipFill>
                        <pic:spPr bwMode="auto">
                          <a:xfrm>
                            <a:off x="0" y="0"/>
                            <a:ext cx="5037019" cy="24559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7C0F070" w14:textId="215697B3" w:rsidR="007A6667" w:rsidRPr="003F6B3E" w:rsidRDefault="007A6667" w:rsidP="007A6667">
      <w:pPr>
        <w:pStyle w:val="Caption"/>
        <w:rPr>
          <w:rFonts w:cs="Times New Roman"/>
          <w:i/>
          <w:iCs w:val="0"/>
        </w:rPr>
      </w:pPr>
      <w:bookmarkStart w:id="43" w:name="_Toc42811814"/>
      <w:bookmarkStart w:id="44" w:name="_Toc50297124"/>
      <w:bookmarkStart w:id="45" w:name="_Toc60697064"/>
      <w:r>
        <w:t xml:space="preserve">Gambar 2. </w:t>
      </w:r>
      <w:r w:rsidR="0053187C">
        <w:rPr>
          <w:noProof/>
        </w:rPr>
        <w:fldChar w:fldCharType="begin"/>
      </w:r>
      <w:r w:rsidR="0053187C">
        <w:rPr>
          <w:noProof/>
        </w:rPr>
        <w:instrText xml:space="preserve"> SEQ Gambar_2. \* ARABIC </w:instrText>
      </w:r>
      <w:r w:rsidR="0053187C">
        <w:rPr>
          <w:noProof/>
        </w:rPr>
        <w:fldChar w:fldCharType="separate"/>
      </w:r>
      <w:r>
        <w:rPr>
          <w:noProof/>
        </w:rPr>
        <w:t>1</w:t>
      </w:r>
      <w:r w:rsidR="0053187C">
        <w:rPr>
          <w:noProof/>
        </w:rPr>
        <w:fldChar w:fldCharType="end"/>
      </w:r>
      <w:r w:rsidRPr="003F6B3E">
        <w:rPr>
          <w:rFonts w:cs="Times New Roman"/>
        </w:rPr>
        <w:t xml:space="preserve"> </w:t>
      </w:r>
      <w:r w:rsidRPr="002C4DDF">
        <w:rPr>
          <w:rFonts w:cs="Times New Roman"/>
          <w:b w:val="0"/>
          <w:iCs w:val="0"/>
        </w:rPr>
        <w:t>Lokasi dan Kontak</w:t>
      </w:r>
      <w:bookmarkEnd w:id="43"/>
      <w:bookmarkEnd w:id="44"/>
      <w:bookmarkEnd w:id="45"/>
    </w:p>
    <w:p w14:paraId="64FD4668" w14:textId="77777777" w:rsidR="0044542D" w:rsidRDefault="007A6667" w:rsidP="007A6667">
      <w:pPr>
        <w:ind w:firstLine="851"/>
        <w:rPr>
          <w:rFonts w:cs="Times New Roman"/>
          <w:szCs w:val="24"/>
        </w:rPr>
      </w:pPr>
      <w:r w:rsidRPr="001F49B6">
        <w:rPr>
          <w:rFonts w:cs="Times New Roman"/>
          <w:szCs w:val="24"/>
        </w:rPr>
        <w:t xml:space="preserve">Gambar 2.1 merupakan gambar dari google maps letak posisi </w:t>
      </w:r>
      <w:r>
        <w:rPr>
          <w:rFonts w:cs="Times New Roman"/>
          <w:szCs w:val="24"/>
        </w:rPr>
        <w:t xml:space="preserve">Kantor </w:t>
      </w:r>
      <w:r w:rsidRPr="00D53AB1">
        <w:rPr>
          <w:rFonts w:cs="Times New Roman"/>
          <w:szCs w:val="24"/>
        </w:rPr>
        <w:t xml:space="preserve">Dinas </w:t>
      </w:r>
      <w:r>
        <w:rPr>
          <w:rStyle w:val="Emphasis"/>
          <w:rFonts w:cs="Times New Roman"/>
          <w:bCs/>
          <w:szCs w:val="24"/>
          <w:shd w:val="clear" w:color="auto" w:fill="FFFFFF"/>
        </w:rPr>
        <w:t>Komunikasi dan Informatika</w:t>
      </w:r>
      <w:r w:rsidRPr="00D53AB1">
        <w:rPr>
          <w:rFonts w:cs="Times New Roman"/>
          <w:szCs w:val="24"/>
        </w:rPr>
        <w:t xml:space="preserve"> Kabupaten Gianyar</w:t>
      </w:r>
      <w:r w:rsidRPr="001F49B6">
        <w:rPr>
          <w:rFonts w:cs="Times New Roman"/>
          <w:szCs w:val="24"/>
        </w:rPr>
        <w:t xml:space="preserve"> yang beralamat di </w:t>
      </w:r>
      <w:r w:rsidRPr="00D53AB1">
        <w:rPr>
          <w:rFonts w:cs="Times New Roman"/>
          <w:szCs w:val="24"/>
        </w:rPr>
        <w:t>Jl. Kebo Iwa, Gianyar, Kec. Gianyar, Kabupaten Gianyar, Bali 80511</w:t>
      </w:r>
      <w:r w:rsidRPr="001F49B6">
        <w:rPr>
          <w:rFonts w:cs="Times New Roman"/>
          <w:szCs w:val="24"/>
        </w:rPr>
        <w:t>. Kontak yang dapat dihubungi untuk mendapatkan informasi lebih</w:t>
      </w:r>
      <w:r>
        <w:rPr>
          <w:rFonts w:cs="Times New Roman"/>
          <w:szCs w:val="24"/>
        </w:rPr>
        <w:t xml:space="preserve"> lanjut untuk nomer Telepon </w:t>
      </w:r>
      <w:r w:rsidRPr="001F49B6">
        <w:rPr>
          <w:rFonts w:cs="Times New Roman"/>
          <w:szCs w:val="24"/>
        </w:rPr>
        <w:t xml:space="preserve">ke </w:t>
      </w:r>
      <w:r w:rsidRPr="00D53AB1">
        <w:rPr>
          <w:rFonts w:cs="Times New Roman"/>
          <w:szCs w:val="24"/>
        </w:rPr>
        <w:t>+62361943180</w:t>
      </w:r>
      <w:r w:rsidRPr="001F49B6">
        <w:rPr>
          <w:rFonts w:cs="Times New Roman"/>
          <w:szCs w:val="24"/>
        </w:rPr>
        <w:t xml:space="preserve">, </w:t>
      </w:r>
      <w:r w:rsidRPr="00D53AB1">
        <w:rPr>
          <w:rFonts w:cs="Times New Roman"/>
          <w:szCs w:val="24"/>
        </w:rPr>
        <w:t xml:space="preserve">email ke </w:t>
      </w:r>
      <w:r>
        <w:rPr>
          <w:rFonts w:cs="Times New Roman"/>
          <w:szCs w:val="24"/>
        </w:rPr>
        <w:t>diskominfo@gianyarkab</w:t>
      </w:r>
      <w:r w:rsidRPr="00D53AB1">
        <w:rPr>
          <w:rFonts w:cs="Times New Roman"/>
          <w:szCs w:val="24"/>
        </w:rPr>
        <w:t>.go.id,</w:t>
      </w:r>
      <w:r w:rsidRPr="001F49B6">
        <w:rPr>
          <w:rFonts w:cs="Times New Roman"/>
          <w:szCs w:val="24"/>
        </w:rPr>
        <w:t xml:space="preserve"> dan juga informasi dari kantor  dapat dilihat pada </w:t>
      </w:r>
      <w:r w:rsidRPr="00274755">
        <w:rPr>
          <w:rFonts w:cs="Times New Roman"/>
          <w:szCs w:val="24"/>
        </w:rPr>
        <w:t xml:space="preserve">http://diskominfo.gianyarkab.go.id/ </w:t>
      </w:r>
    </w:p>
    <w:p w14:paraId="30AD80AE" w14:textId="77777777" w:rsidR="0044542D" w:rsidRDefault="0044542D" w:rsidP="007A6667">
      <w:pPr>
        <w:ind w:firstLine="851"/>
        <w:rPr>
          <w:rFonts w:cs="Times New Roman"/>
          <w:szCs w:val="24"/>
        </w:rPr>
      </w:pPr>
    </w:p>
    <w:p w14:paraId="64E4F38A" w14:textId="21936223" w:rsidR="007A6667" w:rsidRPr="0044542D" w:rsidRDefault="007A6667" w:rsidP="0044542D">
      <w:pPr>
        <w:pStyle w:val="Heading3"/>
        <w:numPr>
          <w:ilvl w:val="2"/>
          <w:numId w:val="20"/>
        </w:numPr>
        <w:ind w:left="851" w:hanging="851"/>
        <w:jc w:val="left"/>
        <w:rPr>
          <w:rFonts w:cs="Times New Roman"/>
        </w:rPr>
      </w:pPr>
      <w:bookmarkStart w:id="46" w:name="_Toc60696825"/>
      <w:bookmarkStart w:id="47" w:name="_Toc50499335"/>
      <w:r w:rsidRPr="0044542D">
        <w:rPr>
          <w:rFonts w:cs="Times New Roman"/>
        </w:rPr>
        <w:t>Visi Misi</w:t>
      </w:r>
      <w:bookmarkEnd w:id="46"/>
      <w:r w:rsidRPr="0044542D">
        <w:rPr>
          <w:rFonts w:cs="Times New Roman"/>
        </w:rPr>
        <w:t xml:space="preserve"> </w:t>
      </w:r>
      <w:bookmarkEnd w:id="47"/>
    </w:p>
    <w:p w14:paraId="5383C645" w14:textId="262BBD8D" w:rsidR="007A6667" w:rsidRPr="004D253A" w:rsidRDefault="007A6667" w:rsidP="004D253A">
      <w:pPr>
        <w:pStyle w:val="ListParagraph"/>
        <w:numPr>
          <w:ilvl w:val="0"/>
          <w:numId w:val="18"/>
        </w:numPr>
        <w:ind w:left="851" w:hanging="851"/>
        <w:jc w:val="left"/>
        <w:rPr>
          <w:rFonts w:cs="Times New Roman"/>
        </w:rPr>
      </w:pPr>
      <w:bookmarkStart w:id="48" w:name="_Toc50499336"/>
      <w:r w:rsidRPr="002612B8">
        <w:rPr>
          <w:rFonts w:cs="Times New Roman"/>
        </w:rPr>
        <w:t>Visi</w:t>
      </w:r>
      <w:bookmarkEnd w:id="48"/>
      <w:r w:rsidRPr="002612B8">
        <w:rPr>
          <w:rFonts w:cs="Times New Roman"/>
        </w:rPr>
        <w:tab/>
      </w:r>
      <w:r w:rsidR="004D253A">
        <w:rPr>
          <w:rFonts w:cs="Times New Roman"/>
        </w:rPr>
        <w:t xml:space="preserve">: </w:t>
      </w:r>
      <w:r w:rsidRPr="004D253A">
        <w:rPr>
          <w:rFonts w:cs="Times New Roman"/>
          <w:lang w:val="id-ID"/>
        </w:rPr>
        <w:t>“</w:t>
      </w:r>
      <w:r w:rsidRPr="004D253A">
        <w:rPr>
          <w:rFonts w:cs="Times New Roman"/>
        </w:rPr>
        <w:t>Terwujudnya kualitas pelayanan public di bidang komunikasi dan informatika di Kabupaten Gianyar”</w:t>
      </w:r>
    </w:p>
    <w:p w14:paraId="7B4EE5B5" w14:textId="658526E8" w:rsidR="007A6667" w:rsidRPr="004D253A" w:rsidRDefault="007A6667" w:rsidP="004D253A">
      <w:pPr>
        <w:pStyle w:val="ListParagraph"/>
        <w:numPr>
          <w:ilvl w:val="0"/>
          <w:numId w:val="18"/>
        </w:numPr>
        <w:ind w:left="851" w:hanging="851"/>
        <w:jc w:val="left"/>
      </w:pPr>
      <w:bookmarkStart w:id="49" w:name="_Toc50499337"/>
      <w:r w:rsidRPr="002612B8">
        <w:t>Misi</w:t>
      </w:r>
      <w:bookmarkEnd w:id="49"/>
      <w:r w:rsidR="004D253A">
        <w:t xml:space="preserve"> : </w:t>
      </w:r>
      <w:r w:rsidRPr="004D253A">
        <w:rPr>
          <w:rFonts w:cs="Times New Roman"/>
        </w:rPr>
        <w:t xml:space="preserve"> “Mewujudkan kualitas pelayanan public di bidang komunikasi dan informatika di Kabupaten Gianyar”</w:t>
      </w:r>
    </w:p>
    <w:p w14:paraId="1CCF3E3A" w14:textId="6C4D71B2" w:rsidR="007A6667" w:rsidRDefault="007A6667" w:rsidP="004D253A">
      <w:pPr>
        <w:rPr>
          <w:rFonts w:cs="Times New Roman"/>
        </w:rPr>
      </w:pPr>
    </w:p>
    <w:p w14:paraId="5593049F" w14:textId="2A037EBF" w:rsidR="007A6667" w:rsidRPr="004D253A" w:rsidRDefault="007A6667" w:rsidP="004D253A">
      <w:pPr>
        <w:pStyle w:val="Heading3"/>
        <w:numPr>
          <w:ilvl w:val="2"/>
          <w:numId w:val="20"/>
        </w:numPr>
        <w:ind w:left="851" w:hanging="851"/>
        <w:jc w:val="left"/>
        <w:rPr>
          <w:rFonts w:cs="Times New Roman"/>
        </w:rPr>
      </w:pPr>
      <w:bookmarkStart w:id="50" w:name="_Toc50499338"/>
      <w:bookmarkStart w:id="51" w:name="_Toc60696826"/>
      <w:r w:rsidRPr="004D253A">
        <w:rPr>
          <w:rFonts w:cs="Times New Roman"/>
        </w:rPr>
        <w:lastRenderedPageBreak/>
        <w:t>Struktur Organisasi</w:t>
      </w:r>
      <w:bookmarkEnd w:id="50"/>
      <w:bookmarkEnd w:id="51"/>
    </w:p>
    <w:p w14:paraId="04252188" w14:textId="7FDE1796" w:rsidR="007A6667" w:rsidRDefault="007A6667" w:rsidP="007A6667">
      <w:pPr>
        <w:ind w:firstLine="851"/>
        <w:rPr>
          <w:rFonts w:cs="Times New Roman"/>
        </w:rPr>
      </w:pPr>
      <w:r w:rsidRPr="001F49B6">
        <w:rPr>
          <w:rFonts w:cs="Times New Roman"/>
        </w:rPr>
        <w:t xml:space="preserve">Struktur organisasi </w:t>
      </w:r>
      <w:r>
        <w:rPr>
          <w:rFonts w:cs="Times New Roman"/>
        </w:rPr>
        <w:t xml:space="preserve">dari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D53AB1">
        <w:rPr>
          <w:rFonts w:cs="Times New Roman"/>
          <w:szCs w:val="24"/>
        </w:rPr>
        <w:t xml:space="preserve"> Kabupaten Gianyar</w:t>
      </w:r>
      <w:r>
        <w:rPr>
          <w:rFonts w:cs="Times New Roman"/>
        </w:rPr>
        <w:t xml:space="preserve"> dapat dilihat pada Gambar 2.2</w:t>
      </w:r>
      <w:r w:rsidRPr="001F49B6">
        <w:rPr>
          <w:rFonts w:cs="Times New Roman"/>
        </w:rPr>
        <w:t>.</w:t>
      </w:r>
    </w:p>
    <w:p w14:paraId="063BCE48" w14:textId="77777777" w:rsidR="007A6667" w:rsidRPr="001F49B6" w:rsidRDefault="007A6667" w:rsidP="007A6667">
      <w:pPr>
        <w:ind w:firstLine="720"/>
        <w:rPr>
          <w:rFonts w:cs="Times New Roman"/>
        </w:rPr>
      </w:pPr>
    </w:p>
    <w:tbl>
      <w:tblPr>
        <w:tblStyle w:val="TableGrid"/>
        <w:tblW w:w="0" w:type="auto"/>
        <w:tblInd w:w="-5" w:type="dxa"/>
        <w:tblLook w:val="04A0" w:firstRow="1" w:lastRow="0" w:firstColumn="1" w:lastColumn="0" w:noHBand="0" w:noVBand="1"/>
      </w:tblPr>
      <w:tblGrid>
        <w:gridCol w:w="8239"/>
      </w:tblGrid>
      <w:tr w:rsidR="007A6667" w:rsidRPr="003F6B3E" w14:paraId="53C8E368" w14:textId="77777777" w:rsidTr="00465ACC">
        <w:trPr>
          <w:trHeight w:val="5390"/>
        </w:trPr>
        <w:tc>
          <w:tcPr>
            <w:tcW w:w="8347" w:type="dxa"/>
          </w:tcPr>
          <w:p w14:paraId="266A36E6" w14:textId="1BDFFAFF" w:rsidR="007A6667" w:rsidRPr="003F6B3E" w:rsidRDefault="007A6667" w:rsidP="00465ACC">
            <w:pPr>
              <w:rPr>
                <w:rFonts w:cs="Times New Roman"/>
                <w:b/>
              </w:rPr>
            </w:pPr>
            <w:r>
              <w:rPr>
                <w:noProof/>
              </w:rPr>
              <w:drawing>
                <wp:anchor distT="0" distB="0" distL="114300" distR="114300" simplePos="0" relativeHeight="251659264" behindDoc="1" locked="0" layoutInCell="1" allowOverlap="1" wp14:anchorId="7AACB870" wp14:editId="123504F6">
                  <wp:simplePos x="0" y="0"/>
                  <wp:positionH relativeFrom="column">
                    <wp:posOffset>168275</wp:posOffset>
                  </wp:positionH>
                  <wp:positionV relativeFrom="paragraph">
                    <wp:posOffset>188595</wp:posOffset>
                  </wp:positionV>
                  <wp:extent cx="4829175" cy="3070860"/>
                  <wp:effectExtent l="0" t="0" r="9525" b="0"/>
                  <wp:wrapTight wrapText="bothSides">
                    <wp:wrapPolygon edited="0">
                      <wp:start x="0" y="0"/>
                      <wp:lineTo x="0" y="21439"/>
                      <wp:lineTo x="21557" y="21439"/>
                      <wp:lineTo x="2155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829175" cy="3070860"/>
                          </a:xfrm>
                          <a:prstGeom prst="rect">
                            <a:avLst/>
                          </a:prstGeom>
                        </pic:spPr>
                      </pic:pic>
                    </a:graphicData>
                  </a:graphic>
                  <wp14:sizeRelH relativeFrom="margin">
                    <wp14:pctWidth>0</wp14:pctWidth>
                  </wp14:sizeRelH>
                  <wp14:sizeRelV relativeFrom="margin">
                    <wp14:pctHeight>0</wp14:pctHeight>
                  </wp14:sizeRelV>
                </wp:anchor>
              </w:drawing>
            </w:r>
          </w:p>
        </w:tc>
      </w:tr>
    </w:tbl>
    <w:p w14:paraId="5CC8DC0E" w14:textId="576CBDD9" w:rsidR="007A6667" w:rsidRPr="003F6B3E" w:rsidRDefault="007A6667" w:rsidP="007A6667">
      <w:pPr>
        <w:pStyle w:val="Caption"/>
        <w:rPr>
          <w:rFonts w:cs="Times New Roman"/>
          <w:b w:val="0"/>
          <w:bCs/>
        </w:rPr>
      </w:pPr>
      <w:bookmarkStart w:id="52" w:name="_Toc50297125"/>
      <w:bookmarkStart w:id="53" w:name="_Toc60697065"/>
      <w:r w:rsidRPr="003F6B3E">
        <w:rPr>
          <w:rFonts w:cs="Times New Roman"/>
        </w:rPr>
        <w:t xml:space="preserve">Gambar 2. </w:t>
      </w:r>
      <w:r w:rsidRPr="003F6B3E">
        <w:rPr>
          <w:rFonts w:cs="Times New Roman"/>
        </w:rPr>
        <w:fldChar w:fldCharType="begin"/>
      </w:r>
      <w:r w:rsidRPr="003F6B3E">
        <w:rPr>
          <w:rFonts w:cs="Times New Roman"/>
        </w:rPr>
        <w:instrText xml:space="preserve"> SEQ Gambar_2. \* ARABIC </w:instrText>
      </w:r>
      <w:r w:rsidRPr="003F6B3E">
        <w:rPr>
          <w:rFonts w:cs="Times New Roman"/>
        </w:rPr>
        <w:fldChar w:fldCharType="separate"/>
      </w:r>
      <w:r>
        <w:rPr>
          <w:rFonts w:cs="Times New Roman"/>
          <w:noProof/>
        </w:rPr>
        <w:t>2</w:t>
      </w:r>
      <w:r w:rsidRPr="003F6B3E">
        <w:rPr>
          <w:rFonts w:cs="Times New Roman"/>
        </w:rPr>
        <w:fldChar w:fldCharType="end"/>
      </w:r>
      <w:r w:rsidRPr="003F6B3E">
        <w:rPr>
          <w:rFonts w:cs="Times New Roman"/>
        </w:rPr>
        <w:t xml:space="preserve"> </w:t>
      </w:r>
      <w:r w:rsidRPr="003F6B3E">
        <w:rPr>
          <w:rFonts w:cs="Times New Roman"/>
          <w:b w:val="0"/>
          <w:bCs/>
        </w:rPr>
        <w:t>Struktur Organisasi Umum</w:t>
      </w:r>
      <w:bookmarkEnd w:id="52"/>
      <w:bookmarkEnd w:id="53"/>
    </w:p>
    <w:p w14:paraId="20AEE5AC" w14:textId="4654A4DF" w:rsidR="007A6667" w:rsidRDefault="007A6667" w:rsidP="007A6667">
      <w:pPr>
        <w:ind w:firstLine="851"/>
        <w:rPr>
          <w:rFonts w:cs="Times New Roman"/>
        </w:rPr>
      </w:pPr>
      <w:r w:rsidRPr="001F49B6">
        <w:rPr>
          <w:rFonts w:cs="Times New Roman"/>
        </w:rPr>
        <w:t xml:space="preserve">Gambar 2.2 merupakan bagan struktur organisasi secara umum pada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7A6667">
        <w:rPr>
          <w:rFonts w:cs="Times New Roman"/>
          <w:szCs w:val="24"/>
        </w:rPr>
        <w:t xml:space="preserve"> Kabupaten Gianyar</w:t>
      </w:r>
      <w:r w:rsidRPr="007A6667">
        <w:rPr>
          <w:rFonts w:cs="Times New Roman"/>
        </w:rPr>
        <w:t xml:space="preserve">. Struktur organisasi </w:t>
      </w:r>
      <w:r w:rsidRPr="007A6667">
        <w:rPr>
          <w:rFonts w:cs="Times New Roman"/>
          <w:szCs w:val="24"/>
        </w:rPr>
        <w:t xml:space="preserve">Dinas </w:t>
      </w:r>
      <w:r w:rsidRPr="007A6667">
        <w:rPr>
          <w:rStyle w:val="Emphasis"/>
          <w:rFonts w:cs="Times New Roman"/>
          <w:bCs/>
          <w:i w:val="0"/>
          <w:szCs w:val="24"/>
          <w:shd w:val="clear" w:color="auto" w:fill="FFFFFF"/>
        </w:rPr>
        <w:t>Komunikasi dan Informatika</w:t>
      </w:r>
      <w:r w:rsidRPr="007A6667">
        <w:rPr>
          <w:rFonts w:cs="Times New Roman"/>
          <w:szCs w:val="24"/>
        </w:rPr>
        <w:t xml:space="preserve"> Kabupaten Gianyar</w:t>
      </w:r>
      <w:r w:rsidRPr="007A6667">
        <w:rPr>
          <w:rFonts w:cs="Times New Roman"/>
        </w:rPr>
        <w:t xml:space="preserve"> terdiri dari satu Kepala Dinas </w:t>
      </w:r>
      <w:r w:rsidRPr="001F49B6">
        <w:rPr>
          <w:rFonts w:cs="Times New Roman"/>
        </w:rPr>
        <w:t xml:space="preserve">yaitu </w:t>
      </w:r>
      <w:r w:rsidRPr="00D53EA5">
        <w:rPr>
          <w:rFonts w:cs="Times New Roman"/>
          <w:szCs w:val="24"/>
          <w:shd w:val="clear" w:color="auto" w:fill="FFFFFF"/>
        </w:rPr>
        <w:t>Cokorda Gde Rai Widiarsa P. SH</w:t>
      </w:r>
      <w:r>
        <w:rPr>
          <w:rFonts w:cs="Times New Roman"/>
          <w:szCs w:val="24"/>
          <w:shd w:val="clear" w:color="auto" w:fill="FFFFFF"/>
        </w:rPr>
        <w:t xml:space="preserve"> yang berkoordinasi dengan 4 bidang</w:t>
      </w:r>
      <w:r>
        <w:rPr>
          <w:rFonts w:cs="Times New Roman"/>
        </w:rPr>
        <w:t>, dibantu dengan Kelompok Jabatan Fungsional dan Sekretariat Dinas yang berkooordinasi dengan sub bagian Perencanaan, Keuangan, serta Umum dan Kepegawaian.</w:t>
      </w:r>
    </w:p>
    <w:p w14:paraId="3845E657" w14:textId="6CA25D96" w:rsidR="007A6667" w:rsidRDefault="007A6667" w:rsidP="007A6667">
      <w:pPr>
        <w:rPr>
          <w:rFonts w:cs="Times New Roman"/>
        </w:rPr>
      </w:pPr>
    </w:p>
    <w:p w14:paraId="11FF4302" w14:textId="77777777" w:rsidR="007A6667" w:rsidRDefault="007A6667" w:rsidP="007A6667">
      <w:pPr>
        <w:pStyle w:val="Heading2"/>
        <w:numPr>
          <w:ilvl w:val="1"/>
          <w:numId w:val="20"/>
        </w:numPr>
        <w:ind w:left="851" w:hanging="851"/>
        <w:jc w:val="left"/>
      </w:pPr>
      <w:bookmarkStart w:id="54" w:name="_Toc60696827"/>
      <w:r>
        <w:t>Konsep Bahasa Pemrograman</w:t>
      </w:r>
      <w:bookmarkEnd w:id="54"/>
      <w:r>
        <w:t xml:space="preserve"> </w:t>
      </w:r>
    </w:p>
    <w:p w14:paraId="08BA4D3E" w14:textId="77777777" w:rsidR="007A6667" w:rsidRDefault="007A6667" w:rsidP="007A6667">
      <w:pPr>
        <w:ind w:firstLine="851"/>
        <w:rPr>
          <w:rFonts w:cs="Times New Roman"/>
          <w:szCs w:val="24"/>
        </w:rPr>
      </w:pPr>
      <w:r w:rsidRPr="007C08F2">
        <w:rPr>
          <w:rFonts w:cs="Times New Roman"/>
          <w:szCs w:val="24"/>
        </w:rPr>
        <w:t>Bahasa pemrograman adalah notasi yang digunakan untuk menulis program (komputer). Bahasa ini dibagi menjadi tiga tingkatan yaitu bahasa mesin, bahasa tingkat rendah dan bahasa tingkat tinggi.</w:t>
      </w:r>
      <w:r>
        <w:rPr>
          <w:rFonts w:cs="Times New Roman"/>
          <w:szCs w:val="24"/>
        </w:rPr>
        <w:t xml:space="preserve"> </w:t>
      </w:r>
    </w:p>
    <w:p w14:paraId="6E31E8C3" w14:textId="77777777" w:rsidR="007A6667" w:rsidRDefault="007A6667" w:rsidP="007A6667">
      <w:pPr>
        <w:ind w:firstLine="851"/>
        <w:rPr>
          <w:rFonts w:cs="Times New Roman"/>
          <w:szCs w:val="24"/>
        </w:rPr>
      </w:pPr>
      <w:r w:rsidRPr="007C08F2">
        <w:rPr>
          <w:rFonts w:cs="Times New Roman"/>
          <w:szCs w:val="24"/>
        </w:rPr>
        <w:lastRenderedPageBreak/>
        <w:t>Bahasa mesin (</w:t>
      </w:r>
      <w:r w:rsidRPr="007C08F2">
        <w:rPr>
          <w:rFonts w:cs="Times New Roman"/>
          <w:i/>
          <w:szCs w:val="24"/>
        </w:rPr>
        <w:t>machine language</w:t>
      </w:r>
      <w:r w:rsidRPr="007C08F2">
        <w:rPr>
          <w:rFonts w:cs="Times New Roman"/>
          <w:szCs w:val="24"/>
        </w:rPr>
        <w:t xml:space="preserve">) berupa </w:t>
      </w:r>
      <w:r w:rsidRPr="007C08F2">
        <w:rPr>
          <w:rFonts w:cs="Times New Roman"/>
          <w:i/>
          <w:szCs w:val="24"/>
        </w:rPr>
        <w:t>microinstruction</w:t>
      </w:r>
      <w:r w:rsidRPr="007C08F2">
        <w:rPr>
          <w:rFonts w:cs="Times New Roman"/>
          <w:szCs w:val="24"/>
        </w:rPr>
        <w:t xml:space="preserve"> atau </w:t>
      </w:r>
      <w:r w:rsidRPr="007C08F2">
        <w:rPr>
          <w:rFonts w:cs="Times New Roman"/>
          <w:i/>
          <w:szCs w:val="24"/>
        </w:rPr>
        <w:t>hardwire</w:t>
      </w:r>
      <w:r w:rsidRPr="007C08F2">
        <w:rPr>
          <w:rFonts w:cs="Times New Roman"/>
          <w:szCs w:val="24"/>
        </w:rPr>
        <w:t>. Programnya sangat panjang dan sulit dipahami. Di samping itu sangat tergantung pada arsitektur mesin. Keunggulannya adalah prosesnya sangat cepat dan tidak perlu interpreter atau penterjemah Bahasa tingkat rendah (</w:t>
      </w:r>
      <w:r w:rsidRPr="007C08F2">
        <w:rPr>
          <w:rFonts w:cs="Times New Roman"/>
          <w:i/>
          <w:szCs w:val="24"/>
        </w:rPr>
        <w:t>low level language</w:t>
      </w:r>
      <w:r w:rsidRPr="007C08F2">
        <w:rPr>
          <w:rFonts w:cs="Times New Roman"/>
          <w:szCs w:val="24"/>
        </w:rPr>
        <w:t xml:space="preserve">) berupa </w:t>
      </w:r>
      <w:r w:rsidRPr="007C08F2">
        <w:rPr>
          <w:rFonts w:cs="Times New Roman"/>
          <w:i/>
          <w:szCs w:val="24"/>
        </w:rPr>
        <w:t>macroinstruction</w:t>
      </w:r>
      <w:r w:rsidRPr="007C08F2">
        <w:rPr>
          <w:rFonts w:cs="Times New Roman"/>
          <w:szCs w:val="24"/>
        </w:rPr>
        <w:t xml:space="preserve"> (</w:t>
      </w:r>
      <w:r w:rsidRPr="007C08F2">
        <w:rPr>
          <w:rFonts w:cs="Times New Roman"/>
          <w:i/>
          <w:szCs w:val="24"/>
        </w:rPr>
        <w:t>assembly</w:t>
      </w:r>
      <w:r w:rsidRPr="007C08F2">
        <w:rPr>
          <w:rFonts w:cs="Times New Roman"/>
          <w:szCs w:val="24"/>
        </w:rPr>
        <w:t xml:space="preserve">). Seperti halnya bahasa mesin, bahasa tingkat rendah tergantung pada arsitektur mesin. Programnya panjang dan sulit dipahami walaupun prosesnya cepat. Jenis bahasa tingkat ini perlu penterjemah berupa assembler. </w:t>
      </w:r>
    </w:p>
    <w:p w14:paraId="0BBB653F" w14:textId="1CD3A84E" w:rsidR="007A6667" w:rsidRDefault="007A6667" w:rsidP="007A6667">
      <w:pPr>
        <w:ind w:firstLine="851"/>
        <w:rPr>
          <w:rFonts w:cs="Times New Roman"/>
          <w:szCs w:val="24"/>
        </w:rPr>
      </w:pPr>
      <w:r w:rsidRPr="007C08F2">
        <w:rPr>
          <w:rFonts w:cs="Times New Roman"/>
          <w:szCs w:val="24"/>
        </w:rPr>
        <w:t>Bahasa tingkat tinggi (</w:t>
      </w:r>
      <w:r w:rsidRPr="007C08F2">
        <w:rPr>
          <w:rFonts w:cs="Times New Roman"/>
          <w:i/>
          <w:szCs w:val="24"/>
        </w:rPr>
        <w:t>high level language</w:t>
      </w:r>
      <w:r w:rsidRPr="007C08F2">
        <w:rPr>
          <w:rFonts w:cs="Times New Roman"/>
          <w:szCs w:val="24"/>
        </w:rPr>
        <w:t xml:space="preserve">) menyerupai struktur bahasa manusia sehingga mudah dipahami. Bahasa ini tidak tergantung pada arsitektur mesin tetapi memerlukan penterjemah berupa compiler atau interpreter. Secara garis besar ada dua kategori bahasa pemrograman yaitu: bahasa pemrograman aras rendah </w:t>
      </w:r>
      <w:r w:rsidRPr="007C08F2">
        <w:rPr>
          <w:rFonts w:cs="Times New Roman"/>
          <w:i/>
          <w:szCs w:val="24"/>
        </w:rPr>
        <w:t>(low level</w:t>
      </w:r>
      <w:r w:rsidRPr="007C08F2">
        <w:rPr>
          <w:rFonts w:cs="Times New Roman"/>
          <w:szCs w:val="24"/>
        </w:rPr>
        <w:t>) dan bahasa pemrograman level tinggi (</w:t>
      </w:r>
      <w:r w:rsidRPr="007C08F2">
        <w:rPr>
          <w:rFonts w:cs="Times New Roman"/>
          <w:i/>
          <w:szCs w:val="24"/>
        </w:rPr>
        <w:t>high level</w:t>
      </w:r>
      <w:r w:rsidRPr="007C08F2">
        <w:rPr>
          <w:rFonts w:cs="Times New Roman"/>
          <w:szCs w:val="24"/>
        </w:rPr>
        <w:t>). Bahasa pemrograman aras rendah cenderung mendekati level komputer, ini artinya bahwa bahasanya ditulis mendekati atau sama dengan bahasa mesin komputer, hal ini sangat sulit ditulis karena bahasanya jauh dari bahasa manusia yang digunakan sehari-hari. Bahasa pemrograman yang lebih mudah dipelajari adalah bahasa pemrograman aras tinggi. Disebut aras tinggi karena bahasanya mendekati level bahasa manusi</w:t>
      </w:r>
      <w:r w:rsidR="008B4A5D">
        <w:rPr>
          <w:rFonts w:cs="Times New Roman"/>
          <w:szCs w:val="24"/>
        </w:rPr>
        <w:t xml:space="preserve">a sehingga lebih mudah dipahami </w:t>
      </w:r>
      <w:sdt>
        <w:sdtPr>
          <w:rPr>
            <w:rFonts w:cs="Times New Roman"/>
            <w:szCs w:val="24"/>
          </w:rPr>
          <w:id w:val="776596975"/>
          <w:citation/>
        </w:sdtPr>
        <w:sdtContent>
          <w:r w:rsidR="008B4A5D">
            <w:rPr>
              <w:rFonts w:cs="Times New Roman"/>
              <w:szCs w:val="24"/>
            </w:rPr>
            <w:fldChar w:fldCharType="begin"/>
          </w:r>
          <w:r w:rsidR="008B4A5D">
            <w:rPr>
              <w:rFonts w:cs="Times New Roman"/>
              <w:szCs w:val="24"/>
            </w:rPr>
            <w:instrText xml:space="preserve"> CITATION Sup08 \l 1033 </w:instrText>
          </w:r>
          <w:r w:rsidR="008B4A5D">
            <w:rPr>
              <w:rFonts w:cs="Times New Roman"/>
              <w:szCs w:val="24"/>
            </w:rPr>
            <w:fldChar w:fldCharType="separate"/>
          </w:r>
          <w:r w:rsidR="008B4A5D" w:rsidRPr="008B4A5D">
            <w:rPr>
              <w:rFonts w:cs="Times New Roman"/>
              <w:noProof/>
              <w:szCs w:val="24"/>
            </w:rPr>
            <w:t>(Suprapto, et al., 2008)</w:t>
          </w:r>
          <w:r w:rsidR="008B4A5D">
            <w:rPr>
              <w:rFonts w:cs="Times New Roman"/>
              <w:szCs w:val="24"/>
            </w:rPr>
            <w:fldChar w:fldCharType="end"/>
          </w:r>
        </w:sdtContent>
      </w:sdt>
      <w:r w:rsidR="004D253A">
        <w:rPr>
          <w:rFonts w:cs="Times New Roman"/>
          <w:szCs w:val="24"/>
        </w:rPr>
        <w:t>.</w:t>
      </w:r>
    </w:p>
    <w:p w14:paraId="2F27E4A6" w14:textId="77777777" w:rsidR="007A6667" w:rsidRDefault="007A6667" w:rsidP="007A6667">
      <w:pPr>
        <w:rPr>
          <w:rFonts w:cs="Times New Roman"/>
          <w:szCs w:val="24"/>
        </w:rPr>
      </w:pPr>
    </w:p>
    <w:p w14:paraId="287B8814" w14:textId="77777777" w:rsidR="007A6667" w:rsidRPr="00C91C48" w:rsidRDefault="007A6667" w:rsidP="007A6667">
      <w:pPr>
        <w:pStyle w:val="Heading2"/>
        <w:numPr>
          <w:ilvl w:val="1"/>
          <w:numId w:val="20"/>
        </w:numPr>
        <w:ind w:left="851" w:hanging="851"/>
      </w:pPr>
      <w:bookmarkStart w:id="55" w:name="_Toc60696828"/>
      <w:r>
        <w:t>Pemrograman Web</w:t>
      </w:r>
      <w:bookmarkEnd w:id="55"/>
    </w:p>
    <w:p w14:paraId="1A684069" w14:textId="77777777" w:rsidR="004D253A" w:rsidRDefault="004D253A" w:rsidP="004D253A">
      <w:pPr>
        <w:ind w:firstLine="851"/>
      </w:pPr>
      <w:r w:rsidRPr="004D253A">
        <w:t>Pemrograman Web diambil dari 2 su</w:t>
      </w:r>
      <w:r>
        <w:t xml:space="preserve">ku kata yaitu kata Pemrograman dan </w:t>
      </w:r>
      <w:r w:rsidRPr="004D253A">
        <w:t>Web.</w:t>
      </w:r>
      <w:r>
        <w:t xml:space="preserve"> </w:t>
      </w:r>
      <w:r w:rsidRPr="004D253A">
        <w:t>Pemrograman berarti proses pembuatan sebuah program atau kumpulan</w:t>
      </w:r>
      <w:r>
        <w:t xml:space="preserve"> </w:t>
      </w:r>
      <w:r w:rsidRPr="004D253A">
        <w:t xml:space="preserve">intruksi. Web berarti jaringan komputer yang terdiri dari kumpulan situs internet yang menawarkan teks, grafis, suara dan sumber daya animasi melalui </w:t>
      </w:r>
      <w:r w:rsidRPr="004D253A">
        <w:rPr>
          <w:i/>
        </w:rPr>
        <w:t>protocol transfer hypertext</w:t>
      </w:r>
      <w:r w:rsidRPr="004D253A">
        <w:t>.</w:t>
      </w:r>
    </w:p>
    <w:p w14:paraId="26201D97" w14:textId="77E15434" w:rsidR="007A6667" w:rsidRPr="004D253A" w:rsidRDefault="007A6667" w:rsidP="004D253A">
      <w:pPr>
        <w:ind w:firstLine="851"/>
      </w:pPr>
      <w:r w:rsidRPr="00C91C48">
        <w:rPr>
          <w:rFonts w:cs="Times New Roman"/>
          <w:szCs w:val="24"/>
        </w:rPr>
        <w:t>Pemrograman web adalah sebutan untuk proses pembuatan kumpulan intruksi atau perintah tertulis yang dibuat secara logis dan da</w:t>
      </w:r>
      <w:r>
        <w:rPr>
          <w:rFonts w:cs="Times New Roman"/>
          <w:szCs w:val="24"/>
        </w:rPr>
        <w:t>pat digunakan atua ditampilkan d</w:t>
      </w:r>
      <w:r w:rsidRPr="00C91C48">
        <w:rPr>
          <w:rFonts w:cs="Times New Roman"/>
          <w:szCs w:val="24"/>
        </w:rPr>
        <w:t>engan bantuan </w:t>
      </w:r>
      <w:r w:rsidRPr="004D253A">
        <w:rPr>
          <w:rFonts w:cs="Times New Roman"/>
          <w:i/>
          <w:szCs w:val="24"/>
        </w:rPr>
        <w:t>web browser</w:t>
      </w:r>
      <w:r w:rsidRPr="00C91C48">
        <w:rPr>
          <w:rFonts w:cs="Times New Roman"/>
          <w:szCs w:val="24"/>
        </w:rPr>
        <w:t>.  </w:t>
      </w:r>
    </w:p>
    <w:p w14:paraId="391BF7C8" w14:textId="77777777" w:rsidR="007A6667" w:rsidRPr="0020740F" w:rsidRDefault="007A6667" w:rsidP="007A6667">
      <w:pPr>
        <w:pStyle w:val="Heading3"/>
        <w:numPr>
          <w:ilvl w:val="2"/>
          <w:numId w:val="20"/>
        </w:numPr>
        <w:ind w:left="851" w:hanging="851"/>
        <w:jc w:val="left"/>
        <w:rPr>
          <w:rStyle w:val="eop"/>
          <w:rFonts w:cs="Times New Roman"/>
        </w:rPr>
      </w:pPr>
      <w:bookmarkStart w:id="56" w:name="_Toc60696829"/>
      <w:r>
        <w:rPr>
          <w:rStyle w:val="normaltextrun"/>
          <w:bCs/>
          <w:lang w:val="id-ID"/>
        </w:rPr>
        <w:lastRenderedPageBreak/>
        <w:t>Bahasa Pemrograman Web</w:t>
      </w:r>
      <w:bookmarkEnd w:id="56"/>
      <w:r>
        <w:rPr>
          <w:rStyle w:val="eop"/>
          <w:bCs/>
        </w:rPr>
        <w:t> </w:t>
      </w:r>
    </w:p>
    <w:p w14:paraId="0BD84D99" w14:textId="438E6788" w:rsidR="004D253A" w:rsidRPr="004D253A" w:rsidRDefault="004D253A" w:rsidP="004D253A">
      <w:pPr>
        <w:ind w:firstLine="851"/>
        <w:rPr>
          <w:rStyle w:val="normaltextrun"/>
          <w:rFonts w:cs="Times New Roman"/>
        </w:rPr>
      </w:pPr>
      <w:r w:rsidRPr="004D253A">
        <w:rPr>
          <w:rStyle w:val="normaltextrun"/>
          <w:rFonts w:cs="Times New Roman"/>
        </w:rPr>
        <w:t>Bahasa pemrograman web adalah Bahasa yang digunakan oleh web programmer untuk membuat sebuah intruksi untuk memerintah komputer agar bias menjalankan suatu fungsi tertentu yang dijalankan pada browser. Bahasa pemrograman web adalah sebuah perhimpunan dari aturan sintaks</w:t>
      </w:r>
      <w:r>
        <w:rPr>
          <w:rStyle w:val="normaltextrun"/>
          <w:rFonts w:cs="Times New Roman"/>
        </w:rPr>
        <w:t xml:space="preserve"> &amp; </w:t>
      </w:r>
      <w:r w:rsidRPr="004D253A">
        <w:rPr>
          <w:rStyle w:val="normaltextrun"/>
          <w:rFonts w:cs="Times New Roman"/>
        </w:rPr>
        <w:t xml:space="preserve">systematic yang tugasnya untuk mendefinisikan program computer berbasis web. </w:t>
      </w:r>
    </w:p>
    <w:p w14:paraId="00FD89E7" w14:textId="3AAA6DFA" w:rsidR="007A6667" w:rsidRPr="0020740F" w:rsidRDefault="004D253A" w:rsidP="004D253A">
      <w:pPr>
        <w:ind w:firstLine="851"/>
        <w:rPr>
          <w:rFonts w:cs="Times New Roman"/>
          <w:szCs w:val="24"/>
        </w:rPr>
      </w:pPr>
      <w:r w:rsidRPr="004D253A">
        <w:rPr>
          <w:rStyle w:val="normaltextrun"/>
          <w:rFonts w:cs="Times New Roman"/>
        </w:rPr>
        <w:t>Ada beberapa jenis bahasa pemrograman web yaitu bahasa pemrograman HTML (</w:t>
      </w:r>
      <w:r w:rsidRPr="004D253A">
        <w:rPr>
          <w:rStyle w:val="normaltextrun"/>
          <w:rFonts w:cs="Times New Roman"/>
          <w:i/>
        </w:rPr>
        <w:t>Hypertext Markup Language</w:t>
      </w:r>
      <w:r w:rsidRPr="004D253A">
        <w:rPr>
          <w:rStyle w:val="normaltextrun"/>
          <w:rFonts w:cs="Times New Roman"/>
        </w:rPr>
        <w:t>), PHP, ASP (</w:t>
      </w:r>
      <w:r w:rsidRPr="004D253A">
        <w:rPr>
          <w:rStyle w:val="normaltextrun"/>
          <w:rFonts w:cs="Times New Roman"/>
          <w:i/>
        </w:rPr>
        <w:t>Active Server Pages</w:t>
      </w:r>
      <w:r w:rsidRPr="004D253A">
        <w:rPr>
          <w:rStyle w:val="normaltextrun"/>
          <w:rFonts w:cs="Times New Roman"/>
        </w:rPr>
        <w:t>), XML (</w:t>
      </w:r>
      <w:r w:rsidRPr="004D253A">
        <w:rPr>
          <w:rStyle w:val="normaltextrun"/>
          <w:rFonts w:cs="Times New Roman"/>
          <w:i/>
        </w:rPr>
        <w:t>Extensible Markup Language</w:t>
      </w:r>
      <w:r w:rsidRPr="004D253A">
        <w:rPr>
          <w:rStyle w:val="normaltextrun"/>
          <w:rFonts w:cs="Times New Roman"/>
        </w:rPr>
        <w:t>), WML (</w:t>
      </w:r>
      <w:r w:rsidRPr="004D253A">
        <w:rPr>
          <w:rStyle w:val="normaltextrun"/>
          <w:rFonts w:cs="Times New Roman"/>
          <w:i/>
        </w:rPr>
        <w:t>Wireless Markup Language</w:t>
      </w:r>
      <w:r w:rsidRPr="004D253A">
        <w:rPr>
          <w:rStyle w:val="normaltextrun"/>
          <w:rFonts w:cs="Times New Roman"/>
        </w:rPr>
        <w:t>), PERL (</w:t>
      </w:r>
      <w:r w:rsidRPr="004D253A">
        <w:rPr>
          <w:rStyle w:val="normaltextrun"/>
          <w:rFonts w:cs="Times New Roman"/>
          <w:i/>
        </w:rPr>
        <w:t>Practical Extraction and Report Language</w:t>
      </w:r>
      <w:r w:rsidRPr="004D253A">
        <w:rPr>
          <w:rStyle w:val="normaltextrun"/>
          <w:rFonts w:cs="Times New Roman"/>
        </w:rPr>
        <w:t>), CFM (</w:t>
      </w:r>
      <w:r w:rsidRPr="004D253A">
        <w:rPr>
          <w:rStyle w:val="normaltextrun"/>
          <w:rFonts w:cs="Times New Roman"/>
          <w:i/>
        </w:rPr>
        <w:t>Cubic Feet per Minute</w:t>
      </w:r>
      <w:r w:rsidRPr="004D253A">
        <w:rPr>
          <w:rStyle w:val="normaltextrun"/>
          <w:rFonts w:cs="Times New Roman"/>
        </w:rPr>
        <w:t>), Javascript, CSS (</w:t>
      </w:r>
      <w:r w:rsidRPr="004D253A">
        <w:rPr>
          <w:rStyle w:val="normaltextrun"/>
          <w:rFonts w:cs="Times New Roman"/>
          <w:i/>
        </w:rPr>
        <w:t>Cascading Style Sheets</w:t>
      </w:r>
      <w:r w:rsidRPr="004D253A">
        <w:rPr>
          <w:rStyle w:val="normaltextrun"/>
          <w:rFonts w:cs="Times New Roman"/>
        </w:rPr>
        <w:t xml:space="preserve">), dan </w:t>
      </w:r>
      <w:r w:rsidR="008B4A5D">
        <w:rPr>
          <w:rStyle w:val="normaltextrun"/>
          <w:rFonts w:cs="Times New Roman"/>
        </w:rPr>
        <w:t>lainnya</w:t>
      </w:r>
      <w:r w:rsidR="00605E2C">
        <w:rPr>
          <w:rStyle w:val="normaltextrun"/>
          <w:rFonts w:cs="Times New Roman"/>
        </w:rPr>
        <w:t xml:space="preserve"> </w:t>
      </w:r>
      <w:sdt>
        <w:sdtPr>
          <w:rPr>
            <w:rStyle w:val="normaltextrun"/>
            <w:rFonts w:cs="Times New Roman"/>
          </w:rPr>
          <w:id w:val="-905290859"/>
          <w:citation/>
        </w:sdtPr>
        <w:sdtContent>
          <w:r w:rsidR="00605E2C">
            <w:rPr>
              <w:rStyle w:val="normaltextrun"/>
              <w:rFonts w:cs="Times New Roman"/>
            </w:rPr>
            <w:fldChar w:fldCharType="begin"/>
          </w:r>
          <w:r w:rsidR="00605E2C">
            <w:rPr>
              <w:rStyle w:val="normaltextrun"/>
              <w:rFonts w:cs="Times New Roman"/>
            </w:rPr>
            <w:instrText xml:space="preserve">CITATION Ver18 \l 1033 </w:instrText>
          </w:r>
          <w:r w:rsidR="00605E2C">
            <w:rPr>
              <w:rStyle w:val="normaltextrun"/>
              <w:rFonts w:cs="Times New Roman"/>
            </w:rPr>
            <w:fldChar w:fldCharType="separate"/>
          </w:r>
          <w:r w:rsidR="008B4A5D" w:rsidRPr="008B4A5D">
            <w:rPr>
              <w:rFonts w:cs="Times New Roman"/>
              <w:noProof/>
            </w:rPr>
            <w:t>(Setyaningrum, 2018)</w:t>
          </w:r>
          <w:r w:rsidR="00605E2C">
            <w:rPr>
              <w:rStyle w:val="normaltextrun"/>
              <w:rFonts w:cs="Times New Roman"/>
            </w:rPr>
            <w:fldChar w:fldCharType="end"/>
          </w:r>
        </w:sdtContent>
      </w:sdt>
      <w:r w:rsidR="007A6667" w:rsidRPr="0020740F">
        <w:rPr>
          <w:rStyle w:val="normaltextrun"/>
          <w:rFonts w:cs="Times New Roman"/>
        </w:rPr>
        <w:t>. </w:t>
      </w:r>
      <w:r w:rsidR="007A6667" w:rsidRPr="0020740F">
        <w:rPr>
          <w:rStyle w:val="eop"/>
          <w:rFonts w:cs="Times New Roman"/>
          <w:szCs w:val="24"/>
        </w:rPr>
        <w:t> </w:t>
      </w:r>
    </w:p>
    <w:p w14:paraId="19A01905" w14:textId="77777777" w:rsidR="007A6667" w:rsidRPr="00C91C48" w:rsidRDefault="007A6667" w:rsidP="007A6667"/>
    <w:p w14:paraId="2DEC8DD7" w14:textId="77777777" w:rsidR="007A6667" w:rsidRDefault="007A6667" w:rsidP="007A6667">
      <w:pPr>
        <w:pStyle w:val="Heading2"/>
        <w:numPr>
          <w:ilvl w:val="1"/>
          <w:numId w:val="20"/>
        </w:numPr>
        <w:ind w:left="851" w:hanging="851"/>
        <w:jc w:val="left"/>
        <w:rPr>
          <w:lang w:val="id-ID"/>
        </w:rPr>
      </w:pPr>
      <w:bookmarkStart w:id="57" w:name="_Toc60696830"/>
      <w:r>
        <w:t>Konsep MVC</w:t>
      </w:r>
      <w:bookmarkEnd w:id="57"/>
      <w:r w:rsidRPr="00462BB2">
        <w:rPr>
          <w:lang w:val="id-ID"/>
        </w:rPr>
        <w:t xml:space="preserve"> </w:t>
      </w:r>
    </w:p>
    <w:p w14:paraId="670A38D9" w14:textId="5C44C026" w:rsidR="007A6667" w:rsidRPr="007E292F" w:rsidRDefault="007A6667" w:rsidP="007A6667">
      <w:pPr>
        <w:ind w:firstLine="851"/>
        <w:rPr>
          <w:rFonts w:cs="Times New Roman"/>
          <w:szCs w:val="24"/>
        </w:rPr>
      </w:pPr>
      <w:r>
        <w:rPr>
          <w:rFonts w:cs="Times New Roman"/>
          <w:szCs w:val="24"/>
        </w:rPr>
        <w:t xml:space="preserve">MVC memiliki pola untuk memecah aplikasi menjadi 3 modul asosiasi diantaranya adalah Model, </w:t>
      </w:r>
      <w:r>
        <w:rPr>
          <w:rFonts w:cs="Times New Roman"/>
          <w:i/>
          <w:szCs w:val="24"/>
        </w:rPr>
        <w:t>View</w:t>
      </w:r>
      <w:r>
        <w:rPr>
          <w:rFonts w:cs="Times New Roman"/>
          <w:szCs w:val="24"/>
        </w:rPr>
        <w:t xml:space="preserve"> dan </w:t>
      </w:r>
      <w:r>
        <w:rPr>
          <w:rFonts w:cs="Times New Roman"/>
          <w:i/>
          <w:szCs w:val="24"/>
        </w:rPr>
        <w:t xml:space="preserve">Controller. </w:t>
      </w:r>
      <w:r>
        <w:rPr>
          <w:rFonts w:cs="Times New Roman"/>
          <w:szCs w:val="24"/>
        </w:rPr>
        <w:t xml:space="preserve">Model merupakan logika dan inti dari sebuah aplikasi. </w:t>
      </w:r>
      <w:r>
        <w:rPr>
          <w:rFonts w:cs="Times New Roman"/>
          <w:i/>
          <w:szCs w:val="24"/>
        </w:rPr>
        <w:t xml:space="preserve">View </w:t>
      </w:r>
      <w:r>
        <w:rPr>
          <w:rFonts w:cs="Times New Roman"/>
          <w:szCs w:val="24"/>
        </w:rPr>
        <w:t xml:space="preserve">merupakan </w:t>
      </w:r>
      <w:r>
        <w:rPr>
          <w:rFonts w:cs="Times New Roman"/>
          <w:i/>
          <w:szCs w:val="24"/>
        </w:rPr>
        <w:t xml:space="preserve">user interface </w:t>
      </w:r>
      <w:r>
        <w:rPr>
          <w:rFonts w:cs="Times New Roman"/>
          <w:szCs w:val="24"/>
        </w:rPr>
        <w:t xml:space="preserve">dari </w:t>
      </w:r>
      <w:r>
        <w:rPr>
          <w:rFonts w:cs="Times New Roman"/>
          <w:i/>
          <w:szCs w:val="24"/>
        </w:rPr>
        <w:t>controller</w:t>
      </w:r>
      <w:r>
        <w:rPr>
          <w:rFonts w:cs="Times New Roman"/>
          <w:szCs w:val="24"/>
        </w:rPr>
        <w:t xml:space="preserve"> yang digunakan untuk merespond sebuah </w:t>
      </w:r>
      <w:r w:rsidRPr="007E292F">
        <w:rPr>
          <w:rFonts w:cs="Times New Roman"/>
          <w:i/>
          <w:szCs w:val="24"/>
        </w:rPr>
        <w:t>event</w:t>
      </w:r>
      <w:r>
        <w:rPr>
          <w:rFonts w:cs="Times New Roman"/>
          <w:i/>
          <w:szCs w:val="24"/>
        </w:rPr>
        <w:t xml:space="preserve">. Controller </w:t>
      </w:r>
      <w:r>
        <w:rPr>
          <w:rFonts w:cs="Times New Roman"/>
          <w:szCs w:val="24"/>
        </w:rPr>
        <w:t xml:space="preserve">merupakan pengimplementasian flow yang berfungsi untuk mengontrol antara </w:t>
      </w:r>
      <w:r>
        <w:rPr>
          <w:rFonts w:cs="Times New Roman"/>
          <w:i/>
          <w:szCs w:val="24"/>
        </w:rPr>
        <w:t xml:space="preserve">view </w:t>
      </w:r>
      <w:r>
        <w:rPr>
          <w:rFonts w:cs="Times New Roman"/>
          <w:szCs w:val="24"/>
        </w:rPr>
        <w:t>dan model</w:t>
      </w:r>
      <w:r w:rsidR="008B4A5D">
        <w:rPr>
          <w:rFonts w:cs="Times New Roman"/>
          <w:szCs w:val="24"/>
        </w:rPr>
        <w:t xml:space="preserve"> </w:t>
      </w:r>
      <w:sdt>
        <w:sdtPr>
          <w:rPr>
            <w:rFonts w:cs="Times New Roman"/>
            <w:szCs w:val="24"/>
          </w:rPr>
          <w:id w:val="-127315785"/>
          <w:citation/>
        </w:sdtPr>
        <w:sdtContent>
          <w:r w:rsidR="008B4A5D">
            <w:rPr>
              <w:rFonts w:cs="Times New Roman"/>
              <w:szCs w:val="24"/>
            </w:rPr>
            <w:fldChar w:fldCharType="begin"/>
          </w:r>
          <w:r w:rsidR="008B4A5D">
            <w:rPr>
              <w:rFonts w:cs="Times New Roman"/>
              <w:szCs w:val="24"/>
            </w:rPr>
            <w:instrText xml:space="preserve"> CITATION Sim16 \l 1033 </w:instrText>
          </w:r>
          <w:r w:rsidR="008B4A5D">
            <w:rPr>
              <w:rFonts w:cs="Times New Roman"/>
              <w:szCs w:val="24"/>
            </w:rPr>
            <w:fldChar w:fldCharType="separate"/>
          </w:r>
          <w:r w:rsidR="008B4A5D" w:rsidRPr="008B4A5D">
            <w:rPr>
              <w:rFonts w:cs="Times New Roman"/>
              <w:noProof/>
              <w:szCs w:val="24"/>
            </w:rPr>
            <w:t>(Simanjuntak &amp; Kasnady, 2016)</w:t>
          </w:r>
          <w:r w:rsidR="008B4A5D">
            <w:rPr>
              <w:rFonts w:cs="Times New Roman"/>
              <w:szCs w:val="24"/>
            </w:rPr>
            <w:fldChar w:fldCharType="end"/>
          </w:r>
        </w:sdtContent>
      </w:sdt>
      <w:r>
        <w:rPr>
          <w:rFonts w:cs="Times New Roman"/>
          <w:szCs w:val="24"/>
        </w:rPr>
        <w:t xml:space="preserve">. Berikut penjelasan lebih lanjut mengenai 3 modul </w:t>
      </w:r>
      <w:proofErr w:type="gramStart"/>
      <w:r>
        <w:rPr>
          <w:rFonts w:cs="Times New Roman"/>
          <w:szCs w:val="24"/>
        </w:rPr>
        <w:t>diatas :</w:t>
      </w:r>
      <w:proofErr w:type="gramEnd"/>
      <w:r>
        <w:rPr>
          <w:rFonts w:cs="Times New Roman"/>
          <w:szCs w:val="24"/>
        </w:rPr>
        <w:t xml:space="preserve"> </w:t>
      </w:r>
    </w:p>
    <w:p w14:paraId="0E33C6D2" w14:textId="77777777" w:rsidR="007A6667" w:rsidRDefault="007A6667" w:rsidP="007A6667">
      <w:pPr>
        <w:pStyle w:val="Heading3"/>
        <w:numPr>
          <w:ilvl w:val="2"/>
          <w:numId w:val="20"/>
        </w:numPr>
        <w:ind w:left="851" w:hanging="851"/>
        <w:jc w:val="left"/>
        <w:rPr>
          <w:b w:val="0"/>
        </w:rPr>
      </w:pPr>
      <w:bookmarkStart w:id="58" w:name="_Toc60696831"/>
      <w:r w:rsidRPr="00020B33">
        <w:t>Model</w:t>
      </w:r>
      <w:bookmarkEnd w:id="58"/>
    </w:p>
    <w:p w14:paraId="735F2A52" w14:textId="77777777" w:rsidR="007A6667" w:rsidRDefault="007A6667" w:rsidP="007A6667">
      <w:pPr>
        <w:ind w:firstLine="851"/>
        <w:rPr>
          <w:rFonts w:cs="Times New Roman"/>
          <w:szCs w:val="24"/>
        </w:rPr>
      </w:pPr>
      <w:r w:rsidRPr="00E9118F">
        <w:rPr>
          <w:rFonts w:cs="Times New Roman"/>
          <w:szCs w:val="24"/>
        </w:rPr>
        <w:t>Model be</w:t>
      </w:r>
      <w:r>
        <w:rPr>
          <w:rFonts w:cs="Times New Roman"/>
          <w:szCs w:val="24"/>
        </w:rPr>
        <w:t>rhubungan dengan data dan</w:t>
      </w:r>
      <w:r w:rsidRPr="00E9118F">
        <w:rPr>
          <w:rFonts w:cs="Times New Roman"/>
          <w:szCs w:val="24"/>
        </w:rPr>
        <w:t xml:space="preserve"> interaksi ke </w:t>
      </w:r>
      <w:r w:rsidRPr="00B70407">
        <w:rPr>
          <w:rFonts w:cs="Times New Roman"/>
          <w:i/>
          <w:szCs w:val="24"/>
        </w:rPr>
        <w:t>database</w:t>
      </w:r>
      <w:r w:rsidRPr="00E9118F">
        <w:rPr>
          <w:rFonts w:cs="Times New Roman"/>
          <w:szCs w:val="24"/>
        </w:rPr>
        <w:t xml:space="preserve"> </w:t>
      </w:r>
      <w:r>
        <w:rPr>
          <w:rFonts w:cs="Times New Roman"/>
          <w:szCs w:val="24"/>
        </w:rPr>
        <w:t xml:space="preserve">atau webservice yang merepresentasikan struktur data dari aplikasi yang biasa berupa basis data maupun data lainnya dalam bentuk file teks, file XML maupun webservice. Pada umumnya dalam model berisi class dan fungsi untuk mengambil, update dan delete data website. Bagian model biasanya berhubungan dengan perintah-perintah query SQL karena di dalab web menggunakan basis data untuk menyimpan data. </w:t>
      </w:r>
    </w:p>
    <w:p w14:paraId="24E7894C" w14:textId="77777777" w:rsidR="007A6667" w:rsidRPr="00E9118F" w:rsidRDefault="007A6667" w:rsidP="007A6667">
      <w:pPr>
        <w:ind w:firstLine="720"/>
        <w:rPr>
          <w:rFonts w:cs="Times New Roman"/>
          <w:szCs w:val="24"/>
        </w:rPr>
      </w:pPr>
    </w:p>
    <w:p w14:paraId="618AE5AD" w14:textId="77777777" w:rsidR="007A6667" w:rsidRPr="00020B33" w:rsidRDefault="007A6667" w:rsidP="007A6667">
      <w:pPr>
        <w:pStyle w:val="Heading3"/>
        <w:numPr>
          <w:ilvl w:val="2"/>
          <w:numId w:val="20"/>
        </w:numPr>
        <w:spacing w:before="0"/>
        <w:ind w:left="851" w:hanging="851"/>
        <w:jc w:val="left"/>
        <w:rPr>
          <w:b w:val="0"/>
        </w:rPr>
      </w:pPr>
      <w:bookmarkStart w:id="59" w:name="_Toc60696832"/>
      <w:r w:rsidRPr="00020B33">
        <w:lastRenderedPageBreak/>
        <w:t>View</w:t>
      </w:r>
      <w:bookmarkEnd w:id="59"/>
    </w:p>
    <w:p w14:paraId="2899F91D" w14:textId="77777777" w:rsidR="007A6667" w:rsidRDefault="007A6667" w:rsidP="007A6667">
      <w:pPr>
        <w:ind w:firstLine="851"/>
        <w:rPr>
          <w:rFonts w:cs="Times New Roman"/>
          <w:szCs w:val="24"/>
        </w:rPr>
      </w:pPr>
      <w:r>
        <w:rPr>
          <w:rFonts w:cs="Times New Roman"/>
          <w:szCs w:val="24"/>
        </w:rPr>
        <w:t xml:space="preserve">View berhubungan dengan segala sesuatu yang akan ditampilkan ke </w:t>
      </w:r>
      <w:r>
        <w:rPr>
          <w:rFonts w:cs="Times New Roman"/>
          <w:i/>
          <w:szCs w:val="24"/>
        </w:rPr>
        <w:t xml:space="preserve">end-user </w:t>
      </w:r>
      <w:r>
        <w:rPr>
          <w:rFonts w:cs="Times New Roman"/>
          <w:szCs w:val="24"/>
        </w:rPr>
        <w:t xml:space="preserve">berupa halaman web, rss, javascript dan lain lain. View hanya berisi variabel-variabel yang berisi data yang siap ditampilkan. View dapat dikatakan sebagai halaman websie yang dibuat menggunakan HTML dengan bantuan CSS ataupun JavaScript dan dikhususkan untuk menampilkan data hasil dari model &amp; controller. </w:t>
      </w:r>
    </w:p>
    <w:p w14:paraId="35F68A27" w14:textId="77777777" w:rsidR="007A6667" w:rsidRPr="00B70407" w:rsidRDefault="007A6667" w:rsidP="007A6667">
      <w:pPr>
        <w:ind w:firstLine="720"/>
        <w:rPr>
          <w:rFonts w:cs="Times New Roman"/>
          <w:szCs w:val="24"/>
        </w:rPr>
      </w:pPr>
    </w:p>
    <w:p w14:paraId="4E1ED1FC" w14:textId="77777777" w:rsidR="007A6667" w:rsidRPr="00020B33" w:rsidRDefault="007A6667" w:rsidP="007A6667">
      <w:pPr>
        <w:pStyle w:val="Heading3"/>
        <w:numPr>
          <w:ilvl w:val="2"/>
          <w:numId w:val="20"/>
        </w:numPr>
        <w:ind w:left="851" w:hanging="851"/>
        <w:jc w:val="left"/>
        <w:rPr>
          <w:b w:val="0"/>
        </w:rPr>
      </w:pPr>
      <w:bookmarkStart w:id="60" w:name="_Toc60696833"/>
      <w:r w:rsidRPr="00020B33">
        <w:t>Controller</w:t>
      </w:r>
      <w:bookmarkEnd w:id="60"/>
    </w:p>
    <w:p w14:paraId="0F6A85E5" w14:textId="77777777" w:rsidR="007A6667" w:rsidRDefault="007A6667" w:rsidP="007A6667">
      <w:pPr>
        <w:ind w:firstLine="851"/>
        <w:rPr>
          <w:rFonts w:cs="Times New Roman"/>
          <w:szCs w:val="24"/>
        </w:rPr>
      </w:pPr>
      <w:r>
        <w:rPr>
          <w:rFonts w:cs="Times New Roman"/>
          <w:i/>
          <w:szCs w:val="24"/>
        </w:rPr>
        <w:t>C</w:t>
      </w:r>
      <w:r w:rsidRPr="00020B33">
        <w:rPr>
          <w:rFonts w:cs="Times New Roman"/>
          <w:i/>
          <w:szCs w:val="24"/>
        </w:rPr>
        <w:t>ontroller</w:t>
      </w:r>
      <w:r>
        <w:rPr>
          <w:rFonts w:cs="Times New Roman"/>
          <w:i/>
          <w:szCs w:val="24"/>
        </w:rPr>
        <w:t xml:space="preserve"> </w:t>
      </w:r>
      <w:r>
        <w:rPr>
          <w:rFonts w:cs="Times New Roman"/>
          <w:szCs w:val="24"/>
        </w:rPr>
        <w:t xml:space="preserve">bertindak sebagai penghubung data dan view yang di dalamnya terdapat class serta fungsi yang memproses permintaan dari view ke dalam struktur data di dalam model. </w:t>
      </w:r>
      <w:r w:rsidRPr="00020B33">
        <w:rPr>
          <w:rFonts w:cs="Times New Roman"/>
          <w:i/>
          <w:szCs w:val="24"/>
        </w:rPr>
        <w:t>Controller</w:t>
      </w:r>
      <w:r>
        <w:rPr>
          <w:rFonts w:cs="Times New Roman"/>
          <w:i/>
          <w:szCs w:val="24"/>
        </w:rPr>
        <w:t xml:space="preserve"> </w:t>
      </w:r>
      <w:r>
        <w:rPr>
          <w:rFonts w:cs="Times New Roman"/>
          <w:szCs w:val="24"/>
        </w:rPr>
        <w:t xml:space="preserve">tidak berisi kode untuk mengakses basis data karena itu merupakan wewenang dari Model. Tugas </w:t>
      </w:r>
      <w:r w:rsidRPr="00020B33">
        <w:rPr>
          <w:rFonts w:cs="Times New Roman"/>
          <w:i/>
          <w:szCs w:val="24"/>
        </w:rPr>
        <w:t>controller</w:t>
      </w:r>
      <w:r>
        <w:rPr>
          <w:rFonts w:cs="Times New Roman"/>
          <w:i/>
          <w:szCs w:val="24"/>
        </w:rPr>
        <w:t xml:space="preserve"> </w:t>
      </w:r>
      <w:r>
        <w:rPr>
          <w:rFonts w:cs="Times New Roman"/>
          <w:szCs w:val="24"/>
        </w:rPr>
        <w:t xml:space="preserve">adalah untuk menyediakan akses ke basis data, menyediakan penanganan kesalahan/error dan mengerjakan proses logika dari aplikasi serta melakukan validasi atau cek terhadap input. </w:t>
      </w:r>
    </w:p>
    <w:p w14:paraId="049F5166" w14:textId="77777777" w:rsidR="007A6667" w:rsidRPr="001A2E92" w:rsidRDefault="007A6667" w:rsidP="007A6667">
      <w:pPr>
        <w:ind w:firstLine="720"/>
        <w:rPr>
          <w:rFonts w:cs="Times New Roman"/>
          <w:szCs w:val="24"/>
          <w:lang w:val="id-ID"/>
        </w:rPr>
      </w:pPr>
    </w:p>
    <w:p w14:paraId="6F027A29" w14:textId="77777777" w:rsidR="007A6667" w:rsidRDefault="007A6667" w:rsidP="007A6667">
      <w:pPr>
        <w:pStyle w:val="Heading2"/>
        <w:numPr>
          <w:ilvl w:val="1"/>
          <w:numId w:val="20"/>
        </w:numPr>
        <w:ind w:left="851" w:hanging="851"/>
        <w:jc w:val="left"/>
      </w:pPr>
      <w:bookmarkStart w:id="61" w:name="_Toc60696834"/>
      <w:r>
        <w:t>Framework</w:t>
      </w:r>
      <w:bookmarkEnd w:id="61"/>
      <w:r w:rsidRPr="00462BB2">
        <w:rPr>
          <w:lang w:val="id-ID"/>
        </w:rPr>
        <w:t xml:space="preserve"> </w:t>
      </w:r>
    </w:p>
    <w:p w14:paraId="4D157B5E" w14:textId="78B0AEF1" w:rsidR="007A6667" w:rsidRPr="005D696A" w:rsidRDefault="007A6667" w:rsidP="007A6667">
      <w:pPr>
        <w:ind w:firstLine="851"/>
        <w:rPr>
          <w:rFonts w:cs="Times New Roman"/>
          <w:szCs w:val="24"/>
        </w:rPr>
      </w:pPr>
      <w:r w:rsidRPr="00CC5E72">
        <w:rPr>
          <w:rFonts w:cs="Times New Roman"/>
          <w:i/>
          <w:szCs w:val="24"/>
        </w:rPr>
        <w:t>Framework</w:t>
      </w:r>
      <w:r>
        <w:rPr>
          <w:rFonts w:cs="Times New Roman"/>
          <w:szCs w:val="24"/>
        </w:rPr>
        <w:t xml:space="preserve"> adalah sebuah struktur konseptual dasar yang digunakan untuk memecahkan sebuah permasalahan atau isu-isu kompleks. Penggunaan </w:t>
      </w:r>
      <w:r w:rsidRPr="00CC5E72">
        <w:rPr>
          <w:rFonts w:cs="Times New Roman"/>
          <w:i/>
          <w:szCs w:val="24"/>
        </w:rPr>
        <w:t>framework</w:t>
      </w:r>
      <w:r>
        <w:rPr>
          <w:rFonts w:cs="Times New Roman"/>
          <w:szCs w:val="24"/>
        </w:rPr>
        <w:t xml:space="preserve"> memberikan beberapa keuntungan diantaranya menghemat waktu pengembangan dan </w:t>
      </w:r>
      <w:r>
        <w:rPr>
          <w:rFonts w:cs="Times New Roman"/>
          <w:i/>
          <w:szCs w:val="24"/>
        </w:rPr>
        <w:t>r</w:t>
      </w:r>
      <w:r w:rsidRPr="00CC5E72">
        <w:rPr>
          <w:rFonts w:cs="Times New Roman"/>
          <w:i/>
          <w:szCs w:val="24"/>
        </w:rPr>
        <w:t>euse</w:t>
      </w:r>
      <w:r>
        <w:rPr>
          <w:rFonts w:cs="Times New Roman"/>
          <w:i/>
          <w:szCs w:val="24"/>
        </w:rPr>
        <w:t xml:space="preserve"> of code </w:t>
      </w:r>
      <w:r>
        <w:rPr>
          <w:rFonts w:cs="Times New Roman"/>
          <w:szCs w:val="24"/>
        </w:rPr>
        <w:t xml:space="preserve">adalah dengan menggunakan </w:t>
      </w:r>
      <w:r w:rsidRPr="005D696A">
        <w:rPr>
          <w:rFonts w:cs="Times New Roman"/>
          <w:i/>
          <w:szCs w:val="24"/>
        </w:rPr>
        <w:t>framework</w:t>
      </w:r>
      <w:r>
        <w:rPr>
          <w:rFonts w:cs="Times New Roman"/>
          <w:szCs w:val="24"/>
        </w:rPr>
        <w:t xml:space="preserve"> </w:t>
      </w:r>
      <w:r w:rsidRPr="005D696A">
        <w:rPr>
          <w:rFonts w:cs="Times New Roman"/>
          <w:i/>
          <w:szCs w:val="24"/>
        </w:rPr>
        <w:t>project</w:t>
      </w:r>
      <w:r>
        <w:rPr>
          <w:rFonts w:cs="Times New Roman"/>
          <w:szCs w:val="24"/>
        </w:rPr>
        <w:t xml:space="preserve"> yang dibuat memiliki struktur yang baku. Sebuah </w:t>
      </w:r>
      <w:r w:rsidRPr="005D696A">
        <w:rPr>
          <w:rFonts w:cs="Times New Roman"/>
          <w:i/>
          <w:szCs w:val="24"/>
        </w:rPr>
        <w:t>framework</w:t>
      </w:r>
      <w:r>
        <w:rPr>
          <w:rFonts w:cs="Times New Roman"/>
          <w:szCs w:val="24"/>
        </w:rPr>
        <w:t xml:space="preserve"> biasanya tersedia struktur yang baik yaitu </w:t>
      </w:r>
      <w:r w:rsidRPr="005D696A">
        <w:rPr>
          <w:rFonts w:cs="Times New Roman"/>
          <w:i/>
          <w:szCs w:val="24"/>
        </w:rPr>
        <w:t>standar coding</w:t>
      </w:r>
      <w:r>
        <w:rPr>
          <w:rFonts w:cs="Times New Roman"/>
          <w:szCs w:val="24"/>
        </w:rPr>
        <w:t xml:space="preserve">, </w:t>
      </w:r>
      <w:r w:rsidRPr="005D696A">
        <w:rPr>
          <w:rFonts w:cs="Times New Roman"/>
          <w:i/>
          <w:szCs w:val="24"/>
        </w:rPr>
        <w:t>best practice,</w:t>
      </w:r>
      <w:r>
        <w:rPr>
          <w:rFonts w:cs="Times New Roman"/>
          <w:szCs w:val="24"/>
        </w:rPr>
        <w:t xml:space="preserve"> </w:t>
      </w:r>
      <w:r w:rsidRPr="005D696A">
        <w:rPr>
          <w:rFonts w:cs="Times New Roman"/>
          <w:i/>
          <w:szCs w:val="24"/>
        </w:rPr>
        <w:t>design pattern</w:t>
      </w:r>
      <w:r>
        <w:rPr>
          <w:rFonts w:cs="Times New Roman"/>
          <w:szCs w:val="24"/>
        </w:rPr>
        <w:t xml:space="preserve"> dan </w:t>
      </w:r>
      <w:r w:rsidRPr="005D696A">
        <w:rPr>
          <w:rFonts w:cs="Times New Roman"/>
          <w:i/>
          <w:szCs w:val="24"/>
        </w:rPr>
        <w:t>common function</w:t>
      </w:r>
      <w:r w:rsidR="008B4A5D">
        <w:rPr>
          <w:rFonts w:cs="Times New Roman"/>
          <w:i/>
          <w:szCs w:val="24"/>
        </w:rPr>
        <w:t xml:space="preserve"> </w:t>
      </w:r>
      <w:sdt>
        <w:sdtPr>
          <w:rPr>
            <w:rFonts w:cs="Times New Roman"/>
            <w:i/>
            <w:szCs w:val="24"/>
          </w:rPr>
          <w:id w:val="854930329"/>
          <w:citation/>
        </w:sdtPr>
        <w:sdtContent>
          <w:r w:rsidR="008B4A5D">
            <w:rPr>
              <w:rFonts w:cs="Times New Roman"/>
              <w:i/>
              <w:szCs w:val="24"/>
            </w:rPr>
            <w:fldChar w:fldCharType="begin"/>
          </w:r>
          <w:r w:rsidR="008B4A5D">
            <w:rPr>
              <w:rFonts w:cs="Times New Roman"/>
              <w:i/>
              <w:szCs w:val="24"/>
            </w:rPr>
            <w:instrText xml:space="preserve"> CITATION Bas10 \l 1033 </w:instrText>
          </w:r>
          <w:r w:rsidR="008B4A5D">
            <w:rPr>
              <w:rFonts w:cs="Times New Roman"/>
              <w:i/>
              <w:szCs w:val="24"/>
            </w:rPr>
            <w:fldChar w:fldCharType="separate"/>
          </w:r>
          <w:r w:rsidR="008B4A5D" w:rsidRPr="008B4A5D">
            <w:rPr>
              <w:rFonts w:cs="Times New Roman"/>
              <w:noProof/>
              <w:szCs w:val="24"/>
            </w:rPr>
            <w:t>(Basuki, 2010)</w:t>
          </w:r>
          <w:r w:rsidR="008B4A5D">
            <w:rPr>
              <w:rFonts w:cs="Times New Roman"/>
              <w:i/>
              <w:szCs w:val="24"/>
            </w:rPr>
            <w:fldChar w:fldCharType="end"/>
          </w:r>
        </w:sdtContent>
      </w:sdt>
      <w:r>
        <w:rPr>
          <w:rFonts w:cs="Times New Roman"/>
          <w:szCs w:val="24"/>
        </w:rPr>
        <w:t xml:space="preserve">. </w:t>
      </w:r>
    </w:p>
    <w:p w14:paraId="4C2AA462" w14:textId="77777777" w:rsidR="007A6667" w:rsidRPr="005D696A" w:rsidRDefault="007A6667" w:rsidP="007A6667">
      <w:pPr>
        <w:pStyle w:val="Heading3"/>
        <w:numPr>
          <w:ilvl w:val="2"/>
          <w:numId w:val="20"/>
        </w:numPr>
        <w:tabs>
          <w:tab w:val="left" w:pos="1350"/>
        </w:tabs>
        <w:ind w:left="851" w:hanging="851"/>
        <w:jc w:val="left"/>
        <w:rPr>
          <w:rFonts w:cs="Times New Roman"/>
          <w:b w:val="0"/>
        </w:rPr>
      </w:pPr>
      <w:bookmarkStart w:id="62" w:name="_Toc60696835"/>
      <w:r w:rsidRPr="005D696A">
        <w:rPr>
          <w:rFonts w:cs="Times New Roman"/>
        </w:rPr>
        <w:t>Framework</w:t>
      </w:r>
      <w:r w:rsidRPr="005D696A">
        <w:rPr>
          <w:rFonts w:cs="Times New Roman"/>
          <w:lang w:val="id-ID"/>
        </w:rPr>
        <w:t xml:space="preserve"> </w:t>
      </w:r>
      <w:r w:rsidRPr="005D696A">
        <w:rPr>
          <w:rFonts w:cs="Times New Roman"/>
        </w:rPr>
        <w:t>CodeIgniter</w:t>
      </w:r>
      <w:bookmarkEnd w:id="62"/>
    </w:p>
    <w:p w14:paraId="1AF11846" w14:textId="77777777" w:rsidR="007A6667" w:rsidRDefault="007A6667" w:rsidP="007A6667">
      <w:pPr>
        <w:ind w:firstLine="851"/>
        <w:rPr>
          <w:rFonts w:cs="Times New Roman"/>
          <w:szCs w:val="24"/>
        </w:rPr>
      </w:pPr>
      <w:r w:rsidRPr="005D696A">
        <w:rPr>
          <w:rFonts w:cs="Times New Roman"/>
          <w:szCs w:val="24"/>
        </w:rPr>
        <w:t xml:space="preserve">CodeIgniter adalah sebuah web </w:t>
      </w:r>
      <w:r w:rsidRPr="005D696A">
        <w:rPr>
          <w:rFonts w:cs="Times New Roman"/>
          <w:i/>
          <w:szCs w:val="24"/>
        </w:rPr>
        <w:t>application framework</w:t>
      </w:r>
      <w:r w:rsidRPr="005D696A">
        <w:rPr>
          <w:rFonts w:cs="Times New Roman"/>
          <w:szCs w:val="24"/>
        </w:rPr>
        <w:t xml:space="preserve"> yang bersifat </w:t>
      </w:r>
      <w:r w:rsidRPr="005D696A">
        <w:rPr>
          <w:rFonts w:cs="Times New Roman"/>
          <w:i/>
          <w:szCs w:val="24"/>
        </w:rPr>
        <w:t>open source</w:t>
      </w:r>
      <w:r w:rsidRPr="005D696A">
        <w:rPr>
          <w:rFonts w:cs="Times New Roman"/>
          <w:szCs w:val="24"/>
        </w:rPr>
        <w:t xml:space="preserve"> </w:t>
      </w:r>
      <w:r>
        <w:rPr>
          <w:rFonts w:cs="Times New Roman"/>
          <w:szCs w:val="24"/>
        </w:rPr>
        <w:t xml:space="preserve">untuk membangun aplikasi php dinamis. Tujuan pengembangannya adalah untuk membantu </w:t>
      </w:r>
      <w:r w:rsidRPr="005D696A">
        <w:rPr>
          <w:rFonts w:cs="Times New Roman"/>
          <w:i/>
          <w:szCs w:val="24"/>
        </w:rPr>
        <w:t>developer</w:t>
      </w:r>
      <w:r>
        <w:rPr>
          <w:rFonts w:cs="Times New Roman"/>
          <w:szCs w:val="24"/>
        </w:rPr>
        <w:t xml:space="preserve"> mengerjakan sebuah project/aplikasi dengan cepat. CodeIgniter menyediakan berbagai macam </w:t>
      </w:r>
      <w:r w:rsidRPr="005D696A">
        <w:rPr>
          <w:rFonts w:cs="Times New Roman"/>
          <w:i/>
          <w:szCs w:val="24"/>
        </w:rPr>
        <w:t>library</w:t>
      </w:r>
      <w:r>
        <w:rPr>
          <w:rFonts w:cs="Times New Roman"/>
          <w:i/>
          <w:szCs w:val="24"/>
        </w:rPr>
        <w:t xml:space="preserve"> </w:t>
      </w:r>
      <w:r>
        <w:rPr>
          <w:rFonts w:cs="Times New Roman"/>
          <w:szCs w:val="24"/>
        </w:rPr>
        <w:t xml:space="preserve">yang dibangun menggunakan konsep </w:t>
      </w:r>
      <w:r w:rsidRPr="005D696A">
        <w:rPr>
          <w:rFonts w:cs="Times New Roman"/>
          <w:i/>
          <w:szCs w:val="24"/>
        </w:rPr>
        <w:t>Model View Controller</w:t>
      </w:r>
      <w:r>
        <w:rPr>
          <w:rFonts w:cs="Times New Roman"/>
          <w:i/>
          <w:szCs w:val="24"/>
        </w:rPr>
        <w:t xml:space="preserve"> </w:t>
      </w:r>
      <w:r>
        <w:rPr>
          <w:rFonts w:cs="Times New Roman"/>
          <w:szCs w:val="24"/>
        </w:rPr>
        <w:t>(MVC)</w:t>
      </w:r>
      <w:r>
        <w:rPr>
          <w:rFonts w:cs="Times New Roman"/>
          <w:i/>
          <w:szCs w:val="24"/>
        </w:rPr>
        <w:t xml:space="preserve"> </w:t>
      </w:r>
      <w:r w:rsidRPr="001E77B3">
        <w:rPr>
          <w:rFonts w:cs="Times New Roman"/>
          <w:i/>
          <w:szCs w:val="24"/>
        </w:rPr>
        <w:t>development pattern</w:t>
      </w:r>
      <w:r>
        <w:rPr>
          <w:rFonts w:cs="Times New Roman"/>
          <w:szCs w:val="24"/>
        </w:rPr>
        <w:t xml:space="preserve">. Adapaun beberapa fitur yang dimiliki adalah menggunakan </w:t>
      </w:r>
      <w:r>
        <w:rPr>
          <w:rFonts w:cs="Times New Roman"/>
          <w:i/>
          <w:szCs w:val="24"/>
        </w:rPr>
        <w:t xml:space="preserve">pattern model view controller </w:t>
      </w:r>
      <w:r>
        <w:rPr>
          <w:rFonts w:cs="Times New Roman"/>
          <w:szCs w:val="24"/>
        </w:rPr>
        <w:t xml:space="preserve">yang </w:t>
      </w:r>
      <w:r>
        <w:rPr>
          <w:rFonts w:cs="Times New Roman"/>
          <w:szCs w:val="24"/>
        </w:rPr>
        <w:lastRenderedPageBreak/>
        <w:t xml:space="preserve">menghasilkan apliaksi lebih terstruktur dan standar yang jelas. CodeIgniter juga termasuk URL </w:t>
      </w:r>
      <w:r>
        <w:rPr>
          <w:rFonts w:cs="Times New Roman"/>
          <w:i/>
          <w:szCs w:val="24"/>
        </w:rPr>
        <w:t>friendly</w:t>
      </w:r>
      <w:r>
        <w:rPr>
          <w:rFonts w:cs="Times New Roman"/>
          <w:szCs w:val="24"/>
        </w:rPr>
        <w:t xml:space="preserve"> dengan diminimalisasi penggunaan $_GET dan diganti dengan URL. Kemudahan dalam mempelajari menghasilkan kecepatan untuk pembuatan seuah aplikasi. Jika dibandingkan dengan </w:t>
      </w:r>
      <w:r w:rsidRPr="001E77B3">
        <w:rPr>
          <w:rFonts w:cs="Times New Roman"/>
          <w:i/>
          <w:szCs w:val="24"/>
        </w:rPr>
        <w:t>framework</w:t>
      </w:r>
      <w:r>
        <w:rPr>
          <w:rFonts w:cs="Times New Roman"/>
          <w:szCs w:val="24"/>
        </w:rPr>
        <w:t xml:space="preserve"> lainnya keunggulan CodeIgniter adalah mudah dimodifikasi dan beradaptasi, dokumentasi lengkap dan jelas serta learning curve rendah yang artinya sangat mudah untuk dipelajari.</w:t>
      </w:r>
    </w:p>
    <w:p w14:paraId="2E3CF2A6" w14:textId="77777777" w:rsidR="007A6667" w:rsidRDefault="007A6667" w:rsidP="007A6667">
      <w:pPr>
        <w:ind w:firstLine="851"/>
        <w:rPr>
          <w:rFonts w:cs="Times New Roman"/>
          <w:szCs w:val="24"/>
        </w:rPr>
      </w:pPr>
      <w:r>
        <w:rPr>
          <w:rFonts w:cs="Times New Roman"/>
          <w:szCs w:val="24"/>
        </w:rPr>
        <w:t xml:space="preserve">CodeIgniter 2.0 diluncurkan tahun 2011 dengan banyak perubahan mendasar dibandingkan dengan versi sebelumnya. Perubahan ini membuat CodeIgniter menjadi lebih matang, adapun beberapa perubahan diantaranya adalah </w:t>
      </w:r>
    </w:p>
    <w:p w14:paraId="73358D23" w14:textId="77777777" w:rsidR="007A6667" w:rsidRDefault="007A6667" w:rsidP="007A6667">
      <w:pPr>
        <w:pStyle w:val="ListParagraph"/>
        <w:numPr>
          <w:ilvl w:val="0"/>
          <w:numId w:val="21"/>
        </w:numPr>
        <w:spacing w:after="160"/>
        <w:ind w:left="851" w:hanging="851"/>
        <w:rPr>
          <w:rFonts w:cs="Times New Roman"/>
        </w:rPr>
      </w:pPr>
      <w:r>
        <w:rPr>
          <w:rFonts w:cs="Times New Roman"/>
        </w:rPr>
        <w:t>Menghilangkan dukungan PHP4 karena jika tetap digunakan maka CodeIgniter akan semakin ketinggalan dari segi fitur</w:t>
      </w:r>
    </w:p>
    <w:p w14:paraId="574BC291" w14:textId="76101D55" w:rsidR="007A6667" w:rsidRPr="007A6667" w:rsidRDefault="007A6667" w:rsidP="007A6667">
      <w:pPr>
        <w:pStyle w:val="ListParagraph"/>
        <w:numPr>
          <w:ilvl w:val="0"/>
          <w:numId w:val="21"/>
        </w:numPr>
        <w:spacing w:after="160"/>
        <w:ind w:left="851" w:hanging="851"/>
        <w:rPr>
          <w:rFonts w:cs="Times New Roman"/>
        </w:rPr>
      </w:pPr>
      <w:r>
        <w:rPr>
          <w:rFonts w:cs="Times New Roman"/>
        </w:rPr>
        <w:t xml:space="preserve">Mengghilangkan fitur </w:t>
      </w:r>
      <w:r w:rsidRPr="00694059">
        <w:rPr>
          <w:rFonts w:cs="Times New Roman"/>
          <w:i/>
        </w:rPr>
        <w:t>pluggin</w:t>
      </w:r>
      <w:r>
        <w:rPr>
          <w:rFonts w:cs="Times New Roman"/>
        </w:rPr>
        <w:t xml:space="preserve">. Pluggin mirip dengan </w:t>
      </w:r>
      <w:r w:rsidRPr="00694059">
        <w:rPr>
          <w:rFonts w:cs="Times New Roman"/>
          <w:i/>
        </w:rPr>
        <w:t>helper</w:t>
      </w:r>
      <w:r>
        <w:rPr>
          <w:rFonts w:cs="Times New Roman"/>
        </w:rPr>
        <w:t xml:space="preserve"> yang bertujuan menghilangkan kerancuan dan m</w:t>
      </w:r>
      <w:r w:rsidRPr="007A6667">
        <w:rPr>
          <w:rFonts w:cs="Times New Roman"/>
        </w:rPr>
        <w:t xml:space="preserve">engghilangkan fitur </w:t>
      </w:r>
      <w:r w:rsidRPr="007A6667">
        <w:rPr>
          <w:rFonts w:cs="Times New Roman"/>
          <w:i/>
        </w:rPr>
        <w:t>scaffolding</w:t>
      </w:r>
      <w:r w:rsidRPr="007A6667">
        <w:rPr>
          <w:rFonts w:cs="Times New Roman"/>
        </w:rPr>
        <w:t xml:space="preserve"> yang pengimplementasiannya dianggap kurang bagus.</w:t>
      </w:r>
    </w:p>
    <w:p w14:paraId="107409F3" w14:textId="77777777" w:rsidR="007A6667" w:rsidRDefault="007A6667" w:rsidP="007A6667">
      <w:pPr>
        <w:pStyle w:val="ListParagraph"/>
        <w:numPr>
          <w:ilvl w:val="0"/>
          <w:numId w:val="21"/>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driver</w:t>
      </w:r>
      <w:r>
        <w:rPr>
          <w:rFonts w:cs="Times New Roman"/>
        </w:rPr>
        <w:t xml:space="preserve"> yang memiliki fungsi membuat </w:t>
      </w:r>
      <w:r w:rsidRPr="00694059">
        <w:rPr>
          <w:rFonts w:cs="Times New Roman"/>
          <w:i/>
        </w:rPr>
        <w:t>driver</w:t>
      </w:r>
      <w:r>
        <w:rPr>
          <w:rFonts w:cs="Times New Roman"/>
        </w:rPr>
        <w:t xml:space="preserve"> dari </w:t>
      </w:r>
      <w:r w:rsidRPr="00694059">
        <w:rPr>
          <w:rFonts w:cs="Times New Roman"/>
          <w:i/>
        </w:rPr>
        <w:t>library</w:t>
      </w:r>
      <w:r>
        <w:rPr>
          <w:rFonts w:cs="Times New Roman"/>
        </w:rPr>
        <w:t xml:space="preserve"> yang telah dibuat.</w:t>
      </w:r>
    </w:p>
    <w:p w14:paraId="4EAE5783" w14:textId="77777777" w:rsidR="007A6667" w:rsidRDefault="007A6667" w:rsidP="007A6667">
      <w:pPr>
        <w:pStyle w:val="ListParagraph"/>
        <w:numPr>
          <w:ilvl w:val="0"/>
          <w:numId w:val="21"/>
        </w:numPr>
        <w:spacing w:after="160"/>
        <w:ind w:left="851" w:hanging="851"/>
        <w:rPr>
          <w:rFonts w:cs="Times New Roman"/>
        </w:rPr>
      </w:pPr>
      <w:r w:rsidRPr="00694059">
        <w:rPr>
          <w:rFonts w:cs="Times New Roman"/>
          <w:i/>
        </w:rPr>
        <w:t xml:space="preserve">Support query string </w:t>
      </w:r>
      <w:r>
        <w:rPr>
          <w:rFonts w:cs="Times New Roman"/>
        </w:rPr>
        <w:t xml:space="preserve">dan </w:t>
      </w:r>
      <w:r w:rsidRPr="00694059">
        <w:rPr>
          <w:rFonts w:cs="Times New Roman"/>
          <w:i/>
        </w:rPr>
        <w:t xml:space="preserve">command-line execution </w:t>
      </w:r>
      <w:r>
        <w:rPr>
          <w:rFonts w:cs="Times New Roman"/>
        </w:rPr>
        <w:t>yang berfungsi menjawab kesulitan yang dialami pada versi yang sebelumnya</w:t>
      </w:r>
    </w:p>
    <w:p w14:paraId="11602B30" w14:textId="77777777" w:rsidR="007A6667" w:rsidRDefault="007A6667" w:rsidP="007A6667">
      <w:pPr>
        <w:pStyle w:val="ListParagraph"/>
        <w:numPr>
          <w:ilvl w:val="0"/>
          <w:numId w:val="21"/>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cache</w:t>
      </w:r>
      <w:r>
        <w:rPr>
          <w:rFonts w:cs="Times New Roman"/>
        </w:rPr>
        <w:t xml:space="preserve"> untuk meninggkatkan kualitas aplikasi </w:t>
      </w:r>
    </w:p>
    <w:p w14:paraId="316587D0" w14:textId="20BBFAC4" w:rsidR="007A6667" w:rsidRDefault="007A6667" w:rsidP="004D253A">
      <w:pPr>
        <w:pStyle w:val="ListParagraph"/>
        <w:numPr>
          <w:ilvl w:val="0"/>
          <w:numId w:val="21"/>
        </w:numPr>
        <w:ind w:left="851" w:hanging="851"/>
        <w:rPr>
          <w:rFonts w:cs="Times New Roman"/>
        </w:rPr>
      </w:pPr>
      <w:r>
        <w:rPr>
          <w:rFonts w:cs="Times New Roman"/>
        </w:rPr>
        <w:t xml:space="preserve">Penambahan fitur </w:t>
      </w:r>
      <w:r w:rsidRPr="00694059">
        <w:rPr>
          <w:rFonts w:cs="Times New Roman"/>
          <w:i/>
        </w:rPr>
        <w:t>package</w:t>
      </w:r>
      <w:r>
        <w:rPr>
          <w:rFonts w:cs="Times New Roman"/>
        </w:rPr>
        <w:t xml:space="preserve"> untuk mempermudah distribusi resource dalam sebuah folder. </w:t>
      </w:r>
    </w:p>
    <w:p w14:paraId="669003EC" w14:textId="77777777" w:rsidR="004D253A" w:rsidRPr="004D253A" w:rsidRDefault="004D253A" w:rsidP="004D253A">
      <w:pPr>
        <w:rPr>
          <w:rFonts w:cs="Times New Roman"/>
        </w:rPr>
      </w:pPr>
    </w:p>
    <w:tbl>
      <w:tblPr>
        <w:tblStyle w:val="TableGrid"/>
        <w:tblW w:w="0" w:type="auto"/>
        <w:tblLook w:val="04A0" w:firstRow="1" w:lastRow="0" w:firstColumn="1" w:lastColumn="0" w:noHBand="0" w:noVBand="1"/>
      </w:tblPr>
      <w:tblGrid>
        <w:gridCol w:w="8234"/>
      </w:tblGrid>
      <w:tr w:rsidR="007A6667" w14:paraId="74D063E9" w14:textId="77777777" w:rsidTr="00465ACC">
        <w:tc>
          <w:tcPr>
            <w:tcW w:w="8342" w:type="dxa"/>
          </w:tcPr>
          <w:p w14:paraId="1F17F2F5" w14:textId="77777777" w:rsidR="007A6667" w:rsidRDefault="007A6667" w:rsidP="007A6667">
            <w:pPr>
              <w:keepNext/>
              <w:spacing w:before="120"/>
              <w:jc w:val="center"/>
              <w:rPr>
                <w:rFonts w:cs="Times New Roman"/>
                <w:szCs w:val="24"/>
              </w:rPr>
            </w:pPr>
            <w:r>
              <w:rPr>
                <w:noProof/>
              </w:rPr>
              <w:drawing>
                <wp:inline distT="0" distB="0" distL="0" distR="0" wp14:anchorId="7366C1AC" wp14:editId="3AF1C611">
                  <wp:extent cx="3352800" cy="1635711"/>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373"/>
                          <a:stretch/>
                        </pic:blipFill>
                        <pic:spPr bwMode="auto">
                          <a:xfrm>
                            <a:off x="0" y="0"/>
                            <a:ext cx="3363089" cy="16407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95E9B6" w14:textId="02ACA45E" w:rsidR="007A6667" w:rsidRPr="003D213B" w:rsidRDefault="007A6667" w:rsidP="007A6667">
      <w:pPr>
        <w:pStyle w:val="Caption"/>
        <w:rPr>
          <w:rFonts w:cs="Times New Roman"/>
          <w:i/>
          <w:szCs w:val="20"/>
        </w:rPr>
      </w:pPr>
      <w:bookmarkStart w:id="63" w:name="_Toc60697066"/>
      <w:r>
        <w:t xml:space="preserve">Gambar 2. </w:t>
      </w:r>
      <w:r w:rsidR="0053187C">
        <w:rPr>
          <w:noProof/>
        </w:rPr>
        <w:fldChar w:fldCharType="begin"/>
      </w:r>
      <w:r w:rsidR="0053187C">
        <w:rPr>
          <w:noProof/>
        </w:rPr>
        <w:instrText xml:space="preserve"> SEQ Gambar_2. \* ARABIC </w:instrText>
      </w:r>
      <w:r w:rsidR="0053187C">
        <w:rPr>
          <w:noProof/>
        </w:rPr>
        <w:fldChar w:fldCharType="separate"/>
      </w:r>
      <w:r>
        <w:rPr>
          <w:noProof/>
        </w:rPr>
        <w:t>3</w:t>
      </w:r>
      <w:r w:rsidR="0053187C">
        <w:rPr>
          <w:noProof/>
        </w:rPr>
        <w:fldChar w:fldCharType="end"/>
      </w:r>
      <w:r w:rsidRPr="003D213B">
        <w:rPr>
          <w:rFonts w:cs="Times New Roman"/>
          <w:szCs w:val="20"/>
        </w:rPr>
        <w:t xml:space="preserve"> Perbandingan PHP Biasa dengan CodeIgniter</w:t>
      </w:r>
      <w:bookmarkEnd w:id="63"/>
    </w:p>
    <w:p w14:paraId="0733E5EE" w14:textId="59C0C481" w:rsidR="007A6667" w:rsidRDefault="007A6667" w:rsidP="007A6667">
      <w:pPr>
        <w:ind w:firstLine="851"/>
        <w:rPr>
          <w:rFonts w:cs="Times New Roman"/>
          <w:szCs w:val="24"/>
        </w:rPr>
      </w:pPr>
      <w:r>
        <w:rPr>
          <w:rFonts w:cs="Times New Roman"/>
          <w:szCs w:val="24"/>
        </w:rPr>
        <w:lastRenderedPageBreak/>
        <w:t xml:space="preserve">Gambar 2.3 merupakan perbandingan dari PHP biasa dengan CodeIgniter. Eksekusi PHP biasanya akan me-load semua library dan fungsi yang dibutuhkan kemudian digabungkan ke dalam HTML untuk dieksekusi oleh PHP. </w:t>
      </w:r>
    </w:p>
    <w:p w14:paraId="7AB6F1FF" w14:textId="77777777" w:rsidR="007A6667" w:rsidRDefault="007A6667" w:rsidP="007A6667">
      <w:pPr>
        <w:pStyle w:val="Heading2"/>
        <w:numPr>
          <w:ilvl w:val="1"/>
          <w:numId w:val="20"/>
        </w:numPr>
        <w:ind w:left="851" w:hanging="851"/>
        <w:jc w:val="left"/>
      </w:pPr>
      <w:bookmarkStart w:id="64" w:name="_Toc60696836"/>
      <w:r>
        <w:t>PHP</w:t>
      </w:r>
      <w:bookmarkEnd w:id="64"/>
    </w:p>
    <w:p w14:paraId="46D75018" w14:textId="4AB2BC6C" w:rsidR="007A6667" w:rsidRDefault="007A6667" w:rsidP="007A6667">
      <w:pPr>
        <w:ind w:firstLine="851"/>
        <w:rPr>
          <w:rFonts w:cs="Times New Roman"/>
          <w:szCs w:val="24"/>
        </w:rPr>
      </w:pPr>
      <w:r w:rsidRPr="00510881">
        <w:rPr>
          <w:rFonts w:cs="Times New Roman"/>
          <w:i/>
          <w:szCs w:val="24"/>
        </w:rPr>
        <w:t>Hypertext Preprocessor</w:t>
      </w:r>
      <w:r w:rsidRPr="00510881">
        <w:rPr>
          <w:rFonts w:cs="Times New Roman"/>
          <w:szCs w:val="24"/>
        </w:rPr>
        <w:t xml:space="preserve"> adalah sebuah Bahasa pemograman di sisi server. </w:t>
      </w:r>
      <w:r>
        <w:rPr>
          <w:rFonts w:cs="Times New Roman"/>
          <w:szCs w:val="24"/>
        </w:rPr>
        <w:t>PHP</w:t>
      </w:r>
      <w:r w:rsidRPr="00510881">
        <w:rPr>
          <w:rFonts w:cs="Times New Roman"/>
          <w:szCs w:val="24"/>
        </w:rPr>
        <w:t xml:space="preserve"> merupakan bahasa script yang dijalankan </w:t>
      </w:r>
      <w:r>
        <w:rPr>
          <w:rFonts w:cs="Times New Roman"/>
          <w:szCs w:val="24"/>
        </w:rPr>
        <w:t>pada sisi server (SSS</w:t>
      </w:r>
      <w:r w:rsidRPr="00510881">
        <w:rPr>
          <w:rFonts w:cs="Times New Roman"/>
          <w:szCs w:val="24"/>
        </w:rPr>
        <w:t xml:space="preserve">: </w:t>
      </w:r>
      <w:r w:rsidRPr="00510881">
        <w:rPr>
          <w:rFonts w:cs="Times New Roman"/>
          <w:i/>
          <w:szCs w:val="24"/>
        </w:rPr>
        <w:t>Server Side Scripting</w:t>
      </w:r>
      <w:r w:rsidRPr="00510881">
        <w:rPr>
          <w:rFonts w:cs="Times New Roman"/>
          <w:szCs w:val="24"/>
        </w:rPr>
        <w:t xml:space="preserve">). </w:t>
      </w:r>
      <w:r w:rsidRPr="00510881">
        <w:rPr>
          <w:rFonts w:cs="Times New Roman"/>
          <w:i/>
          <w:szCs w:val="24"/>
        </w:rPr>
        <w:t>Database</w:t>
      </w:r>
      <w:r>
        <w:rPr>
          <w:rFonts w:cs="Times New Roman"/>
          <w:szCs w:val="24"/>
        </w:rPr>
        <w:t xml:space="preserve"> yang didukung PHP antara lain</w:t>
      </w:r>
      <w:r w:rsidRPr="00510881">
        <w:rPr>
          <w:rFonts w:cs="Times New Roman"/>
          <w:szCs w:val="24"/>
        </w:rPr>
        <w:t xml:space="preserve">: MySQL, Informix, Oracle, Sybase, Solid, PostgreSQL, Generic ODBC. PHP adalah </w:t>
      </w:r>
      <w:r w:rsidRPr="00510881">
        <w:rPr>
          <w:rFonts w:cs="Times New Roman"/>
          <w:i/>
          <w:szCs w:val="24"/>
        </w:rPr>
        <w:t>software</w:t>
      </w:r>
      <w:r w:rsidRPr="00510881">
        <w:rPr>
          <w:rFonts w:cs="Times New Roman"/>
          <w:szCs w:val="24"/>
        </w:rPr>
        <w:t xml:space="preserve"> </w:t>
      </w:r>
      <w:r w:rsidRPr="00510881">
        <w:rPr>
          <w:rFonts w:cs="Times New Roman"/>
          <w:i/>
          <w:szCs w:val="24"/>
        </w:rPr>
        <w:t>Open</w:t>
      </w:r>
      <w:r w:rsidRPr="00510881">
        <w:rPr>
          <w:rFonts w:cs="Times New Roman"/>
          <w:szCs w:val="24"/>
        </w:rPr>
        <w:t xml:space="preserve"> </w:t>
      </w:r>
      <w:r w:rsidRPr="00510881">
        <w:rPr>
          <w:rFonts w:cs="Times New Roman"/>
          <w:i/>
          <w:szCs w:val="24"/>
        </w:rPr>
        <w:t>Source</w:t>
      </w:r>
      <w:r w:rsidRPr="00510881">
        <w:rPr>
          <w:rFonts w:cs="Times New Roman"/>
          <w:szCs w:val="24"/>
        </w:rPr>
        <w:t xml:space="preserve">, bebas untuk diunduh dan digunakan. </w:t>
      </w:r>
      <w:r w:rsidRPr="00510881">
        <w:rPr>
          <w:rFonts w:cs="Times New Roman"/>
          <w:i/>
          <w:szCs w:val="24"/>
        </w:rPr>
        <w:t>File</w:t>
      </w:r>
      <w:r w:rsidRPr="00510881">
        <w:rPr>
          <w:rFonts w:cs="Times New Roman"/>
          <w:szCs w:val="24"/>
        </w:rPr>
        <w:t xml:space="preserve"> PHP dapat berisi teks, tag HTML, dan </w:t>
      </w:r>
      <w:r w:rsidRPr="00510881">
        <w:rPr>
          <w:rFonts w:cs="Times New Roman"/>
          <w:i/>
          <w:szCs w:val="24"/>
        </w:rPr>
        <w:t>Script</w:t>
      </w:r>
      <w:r w:rsidRPr="00510881">
        <w:rPr>
          <w:rFonts w:cs="Times New Roman"/>
          <w:szCs w:val="24"/>
        </w:rPr>
        <w:t xml:space="preserve">. File PHP dikembalikan ke </w:t>
      </w:r>
      <w:r w:rsidRPr="00510881">
        <w:rPr>
          <w:rFonts w:cs="Times New Roman"/>
          <w:i/>
          <w:szCs w:val="24"/>
        </w:rPr>
        <w:t>browser</w:t>
      </w:r>
      <w:r w:rsidRPr="00510881">
        <w:rPr>
          <w:rFonts w:cs="Times New Roman"/>
          <w:szCs w:val="24"/>
        </w:rPr>
        <w:t xml:space="preserve"> dalam bentuk plain HTML. File PHP dapat berekstensi .php, .php3, atau .phtml.</w:t>
      </w:r>
      <w:r>
        <w:rPr>
          <w:rFonts w:cs="Times New Roman"/>
          <w:szCs w:val="24"/>
        </w:rPr>
        <w:t xml:space="preserve"> </w:t>
      </w:r>
    </w:p>
    <w:p w14:paraId="4BF3E1FB" w14:textId="77777777" w:rsidR="00F74353" w:rsidRDefault="007A6667" w:rsidP="00F74353">
      <w:pPr>
        <w:ind w:firstLine="851"/>
        <w:rPr>
          <w:rFonts w:cs="Times New Roman"/>
          <w:szCs w:val="24"/>
        </w:rPr>
      </w:pPr>
      <w:r w:rsidRPr="00510881">
        <w:rPr>
          <w:rFonts w:cs="Times New Roman"/>
          <w:szCs w:val="24"/>
        </w:rPr>
        <w:t>Kelebihan PHP</w:t>
      </w:r>
      <w:r>
        <w:rPr>
          <w:rFonts w:cs="Times New Roman"/>
          <w:szCs w:val="24"/>
        </w:rPr>
        <w:t xml:space="preserve"> sebagai bahasa script adalah </w:t>
      </w:r>
      <w:r w:rsidRPr="00510881">
        <w:rPr>
          <w:rFonts w:cs="Times New Roman"/>
          <w:szCs w:val="24"/>
        </w:rPr>
        <w:t>dapat dijalankan pada berbagai platform (windows, linux, dll), kompatibel terhadap hampir semua server yang digunakan saat ini, bebas diunduh dari situs resmi PHP www.php.net, mudah dipelajari dan berjalan dengan efisien pada sisi server. Untuk menggunakan PHP harus menginstall terlebih dahulu web server Apache (atau IIS) pada komputer/server yang akan digunakan, serta menginstall PHP dan MySQL. Atau dapat menggunakan layanan hosting yang menyediakan dukungan terhadap PHP dan MySQL</w:t>
      </w:r>
      <w:r w:rsidR="004D253A">
        <w:rPr>
          <w:rFonts w:cs="Times New Roman"/>
          <w:szCs w:val="24"/>
        </w:rPr>
        <w:t>.</w:t>
      </w:r>
    </w:p>
    <w:p w14:paraId="0A6047F0" w14:textId="216ECAA2" w:rsidR="00F74353" w:rsidRDefault="00F74353" w:rsidP="00F74353">
      <w:pPr>
        <w:rPr>
          <w:rFonts w:cs="Times New Roman"/>
          <w:szCs w:val="24"/>
        </w:rPr>
      </w:pPr>
    </w:p>
    <w:p w14:paraId="32607DD2" w14:textId="77777777" w:rsidR="00F74353" w:rsidRDefault="00F74353">
      <w:pPr>
        <w:spacing w:after="160" w:line="259" w:lineRule="auto"/>
        <w:jc w:val="left"/>
        <w:rPr>
          <w:rFonts w:cs="Times New Roman"/>
          <w:szCs w:val="24"/>
        </w:rPr>
      </w:pPr>
      <w:r>
        <w:rPr>
          <w:rFonts w:cs="Times New Roman"/>
          <w:szCs w:val="24"/>
        </w:rPr>
        <w:br w:type="page"/>
      </w:r>
    </w:p>
    <w:p w14:paraId="32D4A658" w14:textId="77777777" w:rsidR="005D2B66" w:rsidRDefault="005D2B66" w:rsidP="00F74353">
      <w:pPr>
        <w:pStyle w:val="Heading1"/>
        <w:sectPr w:rsidR="005D2B66" w:rsidSect="00556435">
          <w:headerReference w:type="default" r:id="rId19"/>
          <w:pgSz w:w="11906" w:h="16838" w:code="9"/>
          <w:pgMar w:top="1872" w:right="1872" w:bottom="1872" w:left="2016" w:header="567" w:footer="567" w:gutter="0"/>
          <w:cols w:space="720"/>
          <w:titlePg/>
          <w:docGrid w:linePitch="360"/>
        </w:sectPr>
      </w:pPr>
    </w:p>
    <w:p w14:paraId="3162F77C" w14:textId="172CF58B" w:rsidR="00F74353" w:rsidRPr="00766FB3" w:rsidRDefault="00F74353" w:rsidP="00F74353">
      <w:pPr>
        <w:pStyle w:val="Heading1"/>
      </w:pPr>
      <w:r>
        <w:lastRenderedPageBreak/>
        <w:t>BAB IV</w:t>
      </w:r>
      <w:r>
        <w:br/>
      </w:r>
      <w:r w:rsidRPr="00766FB3">
        <w:t>METODOLOGI MAGANG INDUSTRI TI</w:t>
      </w:r>
    </w:p>
    <w:p w14:paraId="273B1A5B" w14:textId="77D494F2" w:rsidR="00F74353" w:rsidRPr="00F74353" w:rsidRDefault="00F74353" w:rsidP="00F74353">
      <w:pPr>
        <w:rPr>
          <w:rFonts w:cs="Times New Roman"/>
          <w:szCs w:val="24"/>
          <w:lang w:val="id-ID"/>
        </w:rPr>
      </w:pPr>
    </w:p>
    <w:p w14:paraId="331FD17E" w14:textId="77777777" w:rsidR="00F74353" w:rsidRDefault="00F74353">
      <w:pPr>
        <w:spacing w:after="160" w:line="259" w:lineRule="auto"/>
        <w:jc w:val="left"/>
        <w:rPr>
          <w:rFonts w:cs="Times New Roman"/>
          <w:szCs w:val="24"/>
        </w:rPr>
      </w:pPr>
      <w:r>
        <w:rPr>
          <w:rFonts w:cs="Times New Roman"/>
          <w:szCs w:val="24"/>
        </w:rPr>
        <w:br w:type="page"/>
      </w:r>
    </w:p>
    <w:p w14:paraId="126D1285" w14:textId="77777777" w:rsidR="005D2B66" w:rsidRDefault="005D2B66" w:rsidP="00E525BA">
      <w:pPr>
        <w:pStyle w:val="Heading1"/>
        <w:sectPr w:rsidR="005D2B66" w:rsidSect="00556435">
          <w:pgSz w:w="11906" w:h="16838" w:code="9"/>
          <w:pgMar w:top="1872" w:right="1872" w:bottom="1872" w:left="2016" w:header="567" w:footer="567" w:gutter="0"/>
          <w:cols w:space="720"/>
          <w:titlePg/>
          <w:docGrid w:linePitch="360"/>
        </w:sectPr>
      </w:pPr>
      <w:bookmarkStart w:id="65" w:name="_Toc60696837"/>
    </w:p>
    <w:p w14:paraId="7AC1FE91" w14:textId="22FE576F" w:rsidR="00E525BA" w:rsidRDefault="00FC4216" w:rsidP="00E525BA">
      <w:pPr>
        <w:pStyle w:val="Heading1"/>
      </w:pPr>
      <w:r>
        <w:lastRenderedPageBreak/>
        <w:t xml:space="preserve">BAB </w:t>
      </w:r>
      <w:r w:rsidR="00F74353">
        <w:rPr>
          <w:lang w:val="id-ID"/>
        </w:rPr>
        <w:t>V</w:t>
      </w:r>
      <w:r w:rsidR="007A6667">
        <w:br/>
        <w:t>HASIL DAN PEMBAHASAN</w:t>
      </w:r>
      <w:bookmarkEnd w:id="65"/>
    </w:p>
    <w:p w14:paraId="2B045003" w14:textId="77777777" w:rsidR="00037785" w:rsidRPr="00037785" w:rsidRDefault="00037785" w:rsidP="00037785">
      <w:pPr>
        <w:spacing w:line="480" w:lineRule="auto"/>
      </w:pPr>
    </w:p>
    <w:p w14:paraId="63B89400" w14:textId="2FE4DB2F" w:rsidR="00E525BA" w:rsidRPr="00E525BA" w:rsidRDefault="00357495" w:rsidP="00E525BA">
      <w:r>
        <w:tab/>
        <w:t xml:space="preserve">Bab III akan menjelaskan tentang hasil dan pembahasan dari projek yang dikerjakan di Dinas Komunikasi Dan Informatika Kabupaten Gianyar. Projek yang dibuat adalah aplikasi </w:t>
      </w:r>
      <w:proofErr w:type="gramStart"/>
      <w:r>
        <w:t>SIDILAN(</w:t>
      </w:r>
      <w:proofErr w:type="gramEnd"/>
      <w:r>
        <w:t>Sistem Informasi Digital Melayani) yang bertujuan untuk memudahkan masyarakat desa dalam melakukan pengajuan berkas-berkas catatan sipil.</w:t>
      </w:r>
    </w:p>
    <w:p w14:paraId="061C4637" w14:textId="5B33C642" w:rsidR="008654D1" w:rsidRDefault="00357495" w:rsidP="00357495">
      <w:pPr>
        <w:pStyle w:val="Heading2"/>
        <w:numPr>
          <w:ilvl w:val="0"/>
          <w:numId w:val="28"/>
        </w:numPr>
        <w:ind w:left="851" w:hanging="851"/>
        <w:rPr>
          <w:rFonts w:eastAsia="Times New Roman" w:cs="Times New Roman"/>
          <w:szCs w:val="24"/>
        </w:rPr>
      </w:pPr>
      <w:r>
        <w:rPr>
          <w:rFonts w:eastAsia="Times New Roman" w:cs="Times New Roman"/>
          <w:szCs w:val="24"/>
        </w:rPr>
        <w:t>Modul Capil</w:t>
      </w:r>
    </w:p>
    <w:p w14:paraId="0F04F4AE" w14:textId="2DA6D47E" w:rsidR="009B5B8E" w:rsidRPr="009B5B8E" w:rsidRDefault="009B5B8E" w:rsidP="009B5B8E">
      <w:pPr>
        <w:ind w:firstLine="851"/>
      </w:pPr>
      <w:proofErr w:type="gramStart"/>
      <w:r>
        <w:t>Modul Capil adal</w:t>
      </w:r>
      <w:r w:rsidR="00D00BE5">
        <w:t>ah bagian sistem yang hanya bisa</w:t>
      </w:r>
      <w:r>
        <w:t xml:space="preserve"> di akses oleh petugas di Dinas Pencatatan Sipil.</w:t>
      </w:r>
      <w:proofErr w:type="gramEnd"/>
      <w:r>
        <w:t xml:space="preserve"> Jadi secara umum petugas capil dapat melihat pengajuan yang telah dibuat oleh masyarakat serta memberikan status proses pengajuan</w:t>
      </w:r>
    </w:p>
    <w:p w14:paraId="083DB96D" w14:textId="6AB72A1E" w:rsidR="007522D0" w:rsidRDefault="0057532D" w:rsidP="00357495">
      <w:pPr>
        <w:pStyle w:val="Heading3"/>
        <w:numPr>
          <w:ilvl w:val="0"/>
          <w:numId w:val="31"/>
        </w:numPr>
        <w:ind w:left="851" w:hanging="851"/>
        <w:rPr>
          <w:rFonts w:eastAsia="Times New Roman"/>
        </w:rPr>
      </w:pPr>
      <w:r>
        <w:rPr>
          <w:rFonts w:eastAsia="Times New Roman"/>
        </w:rPr>
        <w:t>Melihat Pengajuan</w:t>
      </w:r>
    </w:p>
    <w:p w14:paraId="3F838EBB" w14:textId="5CEE7E3A" w:rsidR="0057532D" w:rsidRDefault="00AA33EE" w:rsidP="009B5B8E">
      <w:pPr>
        <w:ind w:firstLine="851"/>
      </w:pPr>
      <w:r>
        <w:t xml:space="preserve">Petugas Capil dapat melihat </w:t>
      </w:r>
      <w:r w:rsidR="00AE56C9">
        <w:t>pengajuan yang telah dibuat oleh masyarakat. Pengajuan dikelompokkan berdasarkan jenis berkas yang dimohon yaitu Pengajuan KTP dan Pengajuan KK.</w:t>
      </w:r>
    </w:p>
    <w:p w14:paraId="75A1D828" w14:textId="6651D10C" w:rsidR="00AE56C9" w:rsidRDefault="004479F0" w:rsidP="00AE56C9">
      <w:pPr>
        <w:pStyle w:val="ListParagraph"/>
        <w:numPr>
          <w:ilvl w:val="3"/>
          <w:numId w:val="33"/>
        </w:numPr>
        <w:ind w:left="851" w:hanging="851"/>
      </w:pPr>
      <w:r>
        <w:t>Model Penerbitan KK</w:t>
      </w:r>
    </w:p>
    <w:p w14:paraId="1CE1A339" w14:textId="07309079" w:rsidR="00AE56C9" w:rsidRDefault="00AD78A9" w:rsidP="00AE56C9">
      <w:pPr>
        <w:pStyle w:val="ListParagraph"/>
        <w:ind w:left="0" w:firstLine="851"/>
      </w:pPr>
      <w:r>
        <w:t xml:space="preserve">Model Penerbitan KK adalah model yang digunakan untuk mendapatkan data pengajuan KK dari </w:t>
      </w:r>
      <w:r w:rsidRPr="00F16E6B">
        <w:rPr>
          <w:i/>
        </w:rPr>
        <w:t>database</w:t>
      </w:r>
      <w:r>
        <w:t>.</w:t>
      </w:r>
    </w:p>
    <w:p w14:paraId="2DB916B0" w14:textId="77777777" w:rsidR="00AD78A9" w:rsidRDefault="00AD78A9" w:rsidP="00AD78A9"/>
    <w:tbl>
      <w:tblPr>
        <w:tblStyle w:val="TableGrid"/>
        <w:tblW w:w="0" w:type="auto"/>
        <w:tblLook w:val="04A0" w:firstRow="1" w:lastRow="0" w:firstColumn="1" w:lastColumn="0" w:noHBand="0" w:noVBand="1"/>
      </w:tblPr>
      <w:tblGrid>
        <w:gridCol w:w="8234"/>
      </w:tblGrid>
      <w:tr w:rsidR="00AD78A9" w:rsidRPr="00AD78A9" w14:paraId="435031B2" w14:textId="77777777" w:rsidTr="00AD78A9">
        <w:tc>
          <w:tcPr>
            <w:tcW w:w="8234" w:type="dxa"/>
          </w:tcPr>
          <w:p w14:paraId="200A5188"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class Penerbitan_kk_model extends CI_Model</w:t>
            </w:r>
          </w:p>
          <w:p w14:paraId="46E681E2"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w:t>
            </w:r>
          </w:p>
          <w:p w14:paraId="14118CC7"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ublic function __construct()</w:t>
            </w:r>
          </w:p>
          <w:p w14:paraId="0052615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36C550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arent::__construct();</w:t>
            </w:r>
          </w:p>
          <w:p w14:paraId="7E3D07F4" w14:textId="77777777" w:rsid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1D793C8" w14:textId="77777777" w:rsidR="00B43A4F" w:rsidRDefault="00B43A4F" w:rsidP="00AD78A9">
            <w:pPr>
              <w:spacing w:line="240" w:lineRule="auto"/>
              <w:rPr>
                <w:rFonts w:ascii="Courier New" w:hAnsi="Courier New" w:cs="Courier New"/>
                <w:sz w:val="20"/>
              </w:rPr>
            </w:pPr>
          </w:p>
          <w:p w14:paraId="338D2BE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all_penerbitan_kk_baru()</w:t>
            </w:r>
          </w:p>
          <w:p w14:paraId="49D95B8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3298855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this-&gt;db-&gt;select('</w:t>
            </w:r>
          </w:p>
          <w:p w14:paraId="203FF86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ta_pengajuan.*, </w:t>
            </w:r>
          </w:p>
          <w:p w14:paraId="512A52A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f_wilayah.NAMA_KEL as pengajuan_wilayah,</w:t>
            </w:r>
          </w:p>
          <w:p w14:paraId="5FB291F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f_status_pengajuan.status_pengajuan_deskripsi as pengajuan_status_pengajuan</w:t>
            </w:r>
          </w:p>
          <w:p w14:paraId="60965F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3D71F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6ED4E2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wilayah', </w:t>
            </w:r>
            <w:r w:rsidRPr="00B43A4F">
              <w:rPr>
                <w:rFonts w:ascii="Courier New" w:hAnsi="Courier New" w:cs="Courier New"/>
                <w:sz w:val="20"/>
              </w:rPr>
              <w:lastRenderedPageBreak/>
              <w:t>'ta_pengajuan.pengajuan_wilayah_id = ref_wilayah.id')</w:t>
            </w:r>
          </w:p>
          <w:p w14:paraId="78018B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status_pengajuan', 'ta_pengajuan.pengajuan_status_pengajuan_id = ref_status_pengajuan.status_pengajuan_id')</w:t>
            </w:r>
          </w:p>
          <w:p w14:paraId="6E57995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jenis_layanan', 1)</w:t>
            </w:r>
          </w:p>
          <w:p w14:paraId="31A2EC2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249B7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7110CF6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CF2C8CA" w14:textId="77777777" w:rsidR="00B43A4F" w:rsidRPr="00B43A4F" w:rsidRDefault="00B43A4F" w:rsidP="00B43A4F">
            <w:pPr>
              <w:spacing w:line="240" w:lineRule="auto"/>
              <w:rPr>
                <w:rFonts w:ascii="Courier New" w:hAnsi="Courier New" w:cs="Courier New"/>
                <w:sz w:val="20"/>
              </w:rPr>
            </w:pPr>
          </w:p>
          <w:p w14:paraId="790DC3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pengajuan_by_id($id_pengajuan)</w:t>
            </w:r>
          </w:p>
          <w:p w14:paraId="201C6D5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7D9B06A7"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pengajuan = $this-&gt;db-&gt;select('*')</w:t>
            </w:r>
          </w:p>
          <w:p w14:paraId="3F5B3E6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2A7530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id', $id_pengajuan)</w:t>
            </w:r>
          </w:p>
          <w:p w14:paraId="6CCEFAD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B79197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4FD3AA19" w14:textId="77777777" w:rsidR="00B43A4F" w:rsidRPr="00B43A4F" w:rsidRDefault="00B43A4F" w:rsidP="00B43A4F">
            <w:pPr>
              <w:spacing w:line="240" w:lineRule="auto"/>
              <w:rPr>
                <w:rFonts w:ascii="Courier New" w:hAnsi="Courier New" w:cs="Courier New"/>
                <w:sz w:val="20"/>
              </w:rPr>
            </w:pPr>
          </w:p>
          <w:p w14:paraId="06316B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form_pengajuan = $this-&gt;db-&gt;select('*')</w:t>
            </w:r>
          </w:p>
          <w:p w14:paraId="30E9A55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form')</w:t>
            </w:r>
          </w:p>
          <w:p w14:paraId="0E78EE7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jenis_form', 'ta_detail_pengajuan_form.detail_pengajuan_form_jenis_form_id = ref_jenis_form.jenis_form_id')</w:t>
            </w:r>
          </w:p>
          <w:p w14:paraId="50605E3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form_pengajuan_id', $id_pengajuan)</w:t>
            </w:r>
          </w:p>
          <w:p w14:paraId="1C0B0C7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6EE928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01B78AD0" w14:textId="77777777" w:rsidR="00B43A4F" w:rsidRPr="00B43A4F" w:rsidRDefault="00B43A4F" w:rsidP="00B43A4F">
            <w:pPr>
              <w:spacing w:line="240" w:lineRule="auto"/>
              <w:rPr>
                <w:rFonts w:ascii="Courier New" w:hAnsi="Courier New" w:cs="Courier New"/>
                <w:sz w:val="20"/>
              </w:rPr>
            </w:pPr>
          </w:p>
          <w:p w14:paraId="79550B3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lampiran_pengajuan = $this-&gt;db-&gt;select('*')</w:t>
            </w:r>
          </w:p>
          <w:p w14:paraId="4E9C9CB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lampiran')</w:t>
            </w:r>
          </w:p>
          <w:p w14:paraId="69351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lampiran_pengajuan_id', $id_pengajuan)</w:t>
            </w:r>
          </w:p>
          <w:p w14:paraId="34E4048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2A8EFE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4AC14CFD" w14:textId="77777777" w:rsidR="00B43A4F" w:rsidRPr="00B43A4F" w:rsidRDefault="00B43A4F" w:rsidP="00B43A4F">
            <w:pPr>
              <w:spacing w:line="240" w:lineRule="auto"/>
              <w:rPr>
                <w:rFonts w:ascii="Courier New" w:hAnsi="Courier New" w:cs="Courier New"/>
                <w:sz w:val="20"/>
              </w:rPr>
            </w:pPr>
          </w:p>
          <w:p w14:paraId="74B374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pengajuan = array();</w:t>
            </w:r>
          </w:p>
          <w:p w14:paraId="2397B5F4"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each($data_form_pengajuan as $form) {</w:t>
            </w:r>
          </w:p>
          <w:p w14:paraId="0E2C1FC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tabel = $form-&gt;jenis_form_nama_tabel;</w:t>
            </w:r>
          </w:p>
          <w:p w14:paraId="4DCC738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id</w:t>
            </w:r>
          </w:p>
          <w:p w14:paraId="3778F88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id = str_</w:t>
            </w:r>
            <w:proofErr w:type="gramStart"/>
            <w:r w:rsidRPr="00B43A4F">
              <w:rPr>
                <w:rFonts w:ascii="Courier New" w:hAnsi="Courier New" w:cs="Courier New"/>
                <w:sz w:val="20"/>
              </w:rPr>
              <w:t>replace(</w:t>
            </w:r>
            <w:proofErr w:type="gramEnd"/>
            <w:r w:rsidRPr="00B43A4F">
              <w:rPr>
                <w:rFonts w:ascii="Courier New" w:hAnsi="Courier New" w:cs="Courier New"/>
                <w:sz w:val="20"/>
              </w:rPr>
              <w:t>'ta_f', 'f', $nama_tabel) . '_id';</w:t>
            </w:r>
          </w:p>
          <w:p w14:paraId="36E24D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pengajuan_id</w:t>
            </w:r>
          </w:p>
          <w:p w14:paraId="22BF0D8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pengajuan_id = str_</w:t>
            </w:r>
            <w:proofErr w:type="gramStart"/>
            <w:r w:rsidRPr="00B43A4F">
              <w:rPr>
                <w:rFonts w:ascii="Courier New" w:hAnsi="Courier New" w:cs="Courier New"/>
                <w:sz w:val="20"/>
              </w:rPr>
              <w:t>replace(</w:t>
            </w:r>
            <w:proofErr w:type="gramEnd"/>
            <w:r w:rsidRPr="00B43A4F">
              <w:rPr>
                <w:rFonts w:ascii="Courier New" w:hAnsi="Courier New" w:cs="Courier New"/>
                <w:sz w:val="20"/>
              </w:rPr>
              <w:t>'ta_f', 'f', $nama_tabel) . '_pengajuan_id';</w:t>
            </w:r>
          </w:p>
          <w:p w14:paraId="1677C47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sed_form = $this-&gt;db-&gt;select($field_id)</w:t>
            </w:r>
          </w:p>
          <w:p w14:paraId="0BB91F2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nama_tabel)</w:t>
            </w:r>
          </w:p>
          <w:p w14:paraId="57ED537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field_pengajuan_id, $id_pengajuan)</w:t>
            </w:r>
          </w:p>
          <w:p w14:paraId="46A8DC5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718FD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74C4A453" w14:textId="77777777" w:rsidR="00B43A4F" w:rsidRPr="00B43A4F" w:rsidRDefault="00B43A4F" w:rsidP="00B43A4F">
            <w:pPr>
              <w:spacing w:line="240" w:lineRule="auto"/>
              <w:rPr>
                <w:rFonts w:ascii="Courier New" w:hAnsi="Courier New" w:cs="Courier New"/>
                <w:sz w:val="20"/>
              </w:rPr>
            </w:pPr>
          </w:p>
          <w:p w14:paraId="36E0FFA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array_push($form_pengajuan, array(</w:t>
            </w:r>
          </w:p>
          <w:p w14:paraId="70BBD0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form' =&gt; $form-&gt;jenis_form_nama,</w:t>
            </w:r>
          </w:p>
          <w:p w14:paraId="704918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id'   =&gt; $used_form-&gt;$field_id,</w:t>
            </w:r>
          </w:p>
          <w:p w14:paraId="3F32ACC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rl'       =&gt; $form-&gt;jenis_form_url</w:t>
            </w:r>
          </w:p>
          <w:p w14:paraId="161A399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lastRenderedPageBreak/>
              <w:t xml:space="preserve">            ));</w:t>
            </w:r>
          </w:p>
          <w:p w14:paraId="071F0DC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w:t>
            </w:r>
          </w:p>
          <w:p w14:paraId="4D6125B2" w14:textId="77777777" w:rsidR="00B43A4F" w:rsidRPr="00B43A4F" w:rsidRDefault="00B43A4F" w:rsidP="00B43A4F">
            <w:pPr>
              <w:spacing w:line="240" w:lineRule="auto"/>
              <w:rPr>
                <w:rFonts w:ascii="Courier New" w:hAnsi="Courier New" w:cs="Courier New"/>
                <w:sz w:val="20"/>
              </w:rPr>
            </w:pPr>
          </w:p>
          <w:p w14:paraId="22F00E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 = array(</w:t>
            </w:r>
          </w:p>
          <w:p w14:paraId="6E6F19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engajuan'             =&gt; $data_pengajuan,</w:t>
            </w:r>
          </w:p>
          <w:p w14:paraId="3734EE60" w14:textId="77777777" w:rsidR="00B43A4F" w:rsidRPr="00B43A4F" w:rsidRDefault="00B43A4F" w:rsidP="00F16E6B">
            <w:pPr>
              <w:pStyle w:val="KodeProgram"/>
            </w:pPr>
            <w:r w:rsidRPr="00B43A4F">
              <w:t xml:space="preserve">            'form_pengajuan'        =&gt; $form_pengajuan,</w:t>
            </w:r>
          </w:p>
          <w:p w14:paraId="04A9A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lampiran_pengajuan'    =&gt; $data_lampiran_pengajuan</w:t>
            </w:r>
          </w:p>
          <w:p w14:paraId="7B9BFA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9F0694E" w14:textId="77777777" w:rsidR="00B43A4F" w:rsidRPr="00B43A4F" w:rsidRDefault="00B43A4F" w:rsidP="00B43A4F">
            <w:pPr>
              <w:spacing w:line="240" w:lineRule="auto"/>
              <w:rPr>
                <w:rFonts w:ascii="Courier New" w:hAnsi="Courier New" w:cs="Courier New"/>
                <w:sz w:val="20"/>
              </w:rPr>
            </w:pPr>
          </w:p>
          <w:p w14:paraId="0704940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data;</w:t>
            </w:r>
          </w:p>
          <w:p w14:paraId="3B5F2DE8" w14:textId="55B091D6" w:rsidR="00AD78A9"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5862046A" w14:textId="06671361" w:rsidR="00AD78A9" w:rsidRPr="00AD78A9" w:rsidRDefault="00AD78A9" w:rsidP="00B43A4F">
            <w:pPr>
              <w:keepNext/>
              <w:spacing w:line="240" w:lineRule="auto"/>
              <w:rPr>
                <w:rFonts w:ascii="Courier New" w:hAnsi="Courier New" w:cs="Courier New"/>
                <w:sz w:val="20"/>
              </w:rPr>
            </w:pPr>
            <w:r>
              <w:rPr>
                <w:rFonts w:ascii="Courier New" w:hAnsi="Courier New" w:cs="Courier New"/>
                <w:sz w:val="20"/>
              </w:rPr>
              <w:t>}</w:t>
            </w:r>
          </w:p>
        </w:tc>
      </w:tr>
    </w:tbl>
    <w:p w14:paraId="72605F89" w14:textId="16D77AA4" w:rsidR="00AD78A9" w:rsidRPr="00B43A4F" w:rsidRDefault="00B43A4F" w:rsidP="00B43A4F">
      <w:pPr>
        <w:pStyle w:val="Caption"/>
        <w:rPr>
          <w:b w:val="0"/>
        </w:rPr>
      </w:pPr>
      <w:r>
        <w:lastRenderedPageBreak/>
        <w:t xml:space="preserve">Kode Program 3. </w:t>
      </w:r>
      <w:r w:rsidR="0053187C">
        <w:rPr>
          <w:noProof/>
        </w:rPr>
        <w:fldChar w:fldCharType="begin"/>
      </w:r>
      <w:r w:rsidR="0053187C">
        <w:rPr>
          <w:noProof/>
        </w:rPr>
        <w:instrText xml:space="preserve"> SEQ Kode_Program_3. \* ARABIC </w:instrText>
      </w:r>
      <w:r w:rsidR="0053187C">
        <w:rPr>
          <w:noProof/>
        </w:rPr>
        <w:fldChar w:fldCharType="separate"/>
      </w:r>
      <w:r w:rsidR="00C32FCD">
        <w:rPr>
          <w:noProof/>
        </w:rPr>
        <w:t>1</w:t>
      </w:r>
      <w:r w:rsidR="0053187C">
        <w:rPr>
          <w:noProof/>
        </w:rPr>
        <w:fldChar w:fldCharType="end"/>
      </w:r>
      <w:r>
        <w:t xml:space="preserve"> </w:t>
      </w:r>
      <w:r w:rsidR="00A03CFE">
        <w:rPr>
          <w:b w:val="0"/>
        </w:rPr>
        <w:t>Penerbitan</w:t>
      </w:r>
      <w:r>
        <w:rPr>
          <w:b w:val="0"/>
        </w:rPr>
        <w:t>_kk_model.php</w:t>
      </w:r>
    </w:p>
    <w:p w14:paraId="7D47E6A6" w14:textId="595B6DC2" w:rsidR="00AE56C9" w:rsidRDefault="00B43A4F" w:rsidP="00B43A4F">
      <w:pPr>
        <w:ind w:firstLine="851"/>
      </w:pPr>
      <w:r>
        <w:t>Kode Program 3.1 merupakan kode program dari untuk mendapatkan semua data pengajuan KK atau penga</w:t>
      </w:r>
      <w:r w:rsidR="00EA5F5A">
        <w:t xml:space="preserve">juan KK berdasarkan </w:t>
      </w:r>
      <w:r w:rsidR="00EA5F5A" w:rsidRPr="00F16E6B">
        <w:rPr>
          <w:rFonts w:ascii="Courier New" w:hAnsi="Courier New" w:cs="Courier New"/>
          <w:sz w:val="20"/>
        </w:rPr>
        <w:t>id_pengajuan</w:t>
      </w:r>
      <w:r w:rsidR="00EA5F5A">
        <w:t>.</w:t>
      </w:r>
      <w:r w:rsidR="00F16E6B">
        <w:t xml:space="preserve"> Data akan didapatkan dari tabel </w:t>
      </w:r>
      <w:r w:rsidR="00F16E6B" w:rsidRPr="00F16E6B">
        <w:rPr>
          <w:rFonts w:ascii="Courier New" w:hAnsi="Courier New" w:cs="Courier New"/>
          <w:sz w:val="20"/>
        </w:rPr>
        <w:t>ta_pengajuan</w:t>
      </w:r>
      <w:r w:rsidR="00F16E6B">
        <w:t xml:space="preserve">, </w:t>
      </w:r>
      <w:r w:rsidR="00F16E6B" w:rsidRPr="00F16E6B">
        <w:rPr>
          <w:rFonts w:ascii="Courier New" w:hAnsi="Courier New" w:cs="Courier New"/>
          <w:sz w:val="20"/>
        </w:rPr>
        <w:t>ta_detail_pengajuan_form</w:t>
      </w:r>
      <w:r w:rsidR="00F16E6B">
        <w:t xml:space="preserve"> dan </w:t>
      </w:r>
      <w:r w:rsidR="00F16E6B" w:rsidRPr="00F16E6B">
        <w:rPr>
          <w:rFonts w:ascii="Courier New" w:hAnsi="Courier New" w:cs="Courier New"/>
          <w:sz w:val="20"/>
        </w:rPr>
        <w:t>ta_detail_pengajuan_lampiran</w:t>
      </w:r>
      <w:r w:rsidR="00F16E6B">
        <w:rPr>
          <w:rFonts w:ascii="Courier New" w:hAnsi="Courier New" w:cs="Courier New"/>
          <w:sz w:val="20"/>
        </w:rPr>
        <w:t>.</w:t>
      </w:r>
    </w:p>
    <w:p w14:paraId="7B95F33A" w14:textId="77777777" w:rsidR="00B43A4F" w:rsidRDefault="00B43A4F" w:rsidP="00AE56C9"/>
    <w:p w14:paraId="319A0FEC" w14:textId="41366FED" w:rsidR="00AE56C9" w:rsidRDefault="004479F0" w:rsidP="00AE56C9">
      <w:pPr>
        <w:pStyle w:val="ListParagraph"/>
        <w:numPr>
          <w:ilvl w:val="3"/>
          <w:numId w:val="33"/>
        </w:numPr>
        <w:ind w:left="851" w:hanging="851"/>
      </w:pPr>
      <w:r>
        <w:t>Model Penerbitan KTP</w:t>
      </w:r>
    </w:p>
    <w:p w14:paraId="4A687733" w14:textId="3F345723" w:rsidR="00AE56C9" w:rsidRDefault="00F16E6B" w:rsidP="00AE56C9">
      <w:pPr>
        <w:pStyle w:val="ListParagraph"/>
        <w:ind w:left="0" w:firstLine="851"/>
      </w:pPr>
      <w:r>
        <w:t xml:space="preserve">Model Penerbitan KTP adalah model yang digunakan untuk medapatkan data pengajuan KTP dari </w:t>
      </w:r>
      <w:r>
        <w:rPr>
          <w:i/>
        </w:rPr>
        <w:t>database</w:t>
      </w:r>
      <w:r>
        <w:t>.</w:t>
      </w:r>
    </w:p>
    <w:p w14:paraId="55FFA4CB" w14:textId="77777777" w:rsidR="00F16E6B" w:rsidRDefault="00F16E6B" w:rsidP="00F16E6B"/>
    <w:tbl>
      <w:tblPr>
        <w:tblStyle w:val="TableGrid"/>
        <w:tblW w:w="0" w:type="auto"/>
        <w:tblLook w:val="04A0" w:firstRow="1" w:lastRow="0" w:firstColumn="1" w:lastColumn="0" w:noHBand="0" w:noVBand="1"/>
      </w:tblPr>
      <w:tblGrid>
        <w:gridCol w:w="8234"/>
      </w:tblGrid>
      <w:tr w:rsidR="00F16E6B" w14:paraId="0FF89DD8" w14:textId="77777777" w:rsidTr="00F16E6B">
        <w:tc>
          <w:tcPr>
            <w:tcW w:w="8234" w:type="dxa"/>
          </w:tcPr>
          <w:p w14:paraId="393C39F2" w14:textId="77777777" w:rsidR="00F16E6B" w:rsidRDefault="00F16E6B" w:rsidP="00F16E6B">
            <w:pPr>
              <w:pStyle w:val="KodeProgram"/>
            </w:pPr>
            <w:r>
              <w:t>&lt;?php</w:t>
            </w:r>
          </w:p>
          <w:p w14:paraId="5687D6A6" w14:textId="77777777" w:rsidR="00F16E6B" w:rsidRDefault="00F16E6B" w:rsidP="00F16E6B">
            <w:pPr>
              <w:pStyle w:val="KodeProgram"/>
            </w:pPr>
          </w:p>
          <w:p w14:paraId="34428110" w14:textId="77777777" w:rsidR="00F16E6B" w:rsidRDefault="00F16E6B" w:rsidP="00F16E6B">
            <w:pPr>
              <w:pStyle w:val="KodeProgram"/>
            </w:pPr>
            <w:r>
              <w:t>class Penerbitan_ktp_model extends CI_Model</w:t>
            </w:r>
          </w:p>
          <w:p w14:paraId="765E05B8" w14:textId="77777777" w:rsidR="00F16E6B" w:rsidRDefault="00F16E6B" w:rsidP="00F16E6B">
            <w:pPr>
              <w:pStyle w:val="KodeProgram"/>
            </w:pPr>
            <w:r>
              <w:t>{</w:t>
            </w:r>
          </w:p>
          <w:p w14:paraId="100E6BEB" w14:textId="77777777" w:rsidR="00F16E6B" w:rsidRDefault="00F16E6B" w:rsidP="00F16E6B">
            <w:pPr>
              <w:pStyle w:val="KodeProgram"/>
            </w:pPr>
            <w:r>
              <w:t xml:space="preserve">    public function __construct()</w:t>
            </w:r>
          </w:p>
          <w:p w14:paraId="144EC474" w14:textId="77777777" w:rsidR="00F16E6B" w:rsidRDefault="00F16E6B" w:rsidP="00F16E6B">
            <w:pPr>
              <w:pStyle w:val="KodeProgram"/>
            </w:pPr>
            <w:r>
              <w:t xml:space="preserve">    {</w:t>
            </w:r>
          </w:p>
          <w:p w14:paraId="2CD364D1" w14:textId="77777777" w:rsidR="00F16E6B" w:rsidRDefault="00F16E6B" w:rsidP="00F16E6B">
            <w:pPr>
              <w:pStyle w:val="KodeProgram"/>
            </w:pPr>
            <w:r>
              <w:t xml:space="preserve">        parent::__construct();</w:t>
            </w:r>
          </w:p>
          <w:p w14:paraId="65CD263D" w14:textId="77777777" w:rsidR="00F16E6B" w:rsidRDefault="00F16E6B" w:rsidP="00F16E6B">
            <w:pPr>
              <w:pStyle w:val="KodeProgram"/>
            </w:pPr>
            <w:r>
              <w:t xml:space="preserve">    }</w:t>
            </w:r>
          </w:p>
          <w:p w14:paraId="4F6E41D4" w14:textId="77777777" w:rsidR="00F16E6B" w:rsidRDefault="00F16E6B" w:rsidP="00F16E6B">
            <w:pPr>
              <w:pStyle w:val="KodeProgram"/>
            </w:pPr>
            <w:r>
              <w:t xml:space="preserve">    public function get_all_penerbitan_ktp_baru()</w:t>
            </w:r>
          </w:p>
          <w:p w14:paraId="53E03436" w14:textId="77777777" w:rsidR="00F16E6B" w:rsidRDefault="00F16E6B" w:rsidP="00F16E6B">
            <w:pPr>
              <w:pStyle w:val="KodeProgram"/>
            </w:pPr>
            <w:r>
              <w:t xml:space="preserve">    {</w:t>
            </w:r>
          </w:p>
          <w:p w14:paraId="5B3FDF6C" w14:textId="77777777" w:rsidR="00F16E6B" w:rsidRDefault="00F16E6B" w:rsidP="00F16E6B">
            <w:pPr>
              <w:pStyle w:val="KodeProgram"/>
            </w:pPr>
            <w:r>
              <w:t xml:space="preserve">        return $this-&gt;db-&gt;select('</w:t>
            </w:r>
          </w:p>
          <w:p w14:paraId="3C6B09FA" w14:textId="77777777" w:rsidR="00F16E6B" w:rsidRDefault="00F16E6B" w:rsidP="00F16E6B">
            <w:pPr>
              <w:pStyle w:val="KodeProgram"/>
            </w:pPr>
            <w:r>
              <w:t xml:space="preserve">                                    ta_pengajuan.*, </w:t>
            </w:r>
          </w:p>
          <w:p w14:paraId="716A8A31" w14:textId="77777777" w:rsidR="00F16E6B" w:rsidRDefault="00F16E6B" w:rsidP="00F16E6B">
            <w:pPr>
              <w:pStyle w:val="KodeProgram"/>
            </w:pPr>
            <w:r>
              <w:t xml:space="preserve">                                    ref_wilayah.NAMA_KEL as pengajuan_wilayah,</w:t>
            </w:r>
          </w:p>
          <w:p w14:paraId="1F4479DB" w14:textId="77777777" w:rsidR="00F16E6B" w:rsidRDefault="00F16E6B" w:rsidP="00F16E6B">
            <w:pPr>
              <w:pStyle w:val="KodeProgram"/>
            </w:pPr>
            <w:r>
              <w:t xml:space="preserve">                                    ref_status_pengajuan.status_pengajuan_deskripsi as pengajuan_status_pengajuan</w:t>
            </w:r>
          </w:p>
          <w:p w14:paraId="21038A5F" w14:textId="77777777" w:rsidR="00F16E6B" w:rsidRDefault="00F16E6B" w:rsidP="00F16E6B">
            <w:pPr>
              <w:pStyle w:val="KodeProgram"/>
            </w:pPr>
            <w:r>
              <w:t xml:space="preserve">                                ')</w:t>
            </w:r>
          </w:p>
          <w:p w14:paraId="1FE020C0" w14:textId="77777777" w:rsidR="00F16E6B" w:rsidRDefault="00F16E6B" w:rsidP="00F16E6B">
            <w:pPr>
              <w:pStyle w:val="KodeProgram"/>
            </w:pPr>
            <w:r>
              <w:t xml:space="preserve">                        -&gt;from('ta_pengajuan')</w:t>
            </w:r>
          </w:p>
          <w:p w14:paraId="74552F1A" w14:textId="77777777" w:rsidR="00F16E6B" w:rsidRDefault="00F16E6B" w:rsidP="00F16E6B">
            <w:pPr>
              <w:pStyle w:val="KodeProgram"/>
            </w:pPr>
            <w:r>
              <w:t xml:space="preserve">                        -&gt;join('ref_wilayah', 'ta_pengajuan.pengajuan_wilayah_id = ref_wilayah.id')</w:t>
            </w:r>
          </w:p>
          <w:p w14:paraId="02FCF1FC" w14:textId="77777777" w:rsidR="00F16E6B" w:rsidRDefault="00F16E6B" w:rsidP="00F16E6B">
            <w:pPr>
              <w:pStyle w:val="KodeProgram"/>
            </w:pPr>
            <w:r>
              <w:t xml:space="preserve">                        -&gt;join('ref_status_pengajuan', 'ta_pengajuan.pengajuan_status_pengajuan_id = ref_status_pengajuan.status_pengajuan_id')</w:t>
            </w:r>
          </w:p>
          <w:p w14:paraId="3CDBF5A3" w14:textId="77777777" w:rsidR="00F16E6B" w:rsidRDefault="00F16E6B" w:rsidP="00F16E6B">
            <w:pPr>
              <w:pStyle w:val="KodeProgram"/>
            </w:pPr>
            <w:r>
              <w:t xml:space="preserve">                        -&gt;where('pengajuan_jenis_layanan', 2)</w:t>
            </w:r>
          </w:p>
          <w:p w14:paraId="5D6B44AF" w14:textId="77777777" w:rsidR="00F16E6B" w:rsidRDefault="00F16E6B" w:rsidP="00F16E6B">
            <w:pPr>
              <w:pStyle w:val="KodeProgram"/>
            </w:pPr>
            <w:r>
              <w:t xml:space="preserve">                        -&gt;get()</w:t>
            </w:r>
          </w:p>
          <w:p w14:paraId="7736CF94" w14:textId="77777777" w:rsidR="00F16E6B" w:rsidRDefault="00F16E6B" w:rsidP="00F16E6B">
            <w:pPr>
              <w:pStyle w:val="KodeProgram"/>
            </w:pPr>
            <w:r>
              <w:t xml:space="preserve">                        -&gt;result();</w:t>
            </w:r>
          </w:p>
          <w:p w14:paraId="0CC65116" w14:textId="77777777" w:rsidR="00F16E6B" w:rsidRDefault="00F16E6B" w:rsidP="00F16E6B">
            <w:pPr>
              <w:pStyle w:val="KodeProgram"/>
            </w:pPr>
            <w:r>
              <w:lastRenderedPageBreak/>
              <w:t xml:space="preserve">    }</w:t>
            </w:r>
          </w:p>
          <w:p w14:paraId="2F217742" w14:textId="77777777" w:rsidR="00F16E6B" w:rsidRDefault="00F16E6B" w:rsidP="00F16E6B">
            <w:pPr>
              <w:pStyle w:val="KodeProgram"/>
            </w:pPr>
          </w:p>
          <w:p w14:paraId="31E8F6A5" w14:textId="77777777" w:rsidR="00F16E6B" w:rsidRDefault="00F16E6B" w:rsidP="00F16E6B">
            <w:pPr>
              <w:pStyle w:val="KodeProgram"/>
            </w:pPr>
            <w:r>
              <w:t xml:space="preserve">    public function get_pengajuan_by_id($id_pengajuan)</w:t>
            </w:r>
          </w:p>
          <w:p w14:paraId="514ADF59" w14:textId="77777777" w:rsidR="00F16E6B" w:rsidRDefault="00F16E6B" w:rsidP="00F16E6B">
            <w:pPr>
              <w:pStyle w:val="KodeProgram"/>
            </w:pPr>
            <w:r>
              <w:t xml:space="preserve">    {</w:t>
            </w:r>
          </w:p>
          <w:p w14:paraId="40673724" w14:textId="77777777" w:rsidR="00F16E6B" w:rsidRDefault="00F16E6B" w:rsidP="00F16E6B">
            <w:pPr>
              <w:pStyle w:val="KodeProgram"/>
            </w:pPr>
            <w:r>
              <w:t xml:space="preserve">        $data_pengajuan = $this-&gt;db-&gt;select('*')</w:t>
            </w:r>
          </w:p>
          <w:p w14:paraId="52BB49CD" w14:textId="77777777" w:rsidR="00F16E6B" w:rsidRDefault="00F16E6B" w:rsidP="00F16E6B">
            <w:pPr>
              <w:pStyle w:val="KodeProgram"/>
            </w:pPr>
            <w:r>
              <w:t xml:space="preserve">                                -&gt;from('ta_pengajuan')</w:t>
            </w:r>
          </w:p>
          <w:p w14:paraId="760B229F" w14:textId="77777777" w:rsidR="00F16E6B" w:rsidRDefault="00F16E6B" w:rsidP="00F16E6B">
            <w:pPr>
              <w:pStyle w:val="KodeProgram"/>
            </w:pPr>
            <w:r>
              <w:t xml:space="preserve">                                -&gt;where('pengajuan_id', $id_pengajuan)</w:t>
            </w:r>
          </w:p>
          <w:p w14:paraId="243C3635" w14:textId="77777777" w:rsidR="00F16E6B" w:rsidRDefault="00F16E6B" w:rsidP="00F16E6B">
            <w:pPr>
              <w:pStyle w:val="KodeProgram"/>
            </w:pPr>
            <w:r>
              <w:t xml:space="preserve">                                -&gt;get()</w:t>
            </w:r>
          </w:p>
          <w:p w14:paraId="34F86041" w14:textId="77777777" w:rsidR="00F16E6B" w:rsidRDefault="00F16E6B" w:rsidP="00F16E6B">
            <w:pPr>
              <w:pStyle w:val="KodeProgram"/>
            </w:pPr>
            <w:r>
              <w:t xml:space="preserve">                                -&gt;row();</w:t>
            </w:r>
          </w:p>
          <w:p w14:paraId="37915EA7" w14:textId="77777777" w:rsidR="00F16E6B" w:rsidRDefault="00F16E6B" w:rsidP="00F16E6B">
            <w:pPr>
              <w:pStyle w:val="KodeProgram"/>
            </w:pPr>
          </w:p>
          <w:p w14:paraId="5EE8F99E" w14:textId="77777777" w:rsidR="00F16E6B" w:rsidRDefault="00F16E6B" w:rsidP="00F16E6B">
            <w:pPr>
              <w:pStyle w:val="KodeProgram"/>
            </w:pPr>
            <w:r>
              <w:t xml:space="preserve">        $data_form_pengajuan = $this-&gt;db-&gt;select('*')</w:t>
            </w:r>
          </w:p>
          <w:p w14:paraId="2ABD1125" w14:textId="77777777" w:rsidR="00F16E6B" w:rsidRDefault="00F16E6B" w:rsidP="00F16E6B">
            <w:pPr>
              <w:pStyle w:val="KodeProgram"/>
            </w:pPr>
            <w:r>
              <w:t xml:space="preserve">                                        -&gt;from('ta_detail_pengajuan_form')</w:t>
            </w:r>
          </w:p>
          <w:p w14:paraId="32477DC0" w14:textId="77777777" w:rsidR="00F16E6B" w:rsidRDefault="00F16E6B" w:rsidP="00F16E6B">
            <w:pPr>
              <w:pStyle w:val="KodeProgram"/>
            </w:pPr>
            <w:r>
              <w:t xml:space="preserve">                                        -&gt;join('ref_jenis_form', 'ta_detail_pengajuan_form.detail_pengajuan_form_jenis_form_id = ref_jenis_form.jenis_form_id')</w:t>
            </w:r>
          </w:p>
          <w:p w14:paraId="7BB00943" w14:textId="77777777" w:rsidR="00F16E6B" w:rsidRDefault="00F16E6B" w:rsidP="00F16E6B">
            <w:pPr>
              <w:pStyle w:val="KodeProgram"/>
            </w:pPr>
            <w:r>
              <w:t xml:space="preserve">                                        -&gt;where('detail_pengajuan_form_pengajuan_id', $id_pengajuan)</w:t>
            </w:r>
          </w:p>
          <w:p w14:paraId="2B60395D" w14:textId="77777777" w:rsidR="00F16E6B" w:rsidRDefault="00F16E6B" w:rsidP="00F16E6B">
            <w:pPr>
              <w:pStyle w:val="KodeProgram"/>
            </w:pPr>
            <w:r>
              <w:t xml:space="preserve">                                        -&gt;get()</w:t>
            </w:r>
          </w:p>
          <w:p w14:paraId="25857F86" w14:textId="77777777" w:rsidR="00F16E6B" w:rsidRDefault="00F16E6B" w:rsidP="00F16E6B">
            <w:pPr>
              <w:pStyle w:val="KodeProgram"/>
            </w:pPr>
            <w:r>
              <w:t xml:space="preserve">                                        -&gt;result();</w:t>
            </w:r>
          </w:p>
          <w:p w14:paraId="0D7A1040" w14:textId="77777777" w:rsidR="00F16E6B" w:rsidRDefault="00F16E6B" w:rsidP="00F16E6B">
            <w:pPr>
              <w:pStyle w:val="KodeProgram"/>
            </w:pPr>
          </w:p>
          <w:p w14:paraId="1ECE0F30" w14:textId="77777777" w:rsidR="00F16E6B" w:rsidRDefault="00F16E6B" w:rsidP="00F16E6B">
            <w:pPr>
              <w:pStyle w:val="KodeProgram"/>
            </w:pPr>
            <w:r>
              <w:t xml:space="preserve">        $data_lampiran_pengajuan = $this-&gt;db-&gt;select('*')</w:t>
            </w:r>
          </w:p>
          <w:p w14:paraId="62297728" w14:textId="77777777" w:rsidR="00F16E6B" w:rsidRDefault="00F16E6B" w:rsidP="00F16E6B">
            <w:pPr>
              <w:pStyle w:val="KodeProgram"/>
            </w:pPr>
            <w:r>
              <w:t xml:space="preserve">                                            -&gt;from('ta_detail_pengajuan_lampiran')</w:t>
            </w:r>
          </w:p>
          <w:p w14:paraId="6BCD27C0" w14:textId="77777777" w:rsidR="00F16E6B" w:rsidRDefault="00F16E6B" w:rsidP="00F16E6B">
            <w:pPr>
              <w:pStyle w:val="KodeProgram"/>
            </w:pPr>
            <w:r>
              <w:t xml:space="preserve">                                            -&gt;where('detail_pengajuan_lampiran_pengajuan_id', $id_pengajuan)</w:t>
            </w:r>
          </w:p>
          <w:p w14:paraId="387AD202" w14:textId="77777777" w:rsidR="00F16E6B" w:rsidRDefault="00F16E6B" w:rsidP="00F16E6B">
            <w:pPr>
              <w:pStyle w:val="KodeProgram"/>
            </w:pPr>
            <w:r>
              <w:t xml:space="preserve">                                            -&gt;get()</w:t>
            </w:r>
          </w:p>
          <w:p w14:paraId="5AD767DF" w14:textId="77777777" w:rsidR="00F16E6B" w:rsidRDefault="00F16E6B" w:rsidP="00F16E6B">
            <w:pPr>
              <w:pStyle w:val="KodeProgram"/>
            </w:pPr>
            <w:r>
              <w:t xml:space="preserve">                                            -&gt;result();</w:t>
            </w:r>
          </w:p>
          <w:p w14:paraId="14B8CB5A" w14:textId="77777777" w:rsidR="00F16E6B" w:rsidRDefault="00F16E6B" w:rsidP="00F16E6B">
            <w:pPr>
              <w:pStyle w:val="KodeProgram"/>
            </w:pPr>
          </w:p>
          <w:p w14:paraId="105E0068" w14:textId="77777777" w:rsidR="00F16E6B" w:rsidRDefault="00F16E6B" w:rsidP="00F16E6B">
            <w:pPr>
              <w:pStyle w:val="KodeProgram"/>
            </w:pPr>
            <w:r>
              <w:t xml:space="preserve">        $form_pengajuan = array();</w:t>
            </w:r>
          </w:p>
          <w:p w14:paraId="01425EEA" w14:textId="77777777" w:rsidR="00F16E6B" w:rsidRDefault="00F16E6B" w:rsidP="00F16E6B">
            <w:pPr>
              <w:pStyle w:val="KodeProgram"/>
            </w:pPr>
            <w:r>
              <w:t xml:space="preserve">        foreach($data_form_pengajuan as $form) {</w:t>
            </w:r>
          </w:p>
          <w:p w14:paraId="6A3FF545" w14:textId="77777777" w:rsidR="00F16E6B" w:rsidRDefault="00F16E6B" w:rsidP="00F16E6B">
            <w:pPr>
              <w:pStyle w:val="KodeProgram"/>
            </w:pPr>
            <w:r>
              <w:t xml:space="preserve">            $nama_tabel = $form-&gt;jenis_form_nama_tabel;</w:t>
            </w:r>
          </w:p>
          <w:p w14:paraId="32B15619" w14:textId="77777777" w:rsidR="00F16E6B" w:rsidRDefault="00F16E6B" w:rsidP="00F16E6B">
            <w:pPr>
              <w:pStyle w:val="KodeProgram"/>
            </w:pPr>
            <w:r>
              <w:t xml:space="preserve">            // mengubah dari ta_f* ke f*_id</w:t>
            </w:r>
          </w:p>
          <w:p w14:paraId="5840CFF4" w14:textId="77777777" w:rsidR="00F16E6B" w:rsidRDefault="00F16E6B" w:rsidP="00F16E6B">
            <w:pPr>
              <w:pStyle w:val="KodeProgram"/>
            </w:pPr>
            <w:r>
              <w:t xml:space="preserve">            $field_id = str_</w:t>
            </w:r>
            <w:proofErr w:type="gramStart"/>
            <w:r>
              <w:t>replace(</w:t>
            </w:r>
            <w:proofErr w:type="gramEnd"/>
            <w:r>
              <w:t>'ta_f', 'f', $nama_tabel) . '_id';</w:t>
            </w:r>
          </w:p>
          <w:p w14:paraId="4976996F" w14:textId="77777777" w:rsidR="00F16E6B" w:rsidRDefault="00F16E6B" w:rsidP="00F16E6B">
            <w:pPr>
              <w:pStyle w:val="KodeProgram"/>
            </w:pPr>
            <w:r>
              <w:t xml:space="preserve">            // mengubah dari ta_f* ke f*_pengajuan_id</w:t>
            </w:r>
          </w:p>
          <w:p w14:paraId="65E91056" w14:textId="77777777" w:rsidR="00F16E6B" w:rsidRDefault="00F16E6B" w:rsidP="00F16E6B">
            <w:pPr>
              <w:pStyle w:val="KodeProgram"/>
            </w:pPr>
            <w:r>
              <w:t xml:space="preserve">            $field_pengajuan_id = str_</w:t>
            </w:r>
            <w:proofErr w:type="gramStart"/>
            <w:r>
              <w:t>replace(</w:t>
            </w:r>
            <w:proofErr w:type="gramEnd"/>
            <w:r>
              <w:t>'ta_f', 'f', $nama_tabel) . '_pengajuan_id';</w:t>
            </w:r>
          </w:p>
          <w:p w14:paraId="3924AB5A" w14:textId="77777777" w:rsidR="00F16E6B" w:rsidRDefault="00F16E6B" w:rsidP="00F16E6B">
            <w:pPr>
              <w:pStyle w:val="KodeProgram"/>
            </w:pPr>
            <w:r>
              <w:t xml:space="preserve">            $used_form = $this-&gt;db-&gt;select($field_id)</w:t>
            </w:r>
          </w:p>
          <w:p w14:paraId="4ECE7C0D" w14:textId="77777777" w:rsidR="00F16E6B" w:rsidRDefault="00F16E6B" w:rsidP="00F16E6B">
            <w:pPr>
              <w:pStyle w:val="KodeProgram"/>
            </w:pPr>
            <w:r>
              <w:t xml:space="preserve">                            -&gt;from($nama_tabel)</w:t>
            </w:r>
          </w:p>
          <w:p w14:paraId="6279EF30" w14:textId="77777777" w:rsidR="00F16E6B" w:rsidRDefault="00F16E6B" w:rsidP="00F16E6B">
            <w:pPr>
              <w:pStyle w:val="KodeProgram"/>
            </w:pPr>
            <w:r>
              <w:t xml:space="preserve">                            -&gt;where($field_pengajuan_id, $id_pengajuan)</w:t>
            </w:r>
          </w:p>
          <w:p w14:paraId="7AD9F6ED" w14:textId="77777777" w:rsidR="00F16E6B" w:rsidRDefault="00F16E6B" w:rsidP="00F16E6B">
            <w:pPr>
              <w:pStyle w:val="KodeProgram"/>
            </w:pPr>
            <w:r>
              <w:t xml:space="preserve">                            -&gt;get()</w:t>
            </w:r>
          </w:p>
          <w:p w14:paraId="16E2D0EB" w14:textId="77777777" w:rsidR="00F16E6B" w:rsidRDefault="00F16E6B" w:rsidP="00F16E6B">
            <w:pPr>
              <w:pStyle w:val="KodeProgram"/>
            </w:pPr>
            <w:r>
              <w:t xml:space="preserve">                            -&gt;row();</w:t>
            </w:r>
          </w:p>
          <w:p w14:paraId="167593BA" w14:textId="77777777" w:rsidR="00F16E6B" w:rsidRDefault="00F16E6B" w:rsidP="00F16E6B">
            <w:pPr>
              <w:pStyle w:val="KodeProgram"/>
            </w:pPr>
          </w:p>
          <w:p w14:paraId="37B0FD92" w14:textId="77777777" w:rsidR="00F16E6B" w:rsidRDefault="00F16E6B" w:rsidP="00F16E6B">
            <w:pPr>
              <w:pStyle w:val="KodeProgram"/>
            </w:pPr>
            <w:r>
              <w:t xml:space="preserve">            array_push($form_pengajuan, array(</w:t>
            </w:r>
          </w:p>
          <w:p w14:paraId="1BFC89F5" w14:textId="77777777" w:rsidR="00F16E6B" w:rsidRDefault="00F16E6B" w:rsidP="00F16E6B">
            <w:pPr>
              <w:pStyle w:val="KodeProgram"/>
            </w:pPr>
            <w:r>
              <w:t xml:space="preserve">                'nama_form' =&gt; $form-&gt;jenis_form_nama,</w:t>
            </w:r>
          </w:p>
          <w:p w14:paraId="42452D28" w14:textId="77777777" w:rsidR="00F16E6B" w:rsidRDefault="00F16E6B" w:rsidP="00F16E6B">
            <w:pPr>
              <w:pStyle w:val="KodeProgram"/>
            </w:pPr>
            <w:r>
              <w:t xml:space="preserve">                'form_id'   =&gt; $used_form-&gt;$field_id,</w:t>
            </w:r>
          </w:p>
          <w:p w14:paraId="72E2375D" w14:textId="77777777" w:rsidR="00F16E6B" w:rsidRDefault="00F16E6B" w:rsidP="00F16E6B">
            <w:pPr>
              <w:pStyle w:val="KodeProgram"/>
            </w:pPr>
            <w:r>
              <w:t xml:space="preserve">                'url'       =&gt; $form-&gt;jenis_form_url</w:t>
            </w:r>
          </w:p>
          <w:p w14:paraId="6B72D0D6" w14:textId="77777777" w:rsidR="00F16E6B" w:rsidRDefault="00F16E6B" w:rsidP="00F16E6B">
            <w:pPr>
              <w:pStyle w:val="KodeProgram"/>
            </w:pPr>
            <w:r>
              <w:t xml:space="preserve">            ));</w:t>
            </w:r>
          </w:p>
          <w:p w14:paraId="2EC28ADE" w14:textId="77777777" w:rsidR="00F16E6B" w:rsidRDefault="00F16E6B" w:rsidP="00F16E6B">
            <w:pPr>
              <w:pStyle w:val="KodeProgram"/>
            </w:pPr>
            <w:r>
              <w:t xml:space="preserve">        } </w:t>
            </w:r>
          </w:p>
          <w:p w14:paraId="78563A7D" w14:textId="77777777" w:rsidR="00F16E6B" w:rsidRDefault="00F16E6B" w:rsidP="00F16E6B">
            <w:pPr>
              <w:pStyle w:val="KodeProgram"/>
            </w:pPr>
          </w:p>
          <w:p w14:paraId="1F0ED76E" w14:textId="77777777" w:rsidR="00F16E6B" w:rsidRDefault="00F16E6B" w:rsidP="00F16E6B">
            <w:pPr>
              <w:pStyle w:val="KodeProgram"/>
            </w:pPr>
            <w:r>
              <w:t xml:space="preserve">        $data = array(</w:t>
            </w:r>
          </w:p>
          <w:p w14:paraId="176B60EB" w14:textId="77777777" w:rsidR="00F16E6B" w:rsidRDefault="00F16E6B" w:rsidP="00F16E6B">
            <w:pPr>
              <w:pStyle w:val="KodeProgram"/>
            </w:pPr>
            <w:r>
              <w:t xml:space="preserve">            'pengajuan'             =&gt; $data_pengajuan,</w:t>
            </w:r>
          </w:p>
          <w:p w14:paraId="0D71D591" w14:textId="77777777" w:rsidR="00F16E6B" w:rsidRDefault="00F16E6B" w:rsidP="00F16E6B">
            <w:pPr>
              <w:pStyle w:val="KodeProgram"/>
            </w:pPr>
            <w:r>
              <w:t xml:space="preserve">            'form_pengajuan'        =&gt; $form_pengajuan,</w:t>
            </w:r>
          </w:p>
          <w:p w14:paraId="631AC602" w14:textId="77777777" w:rsidR="00F16E6B" w:rsidRDefault="00F16E6B" w:rsidP="00F16E6B">
            <w:pPr>
              <w:pStyle w:val="KodeProgram"/>
            </w:pPr>
            <w:r>
              <w:t xml:space="preserve">            'lampiran_pengajuan'    =&gt; $data_lampiran_pengajuan</w:t>
            </w:r>
          </w:p>
          <w:p w14:paraId="152B2C9F" w14:textId="77777777" w:rsidR="00F16E6B" w:rsidRDefault="00F16E6B" w:rsidP="00F16E6B">
            <w:pPr>
              <w:pStyle w:val="KodeProgram"/>
            </w:pPr>
            <w:r>
              <w:lastRenderedPageBreak/>
              <w:t xml:space="preserve">        );</w:t>
            </w:r>
          </w:p>
          <w:p w14:paraId="345B86D6" w14:textId="77777777" w:rsidR="00F16E6B" w:rsidRDefault="00F16E6B" w:rsidP="00F16E6B">
            <w:pPr>
              <w:pStyle w:val="KodeProgram"/>
            </w:pPr>
          </w:p>
          <w:p w14:paraId="365086A0" w14:textId="77777777" w:rsidR="00F16E6B" w:rsidRDefault="00F16E6B" w:rsidP="00F16E6B">
            <w:pPr>
              <w:pStyle w:val="KodeProgram"/>
            </w:pPr>
            <w:r>
              <w:t xml:space="preserve">        return $data;</w:t>
            </w:r>
          </w:p>
          <w:p w14:paraId="74435DA2" w14:textId="4A497B85" w:rsidR="00F16E6B" w:rsidRDefault="00F16E6B" w:rsidP="00F16E6B">
            <w:pPr>
              <w:pStyle w:val="KodeProgram"/>
            </w:pPr>
            <w:r>
              <w:t xml:space="preserve">    }</w:t>
            </w:r>
          </w:p>
          <w:p w14:paraId="576C0351" w14:textId="77777777" w:rsidR="00F16E6B" w:rsidRDefault="00F16E6B" w:rsidP="00F16E6B">
            <w:pPr>
              <w:pStyle w:val="KodeProgram"/>
            </w:pPr>
          </w:p>
          <w:p w14:paraId="52332AAA" w14:textId="0A40D54B" w:rsidR="00F16E6B" w:rsidRDefault="00F16E6B" w:rsidP="00F16E6B">
            <w:pPr>
              <w:pStyle w:val="KodeProgram"/>
              <w:keepNext/>
            </w:pPr>
            <w:r>
              <w:t>}</w:t>
            </w:r>
          </w:p>
        </w:tc>
      </w:tr>
    </w:tbl>
    <w:p w14:paraId="0D7D12B0" w14:textId="4FD191BD" w:rsidR="00F16E6B" w:rsidRDefault="00F16E6B" w:rsidP="00F16E6B">
      <w:pPr>
        <w:pStyle w:val="Caption"/>
        <w:rPr>
          <w:b w:val="0"/>
        </w:rPr>
      </w:pPr>
      <w:r>
        <w:lastRenderedPageBreak/>
        <w:t xml:space="preserve">Kode Program 3. </w:t>
      </w:r>
      <w:fldSimple w:instr=" SEQ Kode_Program_3. \* ARABIC ">
        <w:r w:rsidR="00C32FCD">
          <w:rPr>
            <w:noProof/>
          </w:rPr>
          <w:t>2</w:t>
        </w:r>
      </w:fldSimple>
      <w:r w:rsidR="00A03CFE">
        <w:rPr>
          <w:b w:val="0"/>
        </w:rPr>
        <w:t xml:space="preserve"> Penerbitan</w:t>
      </w:r>
      <w:r>
        <w:rPr>
          <w:b w:val="0"/>
        </w:rPr>
        <w:t>_ktp_model.php</w:t>
      </w:r>
    </w:p>
    <w:p w14:paraId="52584ECD" w14:textId="00AD658A" w:rsidR="00F16E6B" w:rsidRPr="00F16E6B" w:rsidRDefault="00F16E6B" w:rsidP="00F16E6B">
      <w:pPr>
        <w:ind w:firstLine="851"/>
      </w:pPr>
      <w:r>
        <w:t>Kode Program 3.2 merupakan kode program untuk mendapatkan semua data pengajuan KTP atau</w:t>
      </w:r>
      <w:r w:rsidR="00270885">
        <w:t xml:space="preserve"> data pengajuan KTP berdasarkan </w:t>
      </w:r>
      <w:r w:rsidR="00270885" w:rsidRPr="00270885">
        <w:rPr>
          <w:rStyle w:val="KodeProgramChar"/>
        </w:rPr>
        <w:t>id_pengajuan</w:t>
      </w:r>
      <w:r w:rsidR="00270885">
        <w:t xml:space="preserve">. Data akan didapatkan dari tabel </w:t>
      </w:r>
      <w:r w:rsidR="00270885" w:rsidRPr="00F16E6B">
        <w:rPr>
          <w:rFonts w:ascii="Courier New" w:hAnsi="Courier New" w:cs="Courier New"/>
          <w:sz w:val="20"/>
        </w:rPr>
        <w:t>ta_pengajuan</w:t>
      </w:r>
      <w:r w:rsidR="00270885">
        <w:t xml:space="preserve">, </w:t>
      </w:r>
      <w:r w:rsidR="00270885" w:rsidRPr="00F16E6B">
        <w:rPr>
          <w:rFonts w:ascii="Courier New" w:hAnsi="Courier New" w:cs="Courier New"/>
          <w:sz w:val="20"/>
        </w:rPr>
        <w:t>ta_detail_pengajuan_form</w:t>
      </w:r>
      <w:r w:rsidR="00270885">
        <w:t xml:space="preserve"> dan </w:t>
      </w:r>
      <w:r w:rsidR="00270885" w:rsidRPr="00F16E6B">
        <w:rPr>
          <w:rFonts w:ascii="Courier New" w:hAnsi="Courier New" w:cs="Courier New"/>
          <w:sz w:val="20"/>
        </w:rPr>
        <w:t>ta_detail_pengajuan_lampiran</w:t>
      </w:r>
      <w:r w:rsidR="00270885">
        <w:rPr>
          <w:rFonts w:ascii="Courier New" w:hAnsi="Courier New" w:cs="Courier New"/>
          <w:sz w:val="20"/>
        </w:rPr>
        <w:t>.</w:t>
      </w:r>
    </w:p>
    <w:p w14:paraId="24B1B3F9" w14:textId="77777777" w:rsidR="00AE56C9" w:rsidRDefault="00AE56C9" w:rsidP="00AE56C9"/>
    <w:p w14:paraId="02EDE5AF" w14:textId="64BE4EC9" w:rsidR="00AE56C9" w:rsidRDefault="004479F0" w:rsidP="00AE56C9">
      <w:pPr>
        <w:pStyle w:val="ListParagraph"/>
        <w:numPr>
          <w:ilvl w:val="3"/>
          <w:numId w:val="33"/>
        </w:numPr>
        <w:ind w:left="851" w:hanging="851"/>
      </w:pPr>
      <w:r>
        <w:t>Controller Penerbitan KK</w:t>
      </w:r>
    </w:p>
    <w:p w14:paraId="7061F6B6" w14:textId="436FE8BC" w:rsidR="00AE56C9" w:rsidRDefault="00270885" w:rsidP="00270885">
      <w:pPr>
        <w:pStyle w:val="ListParagraph"/>
        <w:ind w:left="0" w:firstLine="851"/>
      </w:pPr>
      <w:r>
        <w:t xml:space="preserve">Controller Penerbitan KK adalah controller yang digunakan untuk menerima </w:t>
      </w:r>
      <w:r w:rsidRPr="00270885">
        <w:rPr>
          <w:i/>
        </w:rPr>
        <w:t>request</w:t>
      </w:r>
      <w:r>
        <w:t xml:space="preserve"> </w:t>
      </w:r>
      <w:r w:rsidR="006D67F4">
        <w:t xml:space="preserve">data penerbitan KK </w:t>
      </w:r>
      <w:r>
        <w:t xml:space="preserve">dan memberikan </w:t>
      </w:r>
      <w:r w:rsidRPr="00270885">
        <w:rPr>
          <w:i/>
        </w:rPr>
        <w:t>response</w:t>
      </w:r>
      <w:r>
        <w:t xml:space="preserve"> berdasarkan data yang diminta.</w:t>
      </w:r>
    </w:p>
    <w:p w14:paraId="3265060F" w14:textId="77777777" w:rsidR="00270885" w:rsidRDefault="00270885" w:rsidP="00270885"/>
    <w:tbl>
      <w:tblPr>
        <w:tblStyle w:val="TableGrid"/>
        <w:tblW w:w="0" w:type="auto"/>
        <w:tblLook w:val="04A0" w:firstRow="1" w:lastRow="0" w:firstColumn="1" w:lastColumn="0" w:noHBand="0" w:noVBand="1"/>
      </w:tblPr>
      <w:tblGrid>
        <w:gridCol w:w="8234"/>
      </w:tblGrid>
      <w:tr w:rsidR="00270885" w14:paraId="073D967B" w14:textId="77777777" w:rsidTr="00270885">
        <w:tc>
          <w:tcPr>
            <w:tcW w:w="8234" w:type="dxa"/>
          </w:tcPr>
          <w:p w14:paraId="7F098533" w14:textId="77777777" w:rsidR="00270885" w:rsidRDefault="00270885" w:rsidP="00270885">
            <w:pPr>
              <w:pStyle w:val="KodeProgram"/>
            </w:pPr>
            <w:r>
              <w:t>&lt;?php</w:t>
            </w:r>
          </w:p>
          <w:p w14:paraId="2B47E014" w14:textId="77777777" w:rsidR="00270885" w:rsidRDefault="00270885" w:rsidP="00270885">
            <w:pPr>
              <w:pStyle w:val="KodeProgram"/>
            </w:pPr>
            <w:r>
              <w:t>defined('BASEPATH') or exit('No direct script access allowed');</w:t>
            </w:r>
          </w:p>
          <w:p w14:paraId="7F6C1E20" w14:textId="77777777" w:rsidR="00270885" w:rsidRDefault="00270885" w:rsidP="00270885">
            <w:pPr>
              <w:pStyle w:val="KodeProgram"/>
            </w:pPr>
          </w:p>
          <w:p w14:paraId="71CCC109" w14:textId="77777777" w:rsidR="00270885" w:rsidRDefault="00270885" w:rsidP="00270885">
            <w:pPr>
              <w:pStyle w:val="KodeProgram"/>
            </w:pPr>
            <w:r>
              <w:t>class Penerbitan_kk extends CI_Controller</w:t>
            </w:r>
          </w:p>
          <w:p w14:paraId="57166995" w14:textId="77777777" w:rsidR="00270885" w:rsidRDefault="00270885" w:rsidP="00270885">
            <w:pPr>
              <w:pStyle w:val="KodeProgram"/>
            </w:pPr>
            <w:r>
              <w:t>{</w:t>
            </w:r>
          </w:p>
          <w:p w14:paraId="11DD67F3" w14:textId="77777777" w:rsidR="00270885" w:rsidRDefault="00270885" w:rsidP="00270885">
            <w:pPr>
              <w:pStyle w:val="KodeProgram"/>
            </w:pPr>
            <w:r>
              <w:t xml:space="preserve">    public function __construct()</w:t>
            </w:r>
          </w:p>
          <w:p w14:paraId="75E9A18D" w14:textId="77777777" w:rsidR="00270885" w:rsidRDefault="00270885" w:rsidP="00270885">
            <w:pPr>
              <w:pStyle w:val="KodeProgram"/>
            </w:pPr>
            <w:r>
              <w:t xml:space="preserve">    {</w:t>
            </w:r>
          </w:p>
          <w:p w14:paraId="1EE79AFB" w14:textId="77777777" w:rsidR="00270885" w:rsidRDefault="00270885" w:rsidP="00270885">
            <w:pPr>
              <w:pStyle w:val="KodeProgram"/>
            </w:pPr>
            <w:r>
              <w:t xml:space="preserve">        parent::__construct();</w:t>
            </w:r>
          </w:p>
          <w:p w14:paraId="3631534B" w14:textId="77777777" w:rsidR="00270885" w:rsidRDefault="00270885" w:rsidP="00270885">
            <w:pPr>
              <w:pStyle w:val="KodeProgram"/>
            </w:pPr>
            <w:r>
              <w:t xml:space="preserve">        $this-&gt;load-&gt;model('Capil/Penerbitan_kk_model', 'penerbitan_kk_model');</w:t>
            </w:r>
          </w:p>
          <w:p w14:paraId="1D55425C" w14:textId="77777777" w:rsidR="00270885" w:rsidRDefault="00270885" w:rsidP="00270885">
            <w:pPr>
              <w:pStyle w:val="KodeProgram"/>
            </w:pPr>
            <w:r>
              <w:t xml:space="preserve">        $this-&gt;load-&gt;model('Ref_model');</w:t>
            </w:r>
          </w:p>
          <w:p w14:paraId="6ADF7C4A" w14:textId="77777777" w:rsidR="00270885" w:rsidRDefault="00270885" w:rsidP="00270885">
            <w:pPr>
              <w:pStyle w:val="KodeProgram"/>
            </w:pPr>
            <w:r>
              <w:t xml:space="preserve">        $this-&gt;load-&gt;helper('check_login_helper');</w:t>
            </w:r>
          </w:p>
          <w:p w14:paraId="1AB01DEB" w14:textId="77777777" w:rsidR="00270885" w:rsidRDefault="00270885" w:rsidP="00270885">
            <w:pPr>
              <w:pStyle w:val="KodeProgram"/>
            </w:pPr>
            <w:r>
              <w:t xml:space="preserve">        check_login($this-&gt;session);</w:t>
            </w:r>
          </w:p>
          <w:p w14:paraId="71787DBC" w14:textId="77777777" w:rsidR="00270885" w:rsidRDefault="00270885" w:rsidP="00270885">
            <w:pPr>
              <w:pStyle w:val="KodeProgram"/>
            </w:pPr>
            <w:r>
              <w:t xml:space="preserve">    }</w:t>
            </w:r>
          </w:p>
          <w:p w14:paraId="367C8C6F" w14:textId="77777777" w:rsidR="00270885" w:rsidRDefault="00270885" w:rsidP="00270885">
            <w:pPr>
              <w:pStyle w:val="KodeProgram"/>
            </w:pPr>
          </w:p>
          <w:p w14:paraId="632450F8" w14:textId="77777777" w:rsidR="00270885" w:rsidRDefault="00270885" w:rsidP="00270885">
            <w:pPr>
              <w:pStyle w:val="KodeProgram"/>
            </w:pPr>
            <w:r>
              <w:t xml:space="preserve">    public function index()</w:t>
            </w:r>
          </w:p>
          <w:p w14:paraId="03432159" w14:textId="77777777" w:rsidR="00270885" w:rsidRDefault="00270885" w:rsidP="00270885">
            <w:pPr>
              <w:pStyle w:val="KodeProgram"/>
            </w:pPr>
            <w:r>
              <w:t xml:space="preserve">    {</w:t>
            </w:r>
          </w:p>
          <w:p w14:paraId="41631259" w14:textId="77777777" w:rsidR="00270885" w:rsidRDefault="00270885" w:rsidP="00270885">
            <w:pPr>
              <w:pStyle w:val="KodeProgram"/>
            </w:pPr>
            <w:r>
              <w:t xml:space="preserve">        $data['content']    = 'backend/capil/penerbitan_kk/index';</w:t>
            </w:r>
          </w:p>
          <w:p w14:paraId="10C3B0F6" w14:textId="77777777" w:rsidR="00270885" w:rsidRDefault="00270885" w:rsidP="00270885">
            <w:pPr>
              <w:pStyle w:val="KodeProgram"/>
            </w:pPr>
            <w:r>
              <w:t xml:space="preserve">        $data['title']      = 'Penerbitan KK';</w:t>
            </w:r>
          </w:p>
          <w:p w14:paraId="3E688291" w14:textId="77777777" w:rsidR="00270885" w:rsidRDefault="00270885" w:rsidP="00270885">
            <w:pPr>
              <w:pStyle w:val="KodeProgram"/>
            </w:pPr>
            <w:r>
              <w:t xml:space="preserve">        $data['wilayah']    = $this-&gt;penerbitan_kk_model-&gt;get_all_wilayah();</w:t>
            </w:r>
          </w:p>
          <w:p w14:paraId="4A65CD2A" w14:textId="77777777" w:rsidR="00270885" w:rsidRDefault="00270885" w:rsidP="00270885">
            <w:pPr>
              <w:pStyle w:val="KodeProgram"/>
            </w:pPr>
            <w:r>
              <w:t xml:space="preserve">        $data['status_pengajuan'] = $this-&gt;penerbitan_kk_model-&gt;get_all_status_pengajuan();</w:t>
            </w:r>
          </w:p>
          <w:p w14:paraId="3E7CB1F4" w14:textId="77777777" w:rsidR="00270885" w:rsidRDefault="00270885" w:rsidP="00270885">
            <w:pPr>
              <w:pStyle w:val="KodeProgram"/>
            </w:pPr>
            <w:r>
              <w:t xml:space="preserve">        $data['breadcrumbs'] = array(</w:t>
            </w:r>
          </w:p>
          <w:p w14:paraId="50C3B47B" w14:textId="77777777" w:rsidR="00270885" w:rsidRDefault="00270885" w:rsidP="00270885">
            <w:pPr>
              <w:pStyle w:val="KodeProgram"/>
            </w:pPr>
            <w:r>
              <w:t xml:space="preserve">            array(</w:t>
            </w:r>
          </w:p>
          <w:p w14:paraId="7EEFC086" w14:textId="77777777" w:rsidR="00270885" w:rsidRDefault="00270885" w:rsidP="00270885">
            <w:pPr>
              <w:pStyle w:val="KodeProgram"/>
            </w:pPr>
            <w:r>
              <w:t xml:space="preserve">                'url' =&gt; 'capil/pengajuan/penerbitan-kk-baru',</w:t>
            </w:r>
          </w:p>
          <w:p w14:paraId="4EB9DFD2" w14:textId="77777777" w:rsidR="00270885" w:rsidRDefault="00270885" w:rsidP="00270885">
            <w:pPr>
              <w:pStyle w:val="KodeProgram"/>
            </w:pPr>
            <w:r>
              <w:t xml:space="preserve">                'title' =&gt; 'Pengajuan'</w:t>
            </w:r>
          </w:p>
          <w:p w14:paraId="4BCC60F7" w14:textId="77777777" w:rsidR="00270885" w:rsidRDefault="00270885" w:rsidP="00270885">
            <w:pPr>
              <w:pStyle w:val="KodeProgram"/>
            </w:pPr>
            <w:r>
              <w:t xml:space="preserve">            ),</w:t>
            </w:r>
          </w:p>
          <w:p w14:paraId="7AB0D039" w14:textId="77777777" w:rsidR="00270885" w:rsidRDefault="00270885" w:rsidP="00270885">
            <w:pPr>
              <w:pStyle w:val="KodeProgram"/>
            </w:pPr>
            <w:r>
              <w:t xml:space="preserve">        );</w:t>
            </w:r>
          </w:p>
          <w:p w14:paraId="6C311B82" w14:textId="77777777" w:rsidR="00270885" w:rsidRDefault="00270885" w:rsidP="00270885">
            <w:pPr>
              <w:pStyle w:val="KodeProgram"/>
            </w:pPr>
          </w:p>
          <w:p w14:paraId="32F92D5C" w14:textId="77777777" w:rsidR="00270885" w:rsidRDefault="00270885" w:rsidP="00270885">
            <w:pPr>
              <w:pStyle w:val="KodeProgram"/>
            </w:pPr>
            <w:r>
              <w:t xml:space="preserve">        $this-&gt;load-&gt;view('layouts/master_capil', $data);</w:t>
            </w:r>
          </w:p>
          <w:p w14:paraId="72DF9588" w14:textId="77777777" w:rsidR="00270885" w:rsidRDefault="00270885" w:rsidP="00270885">
            <w:pPr>
              <w:pStyle w:val="KodeProgram"/>
            </w:pPr>
            <w:r>
              <w:lastRenderedPageBreak/>
              <w:t xml:space="preserve">    }</w:t>
            </w:r>
          </w:p>
          <w:p w14:paraId="0314C0CB" w14:textId="77777777" w:rsidR="00270885" w:rsidRDefault="00270885" w:rsidP="00270885">
            <w:pPr>
              <w:pStyle w:val="KodeProgram"/>
            </w:pPr>
          </w:p>
          <w:p w14:paraId="6B86A88B" w14:textId="77777777" w:rsidR="00270885" w:rsidRDefault="00270885" w:rsidP="00270885">
            <w:pPr>
              <w:pStyle w:val="KodeProgram"/>
            </w:pPr>
            <w:r>
              <w:t xml:space="preserve">    public function show($pengajuan_id)</w:t>
            </w:r>
          </w:p>
          <w:p w14:paraId="27FCC120" w14:textId="77777777" w:rsidR="00270885" w:rsidRDefault="00270885" w:rsidP="00270885">
            <w:pPr>
              <w:pStyle w:val="KodeProgram"/>
            </w:pPr>
            <w:r>
              <w:t xml:space="preserve">    {</w:t>
            </w:r>
          </w:p>
          <w:p w14:paraId="2689C05E" w14:textId="77777777" w:rsidR="00270885" w:rsidRDefault="00270885" w:rsidP="00270885">
            <w:pPr>
              <w:pStyle w:val="KodeProgram"/>
            </w:pPr>
            <w:r>
              <w:t xml:space="preserve">        $data['content']                = 'backend/capil/penerbitan_kk/show';</w:t>
            </w:r>
          </w:p>
          <w:p w14:paraId="0DA5A487" w14:textId="77777777" w:rsidR="00270885" w:rsidRDefault="00270885" w:rsidP="00270885">
            <w:pPr>
              <w:pStyle w:val="KodeProgram"/>
            </w:pPr>
            <w:r>
              <w:t xml:space="preserve">        $data['title']                  = 'Penerbitan KK';</w:t>
            </w:r>
          </w:p>
          <w:p w14:paraId="26A5825F" w14:textId="77777777" w:rsidR="00270885" w:rsidRDefault="00270885" w:rsidP="00270885">
            <w:pPr>
              <w:pStyle w:val="KodeProgram"/>
            </w:pPr>
            <w:r>
              <w:t xml:space="preserve">        $data['pengajuan']              = $this-&gt;penerbitan_kk_model-&gt;get_pengajuan_by_id($pengajuan_id);</w:t>
            </w:r>
          </w:p>
          <w:p w14:paraId="36873A3F" w14:textId="77777777" w:rsidR="00270885" w:rsidRDefault="00270885" w:rsidP="00270885">
            <w:pPr>
              <w:pStyle w:val="KodeProgram"/>
            </w:pPr>
            <w:r>
              <w:t xml:space="preserve">        $data['jenis_layanan']          = $this-&gt;Ref_model-&gt;get_jenis_layanan();</w:t>
            </w:r>
          </w:p>
          <w:p w14:paraId="7CD26484" w14:textId="77777777" w:rsidR="00270885" w:rsidRDefault="00270885" w:rsidP="00270885">
            <w:pPr>
              <w:pStyle w:val="KodeProgram"/>
            </w:pPr>
            <w:r>
              <w:t xml:space="preserve">        $data['status_pengajuan']       = $this-&gt;Ref_model-&gt;get_status_pengajuan();</w:t>
            </w:r>
          </w:p>
          <w:p w14:paraId="2E670FCB" w14:textId="77777777" w:rsidR="00270885" w:rsidRDefault="00270885" w:rsidP="00270885">
            <w:pPr>
              <w:pStyle w:val="KodeProgram"/>
            </w:pPr>
            <w:r>
              <w:t xml:space="preserve">        $data['jenis_layanan_json']     = json_encode($data['jenis_layanan']);</w:t>
            </w:r>
          </w:p>
          <w:p w14:paraId="42D5B1B1" w14:textId="77777777" w:rsidR="00270885" w:rsidRDefault="00270885" w:rsidP="00270885">
            <w:pPr>
              <w:pStyle w:val="KodeProgram"/>
            </w:pPr>
            <w:r>
              <w:t xml:space="preserve">        $data['status_pengajuan_json']  = json_encode($data['status_pengajuan']);</w:t>
            </w:r>
          </w:p>
          <w:p w14:paraId="1B0EB011" w14:textId="77777777" w:rsidR="00270885" w:rsidRDefault="00270885" w:rsidP="00270885">
            <w:pPr>
              <w:pStyle w:val="KodeProgram"/>
            </w:pPr>
            <w:r>
              <w:t xml:space="preserve">        $data['breadcrumbs'] = array(</w:t>
            </w:r>
          </w:p>
          <w:p w14:paraId="1D852AB5" w14:textId="77777777" w:rsidR="00270885" w:rsidRDefault="00270885" w:rsidP="00270885">
            <w:pPr>
              <w:pStyle w:val="KodeProgram"/>
            </w:pPr>
            <w:r>
              <w:t xml:space="preserve">            array(</w:t>
            </w:r>
          </w:p>
          <w:p w14:paraId="18C433E1" w14:textId="77777777" w:rsidR="00270885" w:rsidRDefault="00270885" w:rsidP="00270885">
            <w:pPr>
              <w:pStyle w:val="KodeProgram"/>
            </w:pPr>
            <w:r>
              <w:t xml:space="preserve">                'url' =&gt; 'capil/pengajuan/penerbitan-kk-baru',</w:t>
            </w:r>
          </w:p>
          <w:p w14:paraId="3A06F536" w14:textId="77777777" w:rsidR="00270885" w:rsidRDefault="00270885" w:rsidP="00270885">
            <w:pPr>
              <w:pStyle w:val="KodeProgram"/>
            </w:pPr>
            <w:r>
              <w:t xml:space="preserve">                'title' =&gt; 'Pengajuan'</w:t>
            </w:r>
          </w:p>
          <w:p w14:paraId="37F9F47B" w14:textId="77777777" w:rsidR="00270885" w:rsidRDefault="00270885" w:rsidP="00270885">
            <w:pPr>
              <w:pStyle w:val="KodeProgram"/>
            </w:pPr>
            <w:r>
              <w:t xml:space="preserve">            ),</w:t>
            </w:r>
          </w:p>
          <w:p w14:paraId="0B24E0B0" w14:textId="77777777" w:rsidR="00270885" w:rsidRDefault="00270885" w:rsidP="00270885">
            <w:pPr>
              <w:pStyle w:val="KodeProgram"/>
            </w:pPr>
            <w:r>
              <w:t xml:space="preserve">            array(</w:t>
            </w:r>
          </w:p>
          <w:p w14:paraId="20CC76CA" w14:textId="77777777" w:rsidR="00270885" w:rsidRDefault="00270885" w:rsidP="00270885">
            <w:pPr>
              <w:pStyle w:val="KodeProgram"/>
            </w:pPr>
            <w:r>
              <w:t xml:space="preserve">                '</w:t>
            </w:r>
            <w:proofErr w:type="gramStart"/>
            <w:r>
              <w:t>url</w:t>
            </w:r>
            <w:proofErr w:type="gramEnd"/>
            <w:r>
              <w:t>' =&gt; 'capil/pengajuan/penerbitan-kk-baru/show/' . $pengajuan_id,</w:t>
            </w:r>
          </w:p>
          <w:p w14:paraId="5EF5D55C" w14:textId="77777777" w:rsidR="00270885" w:rsidRDefault="00270885" w:rsidP="00270885">
            <w:pPr>
              <w:pStyle w:val="KodeProgram"/>
            </w:pPr>
            <w:r>
              <w:t xml:space="preserve">                'title' =&gt; 'Penerbitan KK'</w:t>
            </w:r>
          </w:p>
          <w:p w14:paraId="18070A2F" w14:textId="77777777" w:rsidR="00270885" w:rsidRDefault="00270885" w:rsidP="00270885">
            <w:pPr>
              <w:pStyle w:val="KodeProgram"/>
            </w:pPr>
            <w:r>
              <w:t xml:space="preserve">            )</w:t>
            </w:r>
          </w:p>
          <w:p w14:paraId="611E65CB" w14:textId="77777777" w:rsidR="00270885" w:rsidRDefault="00270885" w:rsidP="00270885">
            <w:pPr>
              <w:pStyle w:val="KodeProgram"/>
            </w:pPr>
            <w:r>
              <w:t xml:space="preserve">        );</w:t>
            </w:r>
          </w:p>
          <w:p w14:paraId="663409D7" w14:textId="77777777" w:rsidR="00270885" w:rsidRDefault="00270885" w:rsidP="00270885">
            <w:pPr>
              <w:pStyle w:val="KodeProgram"/>
            </w:pPr>
          </w:p>
          <w:p w14:paraId="756A68ED" w14:textId="77777777" w:rsidR="00270885" w:rsidRDefault="00270885" w:rsidP="00270885">
            <w:pPr>
              <w:pStyle w:val="KodeProgram"/>
            </w:pPr>
            <w:r>
              <w:t xml:space="preserve">        $this-&gt;load-&gt;view('layouts/master_capil', $data);</w:t>
            </w:r>
          </w:p>
          <w:p w14:paraId="07EBA2C0" w14:textId="0E48348D" w:rsidR="00270885" w:rsidRDefault="00270885" w:rsidP="00270885">
            <w:pPr>
              <w:pStyle w:val="KodeProgram"/>
            </w:pPr>
            <w:r>
              <w:t xml:space="preserve">    }</w:t>
            </w:r>
          </w:p>
          <w:p w14:paraId="40653F63" w14:textId="06787AF8" w:rsidR="00270885" w:rsidRDefault="00270885" w:rsidP="00270885">
            <w:pPr>
              <w:pStyle w:val="KodeProgram"/>
              <w:keepNext/>
            </w:pPr>
            <w:r>
              <w:t>}</w:t>
            </w:r>
          </w:p>
        </w:tc>
      </w:tr>
    </w:tbl>
    <w:p w14:paraId="0FFE159E" w14:textId="5EF14B70" w:rsidR="00270885" w:rsidRDefault="00270885" w:rsidP="00270885">
      <w:pPr>
        <w:pStyle w:val="Caption"/>
        <w:rPr>
          <w:b w:val="0"/>
        </w:rPr>
      </w:pPr>
      <w:r>
        <w:lastRenderedPageBreak/>
        <w:t xml:space="preserve">Kode Program 3. </w:t>
      </w:r>
      <w:fldSimple w:instr=" SEQ Kode_Program_3. \* ARABIC ">
        <w:r w:rsidR="00C32FCD">
          <w:rPr>
            <w:noProof/>
          </w:rPr>
          <w:t>3</w:t>
        </w:r>
      </w:fldSimple>
      <w:r w:rsidR="00A03CFE">
        <w:rPr>
          <w:b w:val="0"/>
        </w:rPr>
        <w:t xml:space="preserve"> Penerbitan</w:t>
      </w:r>
      <w:r>
        <w:rPr>
          <w:b w:val="0"/>
        </w:rPr>
        <w:t>_kk.php</w:t>
      </w:r>
    </w:p>
    <w:p w14:paraId="37ACD4F4" w14:textId="4A108E1B" w:rsidR="00270885" w:rsidRPr="00270885" w:rsidRDefault="00270885" w:rsidP="00270885">
      <w:pPr>
        <w:ind w:firstLine="851"/>
      </w:pPr>
      <w:r>
        <w:t xml:space="preserve">Kode Program 3.3 adalah kode program yang digunakan untuk menerima </w:t>
      </w:r>
      <w:r w:rsidRPr="006D67F4">
        <w:rPr>
          <w:i/>
        </w:rPr>
        <w:t>request</w:t>
      </w:r>
      <w:r>
        <w:t xml:space="preserve"> berdasarkan </w:t>
      </w:r>
      <w:r w:rsidRPr="006D67F4">
        <w:rPr>
          <w:i/>
        </w:rPr>
        <w:t>route mapping</w:t>
      </w:r>
      <w:r>
        <w:t xml:space="preserve"> untuk pengajuan KK dan melakukan </w:t>
      </w:r>
      <w:r w:rsidRPr="006D67F4">
        <w:rPr>
          <w:i/>
        </w:rPr>
        <w:t>load view</w:t>
      </w:r>
      <w:r w:rsidR="006D67F4">
        <w:t xml:space="preserve"> dengan data yang telah didapatkan dari model.</w:t>
      </w:r>
    </w:p>
    <w:p w14:paraId="79429CAC" w14:textId="77777777" w:rsidR="00AE56C9" w:rsidRDefault="00AE56C9" w:rsidP="00AE56C9"/>
    <w:p w14:paraId="080FB7DA" w14:textId="53A640D4" w:rsidR="00AE56C9" w:rsidRDefault="004479F0" w:rsidP="00AE56C9">
      <w:pPr>
        <w:pStyle w:val="ListParagraph"/>
        <w:numPr>
          <w:ilvl w:val="3"/>
          <w:numId w:val="33"/>
        </w:numPr>
        <w:ind w:left="851" w:hanging="851"/>
      </w:pPr>
      <w:r>
        <w:t>Controller Penerbitan KTP</w:t>
      </w:r>
    </w:p>
    <w:p w14:paraId="2291914B" w14:textId="151947B5" w:rsidR="00AE56C9" w:rsidRDefault="006D67F4" w:rsidP="006D67F4">
      <w:pPr>
        <w:pStyle w:val="ListParagraph"/>
        <w:ind w:left="0" w:firstLine="851"/>
      </w:pPr>
      <w:r>
        <w:t xml:space="preserve">Controller Penerbitan KTP adalah controller yang digunakan untuk menerima </w:t>
      </w:r>
      <w:r w:rsidRPr="006D67F4">
        <w:rPr>
          <w:i/>
        </w:rPr>
        <w:t>request</w:t>
      </w:r>
      <w:r>
        <w:t xml:space="preserve"> data penerbitan KTP dan memberikan </w:t>
      </w:r>
      <w:r w:rsidRPr="006D67F4">
        <w:rPr>
          <w:i/>
        </w:rPr>
        <w:t>response</w:t>
      </w:r>
      <w:r>
        <w:t xml:space="preserve"> berdasarkan data yang diminta.</w:t>
      </w:r>
    </w:p>
    <w:p w14:paraId="05E0A0EE" w14:textId="77777777" w:rsidR="006D67F4" w:rsidRDefault="006D67F4" w:rsidP="006D67F4"/>
    <w:tbl>
      <w:tblPr>
        <w:tblStyle w:val="TableGrid"/>
        <w:tblW w:w="0" w:type="auto"/>
        <w:tblLook w:val="04A0" w:firstRow="1" w:lastRow="0" w:firstColumn="1" w:lastColumn="0" w:noHBand="0" w:noVBand="1"/>
      </w:tblPr>
      <w:tblGrid>
        <w:gridCol w:w="8234"/>
      </w:tblGrid>
      <w:tr w:rsidR="006D67F4" w14:paraId="17B67CCC" w14:textId="77777777" w:rsidTr="006D67F4">
        <w:tc>
          <w:tcPr>
            <w:tcW w:w="8234" w:type="dxa"/>
          </w:tcPr>
          <w:p w14:paraId="206025BF" w14:textId="77777777" w:rsidR="006D67F4" w:rsidRDefault="006D67F4" w:rsidP="006D67F4">
            <w:pPr>
              <w:pStyle w:val="KodeProgram"/>
            </w:pPr>
            <w:r>
              <w:t>&lt;?php</w:t>
            </w:r>
          </w:p>
          <w:p w14:paraId="2394D10D" w14:textId="77777777" w:rsidR="006D67F4" w:rsidRDefault="006D67F4" w:rsidP="006D67F4">
            <w:pPr>
              <w:pStyle w:val="KodeProgram"/>
            </w:pPr>
            <w:r>
              <w:t>defined('BASEPATH') or exit('No direct script access allowed');</w:t>
            </w:r>
          </w:p>
          <w:p w14:paraId="1F24B033" w14:textId="77777777" w:rsidR="006D67F4" w:rsidRDefault="006D67F4" w:rsidP="006D67F4">
            <w:pPr>
              <w:pStyle w:val="KodeProgram"/>
            </w:pPr>
          </w:p>
          <w:p w14:paraId="5D884B26" w14:textId="77777777" w:rsidR="006D67F4" w:rsidRDefault="006D67F4" w:rsidP="006D67F4">
            <w:pPr>
              <w:pStyle w:val="KodeProgram"/>
            </w:pPr>
            <w:r>
              <w:t>class Penerbitan_ktp extends CI_Controller</w:t>
            </w:r>
          </w:p>
          <w:p w14:paraId="50B7DA9A" w14:textId="77777777" w:rsidR="006D67F4" w:rsidRDefault="006D67F4" w:rsidP="006D67F4">
            <w:pPr>
              <w:pStyle w:val="KodeProgram"/>
            </w:pPr>
            <w:r>
              <w:t>{</w:t>
            </w:r>
          </w:p>
          <w:p w14:paraId="384A3211" w14:textId="77777777" w:rsidR="006D67F4" w:rsidRDefault="006D67F4" w:rsidP="006D67F4">
            <w:pPr>
              <w:pStyle w:val="KodeProgram"/>
            </w:pPr>
            <w:r>
              <w:t xml:space="preserve">    public function __construct()</w:t>
            </w:r>
          </w:p>
          <w:p w14:paraId="116F9424" w14:textId="77777777" w:rsidR="006D67F4" w:rsidRDefault="006D67F4" w:rsidP="006D67F4">
            <w:pPr>
              <w:pStyle w:val="KodeProgram"/>
            </w:pPr>
            <w:r>
              <w:t xml:space="preserve">    {</w:t>
            </w:r>
          </w:p>
          <w:p w14:paraId="0092D404" w14:textId="77777777" w:rsidR="006D67F4" w:rsidRDefault="006D67F4" w:rsidP="006D67F4">
            <w:pPr>
              <w:pStyle w:val="KodeProgram"/>
            </w:pPr>
            <w:r>
              <w:lastRenderedPageBreak/>
              <w:t xml:space="preserve">        parent::__construct();</w:t>
            </w:r>
          </w:p>
          <w:p w14:paraId="1BDC5401" w14:textId="77777777" w:rsidR="006D67F4" w:rsidRDefault="006D67F4" w:rsidP="006D67F4">
            <w:pPr>
              <w:pStyle w:val="KodeProgram"/>
            </w:pPr>
            <w:r>
              <w:t xml:space="preserve">        $this-&gt;load-&gt;model('Capil/Penerbitan_ktp_model', 'penerbitan_ktp_model');</w:t>
            </w:r>
          </w:p>
          <w:p w14:paraId="6E8F66D4" w14:textId="77777777" w:rsidR="006D67F4" w:rsidRDefault="006D67F4" w:rsidP="006D67F4">
            <w:pPr>
              <w:pStyle w:val="KodeProgram"/>
            </w:pPr>
            <w:r>
              <w:t xml:space="preserve">        $this-&gt;load-&gt;model('Ref_model');</w:t>
            </w:r>
          </w:p>
          <w:p w14:paraId="0E68CEC3" w14:textId="77777777" w:rsidR="006D67F4" w:rsidRDefault="006D67F4" w:rsidP="006D67F4">
            <w:pPr>
              <w:pStyle w:val="KodeProgram"/>
            </w:pPr>
            <w:r>
              <w:t xml:space="preserve">        $this-&gt;load-&gt;helper('check_login_helper');</w:t>
            </w:r>
          </w:p>
          <w:p w14:paraId="65D0D4BF" w14:textId="77777777" w:rsidR="006D67F4" w:rsidRDefault="006D67F4" w:rsidP="006D67F4">
            <w:pPr>
              <w:pStyle w:val="KodeProgram"/>
            </w:pPr>
            <w:r>
              <w:t xml:space="preserve">        check_login($this-&gt;session);</w:t>
            </w:r>
          </w:p>
          <w:p w14:paraId="177E8F49" w14:textId="77777777" w:rsidR="006D67F4" w:rsidRDefault="006D67F4" w:rsidP="006D67F4">
            <w:pPr>
              <w:pStyle w:val="KodeProgram"/>
            </w:pPr>
            <w:r>
              <w:t xml:space="preserve">    }</w:t>
            </w:r>
          </w:p>
          <w:p w14:paraId="6D4BAC92" w14:textId="77777777" w:rsidR="006D67F4" w:rsidRDefault="006D67F4" w:rsidP="006D67F4">
            <w:pPr>
              <w:pStyle w:val="KodeProgram"/>
            </w:pPr>
          </w:p>
          <w:p w14:paraId="0B286111" w14:textId="77777777" w:rsidR="006D67F4" w:rsidRDefault="006D67F4" w:rsidP="006D67F4">
            <w:pPr>
              <w:pStyle w:val="KodeProgram"/>
            </w:pPr>
            <w:r>
              <w:t xml:space="preserve">    public function index()</w:t>
            </w:r>
          </w:p>
          <w:p w14:paraId="27207EC0" w14:textId="77777777" w:rsidR="006D67F4" w:rsidRDefault="006D67F4" w:rsidP="006D67F4">
            <w:pPr>
              <w:pStyle w:val="KodeProgram"/>
            </w:pPr>
            <w:r>
              <w:t xml:space="preserve">    {</w:t>
            </w:r>
          </w:p>
          <w:p w14:paraId="24AB60B8" w14:textId="77777777" w:rsidR="006D67F4" w:rsidRDefault="006D67F4" w:rsidP="006D67F4">
            <w:pPr>
              <w:pStyle w:val="KodeProgram"/>
            </w:pPr>
            <w:r>
              <w:t xml:space="preserve">        $data['content']    = 'backend/capil/penerbitan_ktp/index';</w:t>
            </w:r>
          </w:p>
          <w:p w14:paraId="5DAA4BEF" w14:textId="77777777" w:rsidR="006D67F4" w:rsidRDefault="006D67F4" w:rsidP="006D67F4">
            <w:pPr>
              <w:pStyle w:val="KodeProgram"/>
            </w:pPr>
            <w:r>
              <w:t xml:space="preserve">        $data['title']      = 'Penerbitan KTP';</w:t>
            </w:r>
          </w:p>
          <w:p w14:paraId="692FE88A" w14:textId="77777777" w:rsidR="006D67F4" w:rsidRDefault="006D67F4" w:rsidP="006D67F4">
            <w:pPr>
              <w:pStyle w:val="KodeProgram"/>
            </w:pPr>
            <w:r>
              <w:t xml:space="preserve">        $data['wilayah']    = $this-&gt;penerbitan_ktp_model-&gt;get_all_wilayah();</w:t>
            </w:r>
          </w:p>
          <w:p w14:paraId="6DF8D25E" w14:textId="77777777" w:rsidR="006D67F4" w:rsidRDefault="006D67F4" w:rsidP="006D67F4">
            <w:pPr>
              <w:pStyle w:val="KodeProgram"/>
            </w:pPr>
            <w:r>
              <w:t xml:space="preserve">        $data['status_pengajuan'] = $this-&gt;penerbitan_ktp_model-&gt;get_all_status_pengajuan();</w:t>
            </w:r>
          </w:p>
          <w:p w14:paraId="7DAB50FD" w14:textId="77777777" w:rsidR="006D67F4" w:rsidRDefault="006D67F4" w:rsidP="006D67F4">
            <w:pPr>
              <w:pStyle w:val="KodeProgram"/>
            </w:pPr>
            <w:r>
              <w:t xml:space="preserve">        $data['breadcrumbs'] = array(</w:t>
            </w:r>
          </w:p>
          <w:p w14:paraId="304EE908" w14:textId="77777777" w:rsidR="006D67F4" w:rsidRDefault="006D67F4" w:rsidP="006D67F4">
            <w:pPr>
              <w:pStyle w:val="KodeProgram"/>
            </w:pPr>
            <w:r>
              <w:t xml:space="preserve">            array(</w:t>
            </w:r>
          </w:p>
          <w:p w14:paraId="5E4E99C4" w14:textId="77777777" w:rsidR="006D67F4" w:rsidRDefault="006D67F4" w:rsidP="006D67F4">
            <w:pPr>
              <w:pStyle w:val="KodeProgram"/>
            </w:pPr>
            <w:r>
              <w:t xml:space="preserve">                'url' =&gt; 'capil/pengajuan/penerbitan-ktp-baru',</w:t>
            </w:r>
          </w:p>
          <w:p w14:paraId="086DE772" w14:textId="77777777" w:rsidR="006D67F4" w:rsidRDefault="006D67F4" w:rsidP="006D67F4">
            <w:pPr>
              <w:pStyle w:val="KodeProgram"/>
            </w:pPr>
            <w:r>
              <w:t xml:space="preserve">                'title' =&gt; 'Pengajuan'</w:t>
            </w:r>
          </w:p>
          <w:p w14:paraId="7B54C1D3" w14:textId="77777777" w:rsidR="006D67F4" w:rsidRDefault="006D67F4" w:rsidP="006D67F4">
            <w:pPr>
              <w:pStyle w:val="KodeProgram"/>
            </w:pPr>
            <w:r>
              <w:t xml:space="preserve">            ),</w:t>
            </w:r>
          </w:p>
          <w:p w14:paraId="7D9CAB71" w14:textId="77777777" w:rsidR="006D67F4" w:rsidRDefault="006D67F4" w:rsidP="006D67F4">
            <w:pPr>
              <w:pStyle w:val="KodeProgram"/>
            </w:pPr>
            <w:r>
              <w:t xml:space="preserve">        );</w:t>
            </w:r>
          </w:p>
          <w:p w14:paraId="7E6A0E8D" w14:textId="77777777" w:rsidR="006D67F4" w:rsidRDefault="006D67F4" w:rsidP="006D67F4">
            <w:pPr>
              <w:pStyle w:val="KodeProgram"/>
            </w:pPr>
          </w:p>
          <w:p w14:paraId="45BD24D8" w14:textId="77777777" w:rsidR="006D67F4" w:rsidRDefault="006D67F4" w:rsidP="006D67F4">
            <w:pPr>
              <w:pStyle w:val="KodeProgram"/>
            </w:pPr>
            <w:r>
              <w:t xml:space="preserve">        $this-&gt;load-&gt;view('layouts/master_capil', $data);</w:t>
            </w:r>
          </w:p>
          <w:p w14:paraId="043B426C" w14:textId="77777777" w:rsidR="006D67F4" w:rsidRDefault="006D67F4" w:rsidP="006D67F4">
            <w:pPr>
              <w:pStyle w:val="KodeProgram"/>
            </w:pPr>
            <w:r>
              <w:t xml:space="preserve">    }</w:t>
            </w:r>
          </w:p>
          <w:p w14:paraId="706FD570" w14:textId="77777777" w:rsidR="006D67F4" w:rsidRDefault="006D67F4" w:rsidP="006D67F4">
            <w:pPr>
              <w:pStyle w:val="KodeProgram"/>
            </w:pPr>
          </w:p>
          <w:p w14:paraId="0D5C3056" w14:textId="77777777" w:rsidR="006D67F4" w:rsidRDefault="006D67F4" w:rsidP="006D67F4">
            <w:pPr>
              <w:pStyle w:val="KodeProgram"/>
            </w:pPr>
            <w:r>
              <w:t xml:space="preserve">    public function show($pengajuan_id)</w:t>
            </w:r>
          </w:p>
          <w:p w14:paraId="24B71674" w14:textId="77777777" w:rsidR="006D67F4" w:rsidRDefault="006D67F4" w:rsidP="006D67F4">
            <w:pPr>
              <w:pStyle w:val="KodeProgram"/>
            </w:pPr>
            <w:r>
              <w:t xml:space="preserve">    {</w:t>
            </w:r>
          </w:p>
          <w:p w14:paraId="1EE5375C" w14:textId="77777777" w:rsidR="006D67F4" w:rsidRDefault="006D67F4" w:rsidP="006D67F4">
            <w:pPr>
              <w:pStyle w:val="KodeProgram"/>
            </w:pPr>
            <w:r>
              <w:t xml:space="preserve">        $data['content']                = 'backend/capil/penerbitan_ktp/show';</w:t>
            </w:r>
          </w:p>
          <w:p w14:paraId="5A898861" w14:textId="77777777" w:rsidR="006D67F4" w:rsidRDefault="006D67F4" w:rsidP="006D67F4">
            <w:pPr>
              <w:pStyle w:val="KodeProgram"/>
            </w:pPr>
            <w:r>
              <w:t xml:space="preserve">        $data['title']                  = 'Penerbitan KTP';</w:t>
            </w:r>
          </w:p>
          <w:p w14:paraId="6941E7C6" w14:textId="77777777" w:rsidR="006D67F4" w:rsidRDefault="006D67F4" w:rsidP="006D67F4">
            <w:pPr>
              <w:pStyle w:val="KodeProgram"/>
            </w:pPr>
            <w:r>
              <w:t xml:space="preserve">        $data['pengajuan']              = $this-&gt;penerbitan_ktp_model-&gt;get_pengajuan_by_id($pengajuan_id);</w:t>
            </w:r>
          </w:p>
          <w:p w14:paraId="20657E68" w14:textId="77777777" w:rsidR="006D67F4" w:rsidRDefault="006D67F4" w:rsidP="006D67F4">
            <w:pPr>
              <w:pStyle w:val="KodeProgram"/>
            </w:pPr>
            <w:r>
              <w:t xml:space="preserve">        $data['jenis_layanan']          = $this-&gt;Ref_model-&gt;get_jenis_layanan();</w:t>
            </w:r>
          </w:p>
          <w:p w14:paraId="70AF2FB3" w14:textId="77777777" w:rsidR="006D67F4" w:rsidRDefault="006D67F4" w:rsidP="006D67F4">
            <w:pPr>
              <w:pStyle w:val="KodeProgram"/>
            </w:pPr>
            <w:r>
              <w:t xml:space="preserve">        $data['status_pengajuan']       = $this-&gt;Ref_model-&gt;get_status_pengajuan();</w:t>
            </w:r>
          </w:p>
          <w:p w14:paraId="0BC5D0A7" w14:textId="77777777" w:rsidR="006D67F4" w:rsidRDefault="006D67F4" w:rsidP="006D67F4">
            <w:pPr>
              <w:pStyle w:val="KodeProgram"/>
            </w:pPr>
            <w:r>
              <w:t xml:space="preserve">        $data['jenis_layanan_json']     = json_encode($data['jenis_layanan']);</w:t>
            </w:r>
          </w:p>
          <w:p w14:paraId="3EE25C6D" w14:textId="77777777" w:rsidR="006D67F4" w:rsidRDefault="006D67F4" w:rsidP="006D67F4">
            <w:pPr>
              <w:pStyle w:val="KodeProgram"/>
            </w:pPr>
            <w:r>
              <w:t xml:space="preserve">        $data['status_pengajuan_json']  = json_encode($data['status_pengajuan']);</w:t>
            </w:r>
          </w:p>
          <w:p w14:paraId="0D009F90" w14:textId="77777777" w:rsidR="006D67F4" w:rsidRDefault="006D67F4" w:rsidP="006D67F4">
            <w:pPr>
              <w:pStyle w:val="KodeProgram"/>
            </w:pPr>
            <w:r>
              <w:t xml:space="preserve">        $data['breadcrumbs'] = array(</w:t>
            </w:r>
          </w:p>
          <w:p w14:paraId="6BF6023E" w14:textId="77777777" w:rsidR="006D67F4" w:rsidRDefault="006D67F4" w:rsidP="006D67F4">
            <w:pPr>
              <w:pStyle w:val="KodeProgram"/>
            </w:pPr>
            <w:r>
              <w:t xml:space="preserve">            array(</w:t>
            </w:r>
          </w:p>
          <w:p w14:paraId="57C107CC" w14:textId="77777777" w:rsidR="006D67F4" w:rsidRDefault="006D67F4" w:rsidP="006D67F4">
            <w:pPr>
              <w:pStyle w:val="KodeProgram"/>
            </w:pPr>
            <w:r>
              <w:t xml:space="preserve">                'url' =&gt; 'capil/pengajuan/penerbitan-ktp-baru',</w:t>
            </w:r>
          </w:p>
          <w:p w14:paraId="2354FFF1" w14:textId="77777777" w:rsidR="006D67F4" w:rsidRDefault="006D67F4" w:rsidP="006D67F4">
            <w:pPr>
              <w:pStyle w:val="KodeProgram"/>
            </w:pPr>
            <w:r>
              <w:t xml:space="preserve">                'title' =&gt; 'Pengajuan'</w:t>
            </w:r>
          </w:p>
          <w:p w14:paraId="0EEB8A6F" w14:textId="77777777" w:rsidR="006D67F4" w:rsidRDefault="006D67F4" w:rsidP="006D67F4">
            <w:pPr>
              <w:pStyle w:val="KodeProgram"/>
            </w:pPr>
            <w:r>
              <w:t xml:space="preserve">            ),</w:t>
            </w:r>
          </w:p>
          <w:p w14:paraId="7D2A7B8B" w14:textId="77777777" w:rsidR="006D67F4" w:rsidRDefault="006D67F4" w:rsidP="006D67F4">
            <w:pPr>
              <w:pStyle w:val="KodeProgram"/>
            </w:pPr>
            <w:r>
              <w:t xml:space="preserve">            array(</w:t>
            </w:r>
          </w:p>
          <w:p w14:paraId="61D27EAD" w14:textId="77777777" w:rsidR="006D67F4" w:rsidRDefault="006D67F4" w:rsidP="006D67F4">
            <w:pPr>
              <w:pStyle w:val="KodeProgram"/>
            </w:pPr>
            <w:r>
              <w:t xml:space="preserve">                '</w:t>
            </w:r>
            <w:proofErr w:type="gramStart"/>
            <w:r>
              <w:t>url</w:t>
            </w:r>
            <w:proofErr w:type="gramEnd"/>
            <w:r>
              <w:t>' =&gt; 'capil/pengajuan/penerbitan-ktp-baru/show/' . $pengajuan_id,</w:t>
            </w:r>
          </w:p>
          <w:p w14:paraId="6352A45D" w14:textId="77777777" w:rsidR="006D67F4" w:rsidRDefault="006D67F4" w:rsidP="006D67F4">
            <w:pPr>
              <w:pStyle w:val="KodeProgram"/>
            </w:pPr>
            <w:r>
              <w:t xml:space="preserve">                'title' =&gt; 'Penerbitan KTP'</w:t>
            </w:r>
          </w:p>
          <w:p w14:paraId="747864BD" w14:textId="77777777" w:rsidR="006D67F4" w:rsidRDefault="006D67F4" w:rsidP="006D67F4">
            <w:pPr>
              <w:pStyle w:val="KodeProgram"/>
            </w:pPr>
            <w:r>
              <w:t xml:space="preserve">            )</w:t>
            </w:r>
          </w:p>
          <w:p w14:paraId="49BDA883" w14:textId="77777777" w:rsidR="006D67F4" w:rsidRDefault="006D67F4" w:rsidP="006D67F4">
            <w:pPr>
              <w:pStyle w:val="KodeProgram"/>
            </w:pPr>
            <w:r>
              <w:t xml:space="preserve">        );</w:t>
            </w:r>
          </w:p>
          <w:p w14:paraId="0BF67B31" w14:textId="77777777" w:rsidR="006D67F4" w:rsidRDefault="006D67F4" w:rsidP="006D67F4">
            <w:pPr>
              <w:pStyle w:val="KodeProgram"/>
            </w:pPr>
          </w:p>
          <w:p w14:paraId="09E0B2DD" w14:textId="77777777" w:rsidR="006D67F4" w:rsidRDefault="006D67F4" w:rsidP="006D67F4">
            <w:pPr>
              <w:pStyle w:val="KodeProgram"/>
            </w:pPr>
            <w:r>
              <w:t xml:space="preserve">        $this-&gt;load-&gt;view('layouts/master_capil', $data);</w:t>
            </w:r>
          </w:p>
          <w:p w14:paraId="398B4672" w14:textId="77777777" w:rsidR="006D67F4" w:rsidRDefault="006D67F4" w:rsidP="006D67F4">
            <w:pPr>
              <w:pStyle w:val="KodeProgram"/>
            </w:pPr>
            <w:r>
              <w:t xml:space="preserve">    }</w:t>
            </w:r>
          </w:p>
          <w:p w14:paraId="49CEA5AB" w14:textId="2F1A52EA" w:rsidR="006D67F4" w:rsidRDefault="006D67F4" w:rsidP="00F15394">
            <w:pPr>
              <w:pStyle w:val="KodeProgram"/>
              <w:keepNext/>
            </w:pPr>
            <w:r>
              <w:t>}</w:t>
            </w:r>
          </w:p>
        </w:tc>
      </w:tr>
    </w:tbl>
    <w:p w14:paraId="46E47191" w14:textId="5AE1EFEF" w:rsidR="006D67F4" w:rsidRDefault="00F15394" w:rsidP="00F15394">
      <w:pPr>
        <w:pStyle w:val="Caption"/>
        <w:rPr>
          <w:b w:val="0"/>
        </w:rPr>
      </w:pPr>
      <w:r>
        <w:lastRenderedPageBreak/>
        <w:t xml:space="preserve">Kode Program 3. </w:t>
      </w:r>
      <w:fldSimple w:instr=" SEQ Kode_Program_3. \* ARABIC ">
        <w:r w:rsidR="00C32FCD">
          <w:rPr>
            <w:noProof/>
          </w:rPr>
          <w:t>4</w:t>
        </w:r>
      </w:fldSimple>
      <w:r w:rsidR="00A03CFE">
        <w:rPr>
          <w:b w:val="0"/>
        </w:rPr>
        <w:t xml:space="preserve"> Penerbitan</w:t>
      </w:r>
      <w:r>
        <w:rPr>
          <w:b w:val="0"/>
        </w:rPr>
        <w:t>_ktp.php</w:t>
      </w:r>
    </w:p>
    <w:p w14:paraId="1F6EE2C7" w14:textId="04E15DA6" w:rsidR="00F15394" w:rsidRPr="00F15394" w:rsidRDefault="00F15394" w:rsidP="00F15394">
      <w:pPr>
        <w:ind w:firstLine="851"/>
      </w:pPr>
      <w:r>
        <w:t xml:space="preserve">Kode Program 3.4 adalah kode program yang digunakan untuk menerima </w:t>
      </w:r>
      <w:r w:rsidRPr="00F15394">
        <w:rPr>
          <w:i/>
        </w:rPr>
        <w:t>request</w:t>
      </w:r>
      <w:r>
        <w:t xml:space="preserve"> berdasarkan </w:t>
      </w:r>
      <w:r w:rsidRPr="001051D5">
        <w:rPr>
          <w:i/>
        </w:rPr>
        <w:t>route mapping</w:t>
      </w:r>
      <w:r>
        <w:t xml:space="preserve"> untuk pengajuan KTP dan melakukan </w:t>
      </w:r>
      <w:r w:rsidRPr="001051D5">
        <w:rPr>
          <w:i/>
        </w:rPr>
        <w:t>load view</w:t>
      </w:r>
      <w:r>
        <w:t xml:space="preserve"> dengan data yang telah didapatkan dari model.</w:t>
      </w:r>
    </w:p>
    <w:p w14:paraId="2CA8BCEF" w14:textId="77777777" w:rsidR="00AE56C9" w:rsidRPr="009B5B8E" w:rsidRDefault="00AE56C9" w:rsidP="00AE56C9"/>
    <w:p w14:paraId="107D613D" w14:textId="6A95F60E" w:rsidR="007522D0" w:rsidRDefault="0057532D" w:rsidP="00357495">
      <w:pPr>
        <w:pStyle w:val="Heading3"/>
        <w:numPr>
          <w:ilvl w:val="0"/>
          <w:numId w:val="31"/>
        </w:numPr>
        <w:ind w:left="851" w:hanging="851"/>
        <w:rPr>
          <w:rFonts w:eastAsia="Times New Roman"/>
        </w:rPr>
      </w:pPr>
      <w:r>
        <w:rPr>
          <w:rFonts w:eastAsia="Times New Roman"/>
        </w:rPr>
        <w:t>Melakukan Perubahan Status</w:t>
      </w:r>
    </w:p>
    <w:p w14:paraId="0C6A8414" w14:textId="3641DBE0" w:rsidR="00AB18FE" w:rsidRDefault="00E510EF" w:rsidP="00AB18FE">
      <w:pPr>
        <w:ind w:firstLine="851"/>
      </w:pPr>
      <w:r>
        <w:t>Petugas Capil dapat melakukan perubahan status terhadap suatu pengajuan sehingga masyarakat dapat memantau proses pengerjaan berkas catatan sipil.</w:t>
      </w:r>
    </w:p>
    <w:p w14:paraId="179CFE7D" w14:textId="04E17BCC" w:rsidR="00E510EF" w:rsidRDefault="00E510EF" w:rsidP="00E510EF">
      <w:pPr>
        <w:pStyle w:val="ListParagraph"/>
        <w:numPr>
          <w:ilvl w:val="3"/>
          <w:numId w:val="34"/>
        </w:numPr>
        <w:ind w:left="851" w:hanging="851"/>
      </w:pPr>
      <w:r>
        <w:t>Model Penerbitan KK</w:t>
      </w:r>
    </w:p>
    <w:p w14:paraId="11CC75AD" w14:textId="6BCB17E1" w:rsidR="00E510EF" w:rsidRDefault="00E510EF" w:rsidP="00E510EF">
      <w:pPr>
        <w:pStyle w:val="ListParagraph"/>
        <w:ind w:left="0" w:firstLine="851"/>
      </w:pPr>
      <w:r>
        <w:t xml:space="preserve">Model Penerbitan KK adalah model yang digunakan untuk melakukan perubahan status terhadap pengajuan KK di </w:t>
      </w:r>
      <w:r w:rsidRPr="00E510EF">
        <w:rPr>
          <w:i/>
        </w:rPr>
        <w:t>database</w:t>
      </w:r>
      <w:r>
        <w:t>.</w:t>
      </w:r>
    </w:p>
    <w:p w14:paraId="2C16427A"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77843AA9" w14:textId="77777777" w:rsidTr="00F15135">
        <w:tc>
          <w:tcPr>
            <w:tcW w:w="8234" w:type="dxa"/>
          </w:tcPr>
          <w:p w14:paraId="157D6359" w14:textId="77777777" w:rsidR="00426F47" w:rsidRDefault="00426F47" w:rsidP="00426F47">
            <w:pPr>
              <w:pStyle w:val="KodeProgram"/>
            </w:pPr>
            <w:r>
              <w:t>&lt;?php</w:t>
            </w:r>
          </w:p>
          <w:p w14:paraId="0659181D" w14:textId="77777777" w:rsidR="00426F47" w:rsidRDefault="00426F47" w:rsidP="00426F47">
            <w:pPr>
              <w:pStyle w:val="KodeProgram"/>
            </w:pPr>
          </w:p>
          <w:p w14:paraId="22FECEA7" w14:textId="77777777" w:rsidR="00426F47" w:rsidRDefault="00426F47" w:rsidP="00426F47">
            <w:pPr>
              <w:pStyle w:val="KodeProgram"/>
            </w:pPr>
            <w:r>
              <w:t>class Penerbitan_kk_model extends CI_Model</w:t>
            </w:r>
          </w:p>
          <w:p w14:paraId="244AA666" w14:textId="77777777" w:rsidR="00426F47" w:rsidRDefault="00426F47" w:rsidP="00426F47">
            <w:pPr>
              <w:pStyle w:val="KodeProgram"/>
            </w:pPr>
            <w:r>
              <w:t>{</w:t>
            </w:r>
          </w:p>
          <w:p w14:paraId="5EDE66B4" w14:textId="77777777" w:rsidR="00426F47" w:rsidRDefault="00426F47" w:rsidP="00426F47">
            <w:pPr>
              <w:pStyle w:val="KodeProgram"/>
            </w:pPr>
            <w:r>
              <w:t xml:space="preserve">    public function __construct()</w:t>
            </w:r>
          </w:p>
          <w:p w14:paraId="1516E474" w14:textId="77777777" w:rsidR="00426F47" w:rsidRDefault="00426F47" w:rsidP="00426F47">
            <w:pPr>
              <w:pStyle w:val="KodeProgram"/>
            </w:pPr>
            <w:r>
              <w:t xml:space="preserve">    {</w:t>
            </w:r>
          </w:p>
          <w:p w14:paraId="2A47008C" w14:textId="77777777" w:rsidR="00426F47" w:rsidRDefault="00426F47" w:rsidP="00426F47">
            <w:pPr>
              <w:pStyle w:val="KodeProgram"/>
            </w:pPr>
            <w:r>
              <w:t xml:space="preserve">        parent::__construct();</w:t>
            </w:r>
          </w:p>
          <w:p w14:paraId="00ECBC80" w14:textId="77777777" w:rsidR="00426F47" w:rsidRDefault="00426F47" w:rsidP="00426F47">
            <w:pPr>
              <w:pStyle w:val="KodeProgram"/>
            </w:pPr>
            <w:r>
              <w:t xml:space="preserve">    }</w:t>
            </w:r>
          </w:p>
          <w:p w14:paraId="768519BB" w14:textId="77777777" w:rsidR="00F15135" w:rsidRDefault="00426F47" w:rsidP="00426F47">
            <w:pPr>
              <w:pStyle w:val="KodeProgram"/>
            </w:pPr>
            <w:r>
              <w:t xml:space="preserve">    </w:t>
            </w:r>
          </w:p>
          <w:p w14:paraId="0CB6EBA8" w14:textId="77777777" w:rsidR="00426F47" w:rsidRDefault="00426F47" w:rsidP="00426F47">
            <w:pPr>
              <w:pStyle w:val="KodeProgram"/>
            </w:pPr>
            <w:r>
              <w:t xml:space="preserve">    public function set_status_pengajuan($id_pengajuan)</w:t>
            </w:r>
          </w:p>
          <w:p w14:paraId="607B3BE9" w14:textId="77777777" w:rsidR="00426F47" w:rsidRDefault="00426F47" w:rsidP="00426F47">
            <w:pPr>
              <w:pStyle w:val="KodeProgram"/>
            </w:pPr>
            <w:r>
              <w:t xml:space="preserve">    {</w:t>
            </w:r>
          </w:p>
          <w:p w14:paraId="72B6361A" w14:textId="77777777" w:rsidR="00426F47" w:rsidRDefault="00426F47" w:rsidP="00426F47">
            <w:pPr>
              <w:pStyle w:val="KodeProgram"/>
            </w:pPr>
            <w:r>
              <w:t xml:space="preserve">        $post = $this-&gt;input-&gt;post();</w:t>
            </w:r>
          </w:p>
          <w:p w14:paraId="53468931" w14:textId="77777777" w:rsidR="00426F47" w:rsidRDefault="00426F47" w:rsidP="00426F47">
            <w:pPr>
              <w:pStyle w:val="KodeProgram"/>
            </w:pPr>
            <w:r>
              <w:t xml:space="preserve">        $status_pengajuan = $post['status_pengajuan'];</w:t>
            </w:r>
          </w:p>
          <w:p w14:paraId="5409FF7B" w14:textId="77777777" w:rsidR="00426F47" w:rsidRDefault="00426F47" w:rsidP="00426F47">
            <w:pPr>
              <w:pStyle w:val="KodeProgram"/>
            </w:pPr>
            <w:r>
              <w:t xml:space="preserve">        </w:t>
            </w:r>
            <w:proofErr w:type="gramStart"/>
            <w:r>
              <w:t>if(</w:t>
            </w:r>
            <w:proofErr w:type="gramEnd"/>
            <w:r>
              <w:t>!empty($post['komentar']) or $post['komentar'] != '') {</w:t>
            </w:r>
          </w:p>
          <w:p w14:paraId="1E9AF3FE" w14:textId="77777777" w:rsidR="00426F47" w:rsidRDefault="00426F47" w:rsidP="00426F47">
            <w:pPr>
              <w:pStyle w:val="KodeProgram"/>
            </w:pPr>
            <w:r>
              <w:t xml:space="preserve">            $komentar = $post['komentar'];</w:t>
            </w:r>
          </w:p>
          <w:p w14:paraId="398F16BD" w14:textId="77777777" w:rsidR="00426F47" w:rsidRDefault="00426F47" w:rsidP="00426F47">
            <w:pPr>
              <w:pStyle w:val="KodeProgram"/>
            </w:pPr>
            <w:r>
              <w:t xml:space="preserve">        } else {</w:t>
            </w:r>
          </w:p>
          <w:p w14:paraId="416824BB" w14:textId="77777777" w:rsidR="00426F47" w:rsidRDefault="00426F47" w:rsidP="00426F47">
            <w:pPr>
              <w:pStyle w:val="KodeProgram"/>
            </w:pPr>
            <w:r>
              <w:t xml:space="preserve">            $komentar = null;</w:t>
            </w:r>
          </w:p>
          <w:p w14:paraId="5355EC21" w14:textId="77777777" w:rsidR="00426F47" w:rsidRDefault="00426F47" w:rsidP="00426F47">
            <w:pPr>
              <w:pStyle w:val="KodeProgram"/>
            </w:pPr>
            <w:r>
              <w:t xml:space="preserve">        }</w:t>
            </w:r>
          </w:p>
          <w:p w14:paraId="225091CB" w14:textId="77777777" w:rsidR="00426F47" w:rsidRDefault="00426F47" w:rsidP="00426F47">
            <w:pPr>
              <w:pStyle w:val="KodeProgram"/>
            </w:pPr>
          </w:p>
          <w:p w14:paraId="07F5F07E" w14:textId="77777777" w:rsidR="00426F47" w:rsidRDefault="00426F47" w:rsidP="00426F47">
            <w:pPr>
              <w:pStyle w:val="KodeProgram"/>
            </w:pPr>
            <w:r>
              <w:t xml:space="preserve">        $data = array(</w:t>
            </w:r>
          </w:p>
          <w:p w14:paraId="0117B9CA" w14:textId="77777777" w:rsidR="00426F47" w:rsidRDefault="00426F47" w:rsidP="00426F47">
            <w:pPr>
              <w:pStyle w:val="KodeProgram"/>
            </w:pPr>
            <w:r>
              <w:t xml:space="preserve">            'pengajuan_status_pengajuan_id' =&gt; $status_pengajuan,</w:t>
            </w:r>
          </w:p>
          <w:p w14:paraId="063F2DB6" w14:textId="77777777" w:rsidR="00426F47" w:rsidRDefault="00426F47" w:rsidP="00426F47">
            <w:pPr>
              <w:pStyle w:val="KodeProgram"/>
            </w:pPr>
            <w:r>
              <w:t xml:space="preserve">            'pengajuan_komen' =&gt; $komentar</w:t>
            </w:r>
          </w:p>
          <w:p w14:paraId="40C962DB" w14:textId="77777777" w:rsidR="00426F47" w:rsidRDefault="00426F47" w:rsidP="00426F47">
            <w:pPr>
              <w:pStyle w:val="KodeProgram"/>
            </w:pPr>
            <w:r>
              <w:t xml:space="preserve">        );</w:t>
            </w:r>
          </w:p>
          <w:p w14:paraId="08E23254" w14:textId="77777777" w:rsidR="00426F47" w:rsidRDefault="00426F47" w:rsidP="00426F47">
            <w:pPr>
              <w:pStyle w:val="KodeProgram"/>
            </w:pPr>
          </w:p>
          <w:p w14:paraId="68B16EAB" w14:textId="77777777" w:rsidR="00426F47" w:rsidRDefault="00426F47" w:rsidP="00426F47">
            <w:pPr>
              <w:pStyle w:val="KodeProgram"/>
            </w:pPr>
            <w:r>
              <w:t xml:space="preserve">        $this-&gt;db-&gt;where('pengajuan_id', $id_pengajuan);</w:t>
            </w:r>
          </w:p>
          <w:p w14:paraId="79EF9220" w14:textId="77777777" w:rsidR="00426F47" w:rsidRDefault="00426F47" w:rsidP="00426F47">
            <w:pPr>
              <w:pStyle w:val="KodeProgram"/>
            </w:pPr>
            <w:r>
              <w:t xml:space="preserve">        return $this-&gt;db-&gt;update('ta_pengajuan', $data);</w:t>
            </w:r>
          </w:p>
          <w:p w14:paraId="76C5C710" w14:textId="77777777" w:rsidR="00426F47" w:rsidRDefault="00426F47" w:rsidP="00426F47">
            <w:pPr>
              <w:pStyle w:val="KodeProgram"/>
            </w:pPr>
            <w:r>
              <w:t xml:space="preserve">    }</w:t>
            </w:r>
          </w:p>
          <w:p w14:paraId="48C638F7" w14:textId="1C72B151" w:rsidR="00426F47" w:rsidRDefault="00426F47" w:rsidP="00426F47">
            <w:pPr>
              <w:pStyle w:val="KodeProgram"/>
            </w:pPr>
            <w:r>
              <w:t>}</w:t>
            </w:r>
          </w:p>
        </w:tc>
      </w:tr>
    </w:tbl>
    <w:p w14:paraId="1EBF665D" w14:textId="5688F820" w:rsidR="00F15135" w:rsidRDefault="00F15135" w:rsidP="00F15135">
      <w:pPr>
        <w:pStyle w:val="Caption"/>
        <w:rPr>
          <w:b w:val="0"/>
        </w:rPr>
      </w:pPr>
      <w:r>
        <w:t xml:space="preserve">Kode Program 3. </w:t>
      </w:r>
      <w:fldSimple w:instr=" SEQ Kode_Program_3. \* ARABIC ">
        <w:r w:rsidR="00C32FCD">
          <w:rPr>
            <w:noProof/>
          </w:rPr>
          <w:t>5</w:t>
        </w:r>
      </w:fldSimple>
      <w:r>
        <w:rPr>
          <w:b w:val="0"/>
        </w:rPr>
        <w:t xml:space="preserve"> </w:t>
      </w:r>
      <w:r w:rsidR="00A03CFE">
        <w:rPr>
          <w:b w:val="0"/>
        </w:rPr>
        <w:t>Penerbitan</w:t>
      </w:r>
      <w:r>
        <w:rPr>
          <w:b w:val="0"/>
        </w:rPr>
        <w:t>_kk_model.php</w:t>
      </w:r>
    </w:p>
    <w:p w14:paraId="45B6B4E3" w14:textId="55F83AF1" w:rsidR="00F15135" w:rsidRDefault="00F15135" w:rsidP="00F15135">
      <w:pPr>
        <w:ind w:firstLine="851"/>
      </w:pPr>
      <w:r>
        <w:t xml:space="preserve">Kode Program 3.5 adalah kode program yang digunakan untuk melakukan perubahan status pengajuan KK pada tabel </w:t>
      </w:r>
      <w:r w:rsidRPr="00F15135">
        <w:rPr>
          <w:rStyle w:val="KodeProgramChar"/>
        </w:rPr>
        <w:t>ta_pengajuan</w:t>
      </w:r>
      <w:r>
        <w:t>.</w:t>
      </w:r>
    </w:p>
    <w:p w14:paraId="0D463DD0" w14:textId="77777777" w:rsidR="00F15135" w:rsidRDefault="00F15135" w:rsidP="00F15135"/>
    <w:p w14:paraId="5B090A6A" w14:textId="78EEE4C8" w:rsidR="00E510EF" w:rsidRDefault="00E510EF" w:rsidP="00E510EF">
      <w:pPr>
        <w:pStyle w:val="ListParagraph"/>
        <w:numPr>
          <w:ilvl w:val="3"/>
          <w:numId w:val="34"/>
        </w:numPr>
        <w:ind w:left="851" w:hanging="851"/>
      </w:pPr>
      <w:r>
        <w:t>Model Penerbitan KTP</w:t>
      </w:r>
    </w:p>
    <w:p w14:paraId="2530DFD2" w14:textId="6BF7D4A1" w:rsidR="00E510EF" w:rsidRDefault="00E510EF" w:rsidP="00E510EF">
      <w:pPr>
        <w:pStyle w:val="ListParagraph"/>
        <w:ind w:left="0" w:firstLine="851"/>
      </w:pPr>
      <w:r>
        <w:t xml:space="preserve">Model Penerbitan KTP adalah model yang digunakan untuk melakukan perubahan status terhadap pengajuan KTP di </w:t>
      </w:r>
      <w:r w:rsidRPr="00E510EF">
        <w:rPr>
          <w:i/>
        </w:rPr>
        <w:t>database</w:t>
      </w:r>
      <w:r>
        <w:rPr>
          <w:i/>
        </w:rPr>
        <w:t>.</w:t>
      </w:r>
    </w:p>
    <w:p w14:paraId="2EFA1C6C"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4F6B1D28" w14:textId="77777777" w:rsidTr="00F15135">
        <w:tc>
          <w:tcPr>
            <w:tcW w:w="8234" w:type="dxa"/>
          </w:tcPr>
          <w:p w14:paraId="10967B7F" w14:textId="77777777" w:rsidR="00426F47" w:rsidRDefault="00426F47" w:rsidP="00426F47">
            <w:pPr>
              <w:pStyle w:val="KodeProgram"/>
              <w:keepNext/>
            </w:pPr>
            <w:r>
              <w:t>&lt;?php</w:t>
            </w:r>
          </w:p>
          <w:p w14:paraId="780C8030" w14:textId="77777777" w:rsidR="00426F47" w:rsidRDefault="00426F47" w:rsidP="00426F47">
            <w:pPr>
              <w:pStyle w:val="KodeProgram"/>
              <w:keepNext/>
            </w:pPr>
          </w:p>
          <w:p w14:paraId="129EB577" w14:textId="77777777" w:rsidR="00426F47" w:rsidRDefault="00426F47" w:rsidP="00426F47">
            <w:pPr>
              <w:pStyle w:val="KodeProgram"/>
              <w:keepNext/>
            </w:pPr>
            <w:r>
              <w:t>class Penerbitan_ktp_model extends CI_Model</w:t>
            </w:r>
          </w:p>
          <w:p w14:paraId="6DA44BCD" w14:textId="77777777" w:rsidR="00426F47" w:rsidRDefault="00426F47" w:rsidP="00426F47">
            <w:pPr>
              <w:pStyle w:val="KodeProgram"/>
              <w:keepNext/>
            </w:pPr>
            <w:r>
              <w:t>{</w:t>
            </w:r>
          </w:p>
          <w:p w14:paraId="52FCF2CE" w14:textId="77777777" w:rsidR="00426F47" w:rsidRDefault="00426F47" w:rsidP="00426F47">
            <w:pPr>
              <w:pStyle w:val="KodeProgram"/>
              <w:keepNext/>
            </w:pPr>
            <w:r>
              <w:t xml:space="preserve">    public function __construct()</w:t>
            </w:r>
          </w:p>
          <w:p w14:paraId="4CFBA213" w14:textId="77777777" w:rsidR="00426F47" w:rsidRDefault="00426F47" w:rsidP="00426F47">
            <w:pPr>
              <w:pStyle w:val="KodeProgram"/>
              <w:keepNext/>
            </w:pPr>
            <w:r>
              <w:t xml:space="preserve">    {</w:t>
            </w:r>
          </w:p>
          <w:p w14:paraId="6C85998D" w14:textId="77777777" w:rsidR="00426F47" w:rsidRDefault="00426F47" w:rsidP="00426F47">
            <w:pPr>
              <w:pStyle w:val="KodeProgram"/>
              <w:keepNext/>
            </w:pPr>
            <w:r>
              <w:t xml:space="preserve">        parent::__construct();</w:t>
            </w:r>
          </w:p>
          <w:p w14:paraId="04630F70" w14:textId="77777777" w:rsidR="00F15135" w:rsidRDefault="00426F47" w:rsidP="00426F47">
            <w:pPr>
              <w:pStyle w:val="KodeProgram"/>
              <w:keepNext/>
            </w:pPr>
            <w:r>
              <w:t xml:space="preserve">    }</w:t>
            </w:r>
          </w:p>
          <w:p w14:paraId="6753DDDA" w14:textId="77777777" w:rsidR="00426F47" w:rsidRDefault="00426F47" w:rsidP="00426F47">
            <w:pPr>
              <w:pStyle w:val="KodeProgram"/>
              <w:keepNext/>
            </w:pPr>
          </w:p>
          <w:p w14:paraId="20096281" w14:textId="77777777" w:rsidR="00426F47" w:rsidRDefault="00426F47" w:rsidP="00426F47">
            <w:pPr>
              <w:pStyle w:val="KodeProgram"/>
              <w:keepNext/>
            </w:pPr>
            <w:r>
              <w:t xml:space="preserve">    public function set_status_pengajuan($id_pengajuan)</w:t>
            </w:r>
          </w:p>
          <w:p w14:paraId="2314AD0E" w14:textId="77777777" w:rsidR="00426F47" w:rsidRDefault="00426F47" w:rsidP="00426F47">
            <w:pPr>
              <w:pStyle w:val="KodeProgram"/>
              <w:keepNext/>
            </w:pPr>
            <w:r>
              <w:t xml:space="preserve">    {</w:t>
            </w:r>
          </w:p>
          <w:p w14:paraId="6B3FC2C8" w14:textId="77777777" w:rsidR="00426F47" w:rsidRDefault="00426F47" w:rsidP="00426F47">
            <w:pPr>
              <w:pStyle w:val="KodeProgram"/>
              <w:keepNext/>
            </w:pPr>
            <w:r>
              <w:t xml:space="preserve">        $post = $this-&gt;input-&gt;post();</w:t>
            </w:r>
          </w:p>
          <w:p w14:paraId="0820648D" w14:textId="77777777" w:rsidR="00426F47" w:rsidRDefault="00426F47" w:rsidP="00426F47">
            <w:pPr>
              <w:pStyle w:val="KodeProgram"/>
              <w:keepNext/>
            </w:pPr>
            <w:r>
              <w:t xml:space="preserve">        $status_pengajuan = $post['status_pengajuan'];</w:t>
            </w:r>
          </w:p>
          <w:p w14:paraId="5DBE2C4B" w14:textId="77777777" w:rsidR="00426F47" w:rsidRDefault="00426F47" w:rsidP="00426F47">
            <w:pPr>
              <w:pStyle w:val="KodeProgram"/>
              <w:keepNext/>
            </w:pPr>
            <w:r>
              <w:t xml:space="preserve">        </w:t>
            </w:r>
            <w:proofErr w:type="gramStart"/>
            <w:r>
              <w:t>if(</w:t>
            </w:r>
            <w:proofErr w:type="gramEnd"/>
            <w:r>
              <w:t>!empty($post['komentar']) or $post['komentar'] != '') {</w:t>
            </w:r>
          </w:p>
          <w:p w14:paraId="63B6267D" w14:textId="77777777" w:rsidR="00426F47" w:rsidRDefault="00426F47" w:rsidP="00426F47">
            <w:pPr>
              <w:pStyle w:val="KodeProgram"/>
              <w:keepNext/>
            </w:pPr>
            <w:r>
              <w:t xml:space="preserve">            $komentar = $post['komentar'];</w:t>
            </w:r>
          </w:p>
          <w:p w14:paraId="5DEF832B" w14:textId="77777777" w:rsidR="00426F47" w:rsidRDefault="00426F47" w:rsidP="00426F47">
            <w:pPr>
              <w:pStyle w:val="KodeProgram"/>
              <w:keepNext/>
            </w:pPr>
            <w:r>
              <w:t xml:space="preserve">        } else {</w:t>
            </w:r>
          </w:p>
          <w:p w14:paraId="4887E8D4" w14:textId="77777777" w:rsidR="00426F47" w:rsidRDefault="00426F47" w:rsidP="00426F47">
            <w:pPr>
              <w:pStyle w:val="KodeProgram"/>
              <w:keepNext/>
            </w:pPr>
            <w:r>
              <w:t xml:space="preserve">            $komentar = null;</w:t>
            </w:r>
          </w:p>
          <w:p w14:paraId="20FBEF8C" w14:textId="77777777" w:rsidR="00426F47" w:rsidRDefault="00426F47" w:rsidP="00426F47">
            <w:pPr>
              <w:pStyle w:val="KodeProgram"/>
              <w:keepNext/>
            </w:pPr>
            <w:r>
              <w:t xml:space="preserve">        }</w:t>
            </w:r>
          </w:p>
          <w:p w14:paraId="7C21A23A" w14:textId="77777777" w:rsidR="00426F47" w:rsidRDefault="00426F47" w:rsidP="00426F47">
            <w:pPr>
              <w:pStyle w:val="KodeProgram"/>
              <w:keepNext/>
            </w:pPr>
          </w:p>
          <w:p w14:paraId="31597924" w14:textId="77777777" w:rsidR="00426F47" w:rsidRDefault="00426F47" w:rsidP="00426F47">
            <w:pPr>
              <w:pStyle w:val="KodeProgram"/>
              <w:keepNext/>
            </w:pPr>
            <w:r>
              <w:t xml:space="preserve">        $data = array(</w:t>
            </w:r>
          </w:p>
          <w:p w14:paraId="50892D79" w14:textId="77777777" w:rsidR="00426F47" w:rsidRDefault="00426F47" w:rsidP="00426F47">
            <w:pPr>
              <w:pStyle w:val="KodeProgram"/>
              <w:keepNext/>
            </w:pPr>
            <w:r>
              <w:t xml:space="preserve">            'pengajuan_status_pengajuan_id' =&gt; $status_pengajuan,</w:t>
            </w:r>
          </w:p>
          <w:p w14:paraId="39A25B2A" w14:textId="77777777" w:rsidR="00426F47" w:rsidRDefault="00426F47" w:rsidP="00426F47">
            <w:pPr>
              <w:pStyle w:val="KodeProgram"/>
              <w:keepNext/>
            </w:pPr>
            <w:r>
              <w:t xml:space="preserve">            'pengajuan_komen' =&gt; $komentar</w:t>
            </w:r>
          </w:p>
          <w:p w14:paraId="24903CCA" w14:textId="77777777" w:rsidR="00426F47" w:rsidRDefault="00426F47" w:rsidP="00426F47">
            <w:pPr>
              <w:pStyle w:val="KodeProgram"/>
              <w:keepNext/>
            </w:pPr>
            <w:r>
              <w:t xml:space="preserve">        );</w:t>
            </w:r>
          </w:p>
          <w:p w14:paraId="4C78E5C0" w14:textId="77777777" w:rsidR="00426F47" w:rsidRDefault="00426F47" w:rsidP="00426F47">
            <w:pPr>
              <w:pStyle w:val="KodeProgram"/>
              <w:keepNext/>
            </w:pPr>
          </w:p>
          <w:p w14:paraId="5512E4D2" w14:textId="77777777" w:rsidR="00426F47" w:rsidRDefault="00426F47" w:rsidP="00426F47">
            <w:pPr>
              <w:pStyle w:val="KodeProgram"/>
              <w:keepNext/>
            </w:pPr>
            <w:r>
              <w:t xml:space="preserve">        $this-&gt;db-&gt;where('pengajuan_id', $id_pengajuan);</w:t>
            </w:r>
          </w:p>
          <w:p w14:paraId="50E11F9C" w14:textId="77777777" w:rsidR="00426F47" w:rsidRDefault="00426F47" w:rsidP="00426F47">
            <w:pPr>
              <w:pStyle w:val="KodeProgram"/>
              <w:keepNext/>
            </w:pPr>
            <w:r>
              <w:t xml:space="preserve">        return $this-&gt;db-&gt;update('ta_pengajuan', $data);</w:t>
            </w:r>
          </w:p>
          <w:p w14:paraId="67867CE9" w14:textId="77777777" w:rsidR="00426F47" w:rsidRDefault="00426F47" w:rsidP="00426F47">
            <w:pPr>
              <w:pStyle w:val="KodeProgram"/>
              <w:keepNext/>
            </w:pPr>
            <w:r>
              <w:t xml:space="preserve">    }</w:t>
            </w:r>
          </w:p>
          <w:p w14:paraId="375B94E0" w14:textId="2D72DD4C" w:rsidR="00426F47" w:rsidRDefault="00426F47" w:rsidP="00426F47">
            <w:pPr>
              <w:pStyle w:val="KodeProgram"/>
              <w:keepNext/>
            </w:pPr>
            <w:r>
              <w:t>}</w:t>
            </w:r>
          </w:p>
        </w:tc>
      </w:tr>
    </w:tbl>
    <w:p w14:paraId="1969DA3F" w14:textId="14F14C47" w:rsidR="00F15135" w:rsidRDefault="00F15135" w:rsidP="00F15135">
      <w:pPr>
        <w:pStyle w:val="Caption"/>
        <w:rPr>
          <w:b w:val="0"/>
        </w:rPr>
      </w:pPr>
      <w:r>
        <w:t xml:space="preserve">Kode Program 3. </w:t>
      </w:r>
      <w:fldSimple w:instr=" SEQ Kode_Program_3. \* ARABIC ">
        <w:r w:rsidR="00C32FCD">
          <w:rPr>
            <w:noProof/>
          </w:rPr>
          <w:t>6</w:t>
        </w:r>
      </w:fldSimple>
      <w:r w:rsidR="00A03CFE">
        <w:rPr>
          <w:b w:val="0"/>
        </w:rPr>
        <w:t xml:space="preserve"> Penerbitan</w:t>
      </w:r>
      <w:r>
        <w:rPr>
          <w:b w:val="0"/>
        </w:rPr>
        <w:t>_ktp_model.php</w:t>
      </w:r>
    </w:p>
    <w:p w14:paraId="66234D33" w14:textId="32ED8A82" w:rsidR="00F15135" w:rsidRPr="00F15135" w:rsidRDefault="00F15135" w:rsidP="00F15135">
      <w:pPr>
        <w:ind w:firstLine="851"/>
      </w:pPr>
      <w:r>
        <w:t xml:space="preserve">Kode Program 3.6 adalah kode program yang digunakan untuk melakukan perubahan status pengajuan KTP pada tabel </w:t>
      </w:r>
      <w:r w:rsidRPr="00F15135">
        <w:rPr>
          <w:rStyle w:val="KodeProgramChar"/>
        </w:rPr>
        <w:t>ta_pengajuan</w:t>
      </w:r>
      <w:r>
        <w:t>.</w:t>
      </w:r>
    </w:p>
    <w:p w14:paraId="5F0740AC" w14:textId="77777777" w:rsidR="00E510EF" w:rsidRDefault="00E510EF" w:rsidP="00E510EF">
      <w:pPr>
        <w:pStyle w:val="ListParagraph"/>
        <w:ind w:left="851"/>
      </w:pPr>
    </w:p>
    <w:p w14:paraId="5956FB2D" w14:textId="45D2C473" w:rsidR="00E510EF" w:rsidRDefault="00E510EF" w:rsidP="00E510EF">
      <w:pPr>
        <w:pStyle w:val="ListParagraph"/>
        <w:numPr>
          <w:ilvl w:val="3"/>
          <w:numId w:val="34"/>
        </w:numPr>
        <w:ind w:left="851" w:hanging="851"/>
      </w:pPr>
      <w:r>
        <w:t>Controller Penerbitan KK</w:t>
      </w:r>
    </w:p>
    <w:p w14:paraId="1DA525E4" w14:textId="33CBB277" w:rsidR="00E510EF" w:rsidRDefault="00E510EF" w:rsidP="00E510EF">
      <w:pPr>
        <w:pStyle w:val="ListParagraph"/>
        <w:ind w:left="0" w:firstLine="851"/>
      </w:pPr>
      <w:r>
        <w:t xml:space="preserve">Controller Penerbitan KK adalah </w:t>
      </w:r>
      <w:r w:rsidRPr="00E510EF">
        <w:rPr>
          <w:i/>
        </w:rPr>
        <w:t>controller</w:t>
      </w:r>
      <w:r>
        <w:t xml:space="preserve"> yang digunakan untuk menerima </w:t>
      </w:r>
      <w:r w:rsidRPr="00E510EF">
        <w:rPr>
          <w:i/>
        </w:rPr>
        <w:t>request</w:t>
      </w:r>
      <w:r>
        <w:t xml:space="preserve"> perubahan status terhadap suatu pengajuan penerbitan KK.</w:t>
      </w:r>
    </w:p>
    <w:p w14:paraId="5DE76F46"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1E48B640" w14:textId="77777777" w:rsidTr="00F15135">
        <w:tc>
          <w:tcPr>
            <w:tcW w:w="8234" w:type="dxa"/>
          </w:tcPr>
          <w:p w14:paraId="2D5DCB91" w14:textId="77777777" w:rsidR="00DC089E" w:rsidRDefault="00DC089E" w:rsidP="00DC089E">
            <w:pPr>
              <w:pStyle w:val="KodeProgram"/>
              <w:keepNext/>
            </w:pPr>
            <w:r>
              <w:lastRenderedPageBreak/>
              <w:t>&lt;?php</w:t>
            </w:r>
          </w:p>
          <w:p w14:paraId="025744AF" w14:textId="77777777" w:rsidR="00DC089E" w:rsidRDefault="00DC089E" w:rsidP="00DC089E">
            <w:pPr>
              <w:pStyle w:val="KodeProgram"/>
              <w:keepNext/>
            </w:pPr>
            <w:r>
              <w:t>defined('BASEPATH') or exit('No direct script access allowed');</w:t>
            </w:r>
          </w:p>
          <w:p w14:paraId="68F29A3B" w14:textId="77777777" w:rsidR="00DC089E" w:rsidRDefault="00DC089E" w:rsidP="00DC089E">
            <w:pPr>
              <w:pStyle w:val="KodeProgram"/>
              <w:keepNext/>
            </w:pPr>
          </w:p>
          <w:p w14:paraId="3E13AD2A" w14:textId="77777777" w:rsidR="00DC089E" w:rsidRDefault="00DC089E" w:rsidP="00DC089E">
            <w:pPr>
              <w:pStyle w:val="KodeProgram"/>
              <w:keepNext/>
            </w:pPr>
            <w:r>
              <w:t>class Penerbitan_kk extends CI_Controller</w:t>
            </w:r>
          </w:p>
          <w:p w14:paraId="13E70C09" w14:textId="77777777" w:rsidR="00DC089E" w:rsidRDefault="00DC089E" w:rsidP="00DC089E">
            <w:pPr>
              <w:pStyle w:val="KodeProgram"/>
              <w:keepNext/>
            </w:pPr>
            <w:r>
              <w:t>{</w:t>
            </w:r>
          </w:p>
          <w:p w14:paraId="21C57EB4" w14:textId="77777777" w:rsidR="00DC089E" w:rsidRDefault="00DC089E" w:rsidP="00DC089E">
            <w:pPr>
              <w:pStyle w:val="KodeProgram"/>
              <w:keepNext/>
            </w:pPr>
            <w:r>
              <w:t xml:space="preserve">    public function __construct()</w:t>
            </w:r>
          </w:p>
          <w:p w14:paraId="309A732B" w14:textId="77777777" w:rsidR="00DC089E" w:rsidRDefault="00DC089E" w:rsidP="00DC089E">
            <w:pPr>
              <w:pStyle w:val="KodeProgram"/>
              <w:keepNext/>
            </w:pPr>
            <w:r>
              <w:t xml:space="preserve">    {</w:t>
            </w:r>
          </w:p>
          <w:p w14:paraId="3040FFCE" w14:textId="77777777" w:rsidR="00DC089E" w:rsidRDefault="00DC089E" w:rsidP="00DC089E">
            <w:pPr>
              <w:pStyle w:val="KodeProgram"/>
              <w:keepNext/>
            </w:pPr>
            <w:r>
              <w:t xml:space="preserve">        parent::__construct();</w:t>
            </w:r>
          </w:p>
          <w:p w14:paraId="48A24ABE" w14:textId="77777777" w:rsidR="00DC089E" w:rsidRDefault="00DC089E" w:rsidP="00DC089E">
            <w:pPr>
              <w:pStyle w:val="KodeProgram"/>
              <w:keepNext/>
            </w:pPr>
            <w:r>
              <w:t xml:space="preserve">        $this-&gt;load-&gt;model('Capil/Penerbitan_kk_model', 'penerbitan_kk_model');</w:t>
            </w:r>
          </w:p>
          <w:p w14:paraId="151A2AC0" w14:textId="77777777" w:rsidR="00DC089E" w:rsidRDefault="00DC089E" w:rsidP="00DC089E">
            <w:pPr>
              <w:pStyle w:val="KodeProgram"/>
              <w:keepNext/>
            </w:pPr>
            <w:r>
              <w:t xml:space="preserve">        $this-&gt;load-&gt;model('Ref_model');</w:t>
            </w:r>
          </w:p>
          <w:p w14:paraId="27E6C56B" w14:textId="77777777" w:rsidR="00DC089E" w:rsidRDefault="00DC089E" w:rsidP="00DC089E">
            <w:pPr>
              <w:pStyle w:val="KodeProgram"/>
              <w:keepNext/>
            </w:pPr>
            <w:r>
              <w:t xml:space="preserve">        $this-&gt;load-&gt;helper('check_login_helper');</w:t>
            </w:r>
          </w:p>
          <w:p w14:paraId="5B306027" w14:textId="77777777" w:rsidR="00DC089E" w:rsidRDefault="00DC089E" w:rsidP="00DC089E">
            <w:pPr>
              <w:pStyle w:val="KodeProgram"/>
              <w:keepNext/>
            </w:pPr>
            <w:r>
              <w:t xml:space="preserve">        check_login($this-&gt;session);</w:t>
            </w:r>
          </w:p>
          <w:p w14:paraId="294CCF50" w14:textId="77777777" w:rsidR="00F15135" w:rsidRDefault="00DC089E" w:rsidP="00DC089E">
            <w:pPr>
              <w:pStyle w:val="KodeProgram"/>
              <w:keepNext/>
            </w:pPr>
            <w:r>
              <w:t xml:space="preserve">    }</w:t>
            </w:r>
          </w:p>
          <w:p w14:paraId="02B9E93D" w14:textId="77777777" w:rsidR="00DC089E" w:rsidRDefault="00DC089E" w:rsidP="00DC089E">
            <w:pPr>
              <w:pStyle w:val="KodeProgram"/>
              <w:keepNext/>
            </w:pPr>
          </w:p>
          <w:p w14:paraId="37D6D937" w14:textId="77777777" w:rsidR="00DC089E" w:rsidRDefault="00DC089E" w:rsidP="00DC089E">
            <w:pPr>
              <w:pStyle w:val="KodeProgram"/>
              <w:keepNext/>
            </w:pPr>
            <w:r>
              <w:t xml:space="preserve">    public function set_status_pengajuan()</w:t>
            </w:r>
          </w:p>
          <w:p w14:paraId="4857E7F3" w14:textId="77777777" w:rsidR="00DC089E" w:rsidRDefault="00DC089E" w:rsidP="00DC089E">
            <w:pPr>
              <w:pStyle w:val="KodeProgram"/>
              <w:keepNext/>
            </w:pPr>
            <w:r>
              <w:t xml:space="preserve">    {</w:t>
            </w:r>
          </w:p>
          <w:p w14:paraId="6F6A2E5D" w14:textId="77777777" w:rsidR="00DC089E" w:rsidRDefault="00DC089E" w:rsidP="00DC089E">
            <w:pPr>
              <w:pStyle w:val="KodeProgram"/>
              <w:keepNext/>
            </w:pPr>
            <w:r>
              <w:t xml:space="preserve">        $post = $this-&gt;input-&gt;post();</w:t>
            </w:r>
          </w:p>
          <w:p w14:paraId="5781A4DD" w14:textId="77777777" w:rsidR="00DC089E" w:rsidRDefault="00DC089E" w:rsidP="00DC089E">
            <w:pPr>
              <w:pStyle w:val="KodeProgram"/>
              <w:keepNext/>
            </w:pPr>
            <w:r>
              <w:t xml:space="preserve">        $id_pengajuan = $post['id_pengajuan'];</w:t>
            </w:r>
          </w:p>
          <w:p w14:paraId="239E8E86" w14:textId="77777777" w:rsidR="00DC089E" w:rsidRDefault="00DC089E" w:rsidP="00DC089E">
            <w:pPr>
              <w:pStyle w:val="KodeProgram"/>
              <w:keepNext/>
            </w:pPr>
            <w:r>
              <w:t xml:space="preserve">        $status = $this-&gt;penerbitan_kk_model-&gt;set_status_pengajuan($id_pengajuan);</w:t>
            </w:r>
          </w:p>
          <w:p w14:paraId="14CE7529" w14:textId="77777777" w:rsidR="00DC089E" w:rsidRDefault="00DC089E" w:rsidP="00DC089E">
            <w:pPr>
              <w:pStyle w:val="KodeProgram"/>
              <w:keepNext/>
            </w:pPr>
          </w:p>
          <w:p w14:paraId="4F716E80" w14:textId="77777777" w:rsidR="00DC089E" w:rsidRDefault="00DC089E" w:rsidP="00DC089E">
            <w:pPr>
              <w:pStyle w:val="KodeProgram"/>
              <w:keepNext/>
            </w:pPr>
            <w:r>
              <w:t xml:space="preserve">        if($status) {</w:t>
            </w:r>
          </w:p>
          <w:p w14:paraId="4DA8FEB7" w14:textId="77777777" w:rsidR="00DC089E" w:rsidRDefault="00DC089E" w:rsidP="00DC089E">
            <w:pPr>
              <w:pStyle w:val="KodeProgram"/>
              <w:keepNext/>
            </w:pPr>
            <w:r>
              <w:t xml:space="preserve">            $this-&gt;output-&gt;set_content_type('application/json');</w:t>
            </w:r>
          </w:p>
          <w:p w14:paraId="674080A1" w14:textId="77777777" w:rsidR="00DC089E" w:rsidRDefault="00DC089E" w:rsidP="00DC089E">
            <w:pPr>
              <w:pStyle w:val="KodeProgram"/>
              <w:keepNext/>
            </w:pPr>
            <w:r>
              <w:t xml:space="preserve">            echo json_encode(array(</w:t>
            </w:r>
          </w:p>
          <w:p w14:paraId="30938BA3" w14:textId="77777777" w:rsidR="00DC089E" w:rsidRDefault="00DC089E" w:rsidP="00DC089E">
            <w:pPr>
              <w:pStyle w:val="KodeProgram"/>
              <w:keepNext/>
            </w:pPr>
            <w:r>
              <w:t xml:space="preserve">                'msg' =&gt; 'Success'</w:t>
            </w:r>
          </w:p>
          <w:p w14:paraId="2760BC51" w14:textId="77777777" w:rsidR="00DC089E" w:rsidRDefault="00DC089E" w:rsidP="00DC089E">
            <w:pPr>
              <w:pStyle w:val="KodeProgram"/>
              <w:keepNext/>
            </w:pPr>
            <w:r>
              <w:t xml:space="preserve">            ));</w:t>
            </w:r>
          </w:p>
          <w:p w14:paraId="45252992" w14:textId="77777777" w:rsidR="00DC089E" w:rsidRDefault="00DC089E" w:rsidP="00DC089E">
            <w:pPr>
              <w:pStyle w:val="KodeProgram"/>
              <w:keepNext/>
            </w:pPr>
            <w:r>
              <w:t xml:space="preserve">        }</w:t>
            </w:r>
          </w:p>
          <w:p w14:paraId="3DB89E15" w14:textId="77777777" w:rsidR="00DC089E" w:rsidRDefault="00DC089E" w:rsidP="00DC089E">
            <w:pPr>
              <w:pStyle w:val="KodeProgram"/>
              <w:keepNext/>
            </w:pPr>
            <w:r>
              <w:t xml:space="preserve">    }</w:t>
            </w:r>
          </w:p>
          <w:p w14:paraId="6E954F83" w14:textId="77777777" w:rsidR="00DC089E" w:rsidRDefault="00DC089E" w:rsidP="00DC089E">
            <w:pPr>
              <w:pStyle w:val="KodeProgram"/>
              <w:keepNext/>
            </w:pPr>
          </w:p>
          <w:p w14:paraId="5BD53B17" w14:textId="71184428" w:rsidR="00DC089E" w:rsidRDefault="00DC089E" w:rsidP="00DC089E">
            <w:pPr>
              <w:pStyle w:val="KodeProgram"/>
              <w:keepNext/>
            </w:pPr>
            <w:r>
              <w:t>}</w:t>
            </w:r>
          </w:p>
        </w:tc>
      </w:tr>
    </w:tbl>
    <w:p w14:paraId="4F9268D7" w14:textId="66CE96CA" w:rsidR="00F15135" w:rsidRDefault="00F15135" w:rsidP="00F15135">
      <w:pPr>
        <w:pStyle w:val="Caption"/>
        <w:rPr>
          <w:b w:val="0"/>
        </w:rPr>
      </w:pPr>
      <w:r>
        <w:t xml:space="preserve">Kode Program 3. </w:t>
      </w:r>
      <w:fldSimple w:instr=" SEQ Kode_Program_3. \* ARABIC ">
        <w:r w:rsidR="00C32FCD">
          <w:rPr>
            <w:noProof/>
          </w:rPr>
          <w:t>7</w:t>
        </w:r>
      </w:fldSimple>
      <w:r w:rsidR="00A03CFE">
        <w:rPr>
          <w:b w:val="0"/>
        </w:rPr>
        <w:t xml:space="preserve"> Penerbitan</w:t>
      </w:r>
      <w:r>
        <w:rPr>
          <w:b w:val="0"/>
        </w:rPr>
        <w:t>_kk.php</w:t>
      </w:r>
    </w:p>
    <w:p w14:paraId="5DD400B6" w14:textId="5E6307CF" w:rsidR="00F15135" w:rsidRPr="00F15135" w:rsidRDefault="00F15135" w:rsidP="00F15135">
      <w:pPr>
        <w:ind w:firstLine="851"/>
      </w:pPr>
      <w:r>
        <w:t>Kode Program 3.7 adalah kode program yang digunakan untuk menerima request berdasarkan route mapping perubahan status pengajuan KK dan load view dengan data yang telah diubah.</w:t>
      </w:r>
    </w:p>
    <w:p w14:paraId="1BFFA832" w14:textId="77777777" w:rsidR="00E510EF" w:rsidRDefault="00E510EF" w:rsidP="00E510EF"/>
    <w:p w14:paraId="7FCBBB06" w14:textId="41C73F94" w:rsidR="00E510EF" w:rsidRDefault="00E510EF" w:rsidP="00E510EF">
      <w:pPr>
        <w:pStyle w:val="ListParagraph"/>
        <w:numPr>
          <w:ilvl w:val="3"/>
          <w:numId w:val="34"/>
        </w:numPr>
        <w:ind w:left="851" w:hanging="851"/>
      </w:pPr>
      <w:r>
        <w:t>Controller Penerbitan KTP</w:t>
      </w:r>
    </w:p>
    <w:p w14:paraId="2E5CB716" w14:textId="288A4045" w:rsidR="00E510EF" w:rsidRDefault="00E510EF" w:rsidP="00E510EF">
      <w:pPr>
        <w:pStyle w:val="ListParagraph"/>
        <w:ind w:left="0" w:firstLine="851"/>
      </w:pPr>
      <w:r>
        <w:t xml:space="preserve">Controller Penerbitan KTP adalah </w:t>
      </w:r>
      <w:r w:rsidRPr="00E510EF">
        <w:rPr>
          <w:i/>
        </w:rPr>
        <w:t>controller</w:t>
      </w:r>
      <w:r>
        <w:t xml:space="preserve"> yang digunakan untuk menerima </w:t>
      </w:r>
      <w:r w:rsidRPr="00E510EF">
        <w:rPr>
          <w:i/>
        </w:rPr>
        <w:t>request</w:t>
      </w:r>
      <w:r>
        <w:t xml:space="preserve"> perubahan status terhadap suatu pengajuan penerbitan KTP.</w:t>
      </w:r>
    </w:p>
    <w:p w14:paraId="0BE79957" w14:textId="77777777" w:rsidR="005C462E" w:rsidRDefault="005C462E" w:rsidP="005C462E"/>
    <w:tbl>
      <w:tblPr>
        <w:tblStyle w:val="TableGrid"/>
        <w:tblW w:w="0" w:type="auto"/>
        <w:tblLook w:val="04A0" w:firstRow="1" w:lastRow="0" w:firstColumn="1" w:lastColumn="0" w:noHBand="0" w:noVBand="1"/>
      </w:tblPr>
      <w:tblGrid>
        <w:gridCol w:w="8234"/>
      </w:tblGrid>
      <w:tr w:rsidR="005C462E" w14:paraId="0C0295AA" w14:textId="77777777" w:rsidTr="005C462E">
        <w:tc>
          <w:tcPr>
            <w:tcW w:w="8234" w:type="dxa"/>
          </w:tcPr>
          <w:p w14:paraId="403B80E7" w14:textId="77777777" w:rsidR="00802F5E" w:rsidRDefault="00802F5E" w:rsidP="00802F5E">
            <w:pPr>
              <w:pStyle w:val="KodeProgram"/>
              <w:keepNext/>
            </w:pPr>
            <w:r>
              <w:lastRenderedPageBreak/>
              <w:t>&lt;?php</w:t>
            </w:r>
          </w:p>
          <w:p w14:paraId="45CCF67C" w14:textId="77777777" w:rsidR="00802F5E" w:rsidRDefault="00802F5E" w:rsidP="00802F5E">
            <w:pPr>
              <w:pStyle w:val="KodeProgram"/>
              <w:keepNext/>
            </w:pPr>
            <w:r>
              <w:t>defined('BASEPATH') or exit('No direct script access allowed');</w:t>
            </w:r>
          </w:p>
          <w:p w14:paraId="6318C158" w14:textId="77777777" w:rsidR="00802F5E" w:rsidRDefault="00802F5E" w:rsidP="00802F5E">
            <w:pPr>
              <w:pStyle w:val="KodeProgram"/>
              <w:keepNext/>
            </w:pPr>
          </w:p>
          <w:p w14:paraId="47BE460D" w14:textId="77777777" w:rsidR="00802F5E" w:rsidRDefault="00802F5E" w:rsidP="00802F5E">
            <w:pPr>
              <w:pStyle w:val="KodeProgram"/>
              <w:keepNext/>
            </w:pPr>
            <w:r>
              <w:t>class Penerbitan_ktp extends CI_Controller</w:t>
            </w:r>
          </w:p>
          <w:p w14:paraId="69924EF1" w14:textId="77777777" w:rsidR="00802F5E" w:rsidRDefault="00802F5E" w:rsidP="00802F5E">
            <w:pPr>
              <w:pStyle w:val="KodeProgram"/>
              <w:keepNext/>
            </w:pPr>
            <w:r>
              <w:t>{</w:t>
            </w:r>
          </w:p>
          <w:p w14:paraId="2CEB54CF" w14:textId="77777777" w:rsidR="00802F5E" w:rsidRDefault="00802F5E" w:rsidP="00802F5E">
            <w:pPr>
              <w:pStyle w:val="KodeProgram"/>
              <w:keepNext/>
            </w:pPr>
            <w:r>
              <w:t xml:space="preserve">    public function __construct()</w:t>
            </w:r>
          </w:p>
          <w:p w14:paraId="5B215A32" w14:textId="77777777" w:rsidR="00802F5E" w:rsidRDefault="00802F5E" w:rsidP="00802F5E">
            <w:pPr>
              <w:pStyle w:val="KodeProgram"/>
              <w:keepNext/>
            </w:pPr>
            <w:r>
              <w:t xml:space="preserve">    {</w:t>
            </w:r>
          </w:p>
          <w:p w14:paraId="298E1791" w14:textId="77777777" w:rsidR="00802F5E" w:rsidRDefault="00802F5E" w:rsidP="00802F5E">
            <w:pPr>
              <w:pStyle w:val="KodeProgram"/>
              <w:keepNext/>
            </w:pPr>
            <w:r>
              <w:t xml:space="preserve">        parent::__construct();</w:t>
            </w:r>
          </w:p>
          <w:p w14:paraId="4B2AE2A0" w14:textId="77777777" w:rsidR="00802F5E" w:rsidRDefault="00802F5E" w:rsidP="00802F5E">
            <w:pPr>
              <w:pStyle w:val="KodeProgram"/>
              <w:keepNext/>
            </w:pPr>
            <w:r>
              <w:t xml:space="preserve">        $this-&gt;load-&gt;model('Capil/Penerbitan_ktp_model', 'penerbitan_ktp_model');</w:t>
            </w:r>
          </w:p>
          <w:p w14:paraId="474502DE" w14:textId="77777777" w:rsidR="00802F5E" w:rsidRDefault="00802F5E" w:rsidP="00802F5E">
            <w:pPr>
              <w:pStyle w:val="KodeProgram"/>
              <w:keepNext/>
            </w:pPr>
            <w:r>
              <w:t xml:space="preserve">        $this-&gt;load-&gt;model('Ref_model');</w:t>
            </w:r>
          </w:p>
          <w:p w14:paraId="3D8BEA52" w14:textId="77777777" w:rsidR="00802F5E" w:rsidRDefault="00802F5E" w:rsidP="00802F5E">
            <w:pPr>
              <w:pStyle w:val="KodeProgram"/>
              <w:keepNext/>
            </w:pPr>
            <w:r>
              <w:t xml:space="preserve">        $this-&gt;load-&gt;helper('check_login_helper');</w:t>
            </w:r>
          </w:p>
          <w:p w14:paraId="3BA9264E" w14:textId="77777777" w:rsidR="00802F5E" w:rsidRDefault="00802F5E" w:rsidP="00802F5E">
            <w:pPr>
              <w:pStyle w:val="KodeProgram"/>
              <w:keepNext/>
            </w:pPr>
            <w:r>
              <w:t xml:space="preserve">        check_login($this-&gt;session);</w:t>
            </w:r>
          </w:p>
          <w:p w14:paraId="2703AE4D" w14:textId="77777777" w:rsidR="005C462E" w:rsidRDefault="00802F5E" w:rsidP="00802F5E">
            <w:pPr>
              <w:pStyle w:val="KodeProgram"/>
              <w:keepNext/>
            </w:pPr>
            <w:r>
              <w:t xml:space="preserve">    }</w:t>
            </w:r>
          </w:p>
          <w:p w14:paraId="53429192" w14:textId="77777777" w:rsidR="00802F5E" w:rsidRDefault="00802F5E" w:rsidP="00802F5E">
            <w:pPr>
              <w:pStyle w:val="KodeProgram"/>
              <w:keepNext/>
            </w:pPr>
          </w:p>
          <w:p w14:paraId="630FAFCE" w14:textId="77777777" w:rsidR="00802F5E" w:rsidRDefault="00802F5E" w:rsidP="00802F5E">
            <w:pPr>
              <w:pStyle w:val="KodeProgram"/>
              <w:keepNext/>
            </w:pPr>
            <w:r>
              <w:t xml:space="preserve">    public function set_status_pengajuan()</w:t>
            </w:r>
          </w:p>
          <w:p w14:paraId="6BD8502B" w14:textId="77777777" w:rsidR="00802F5E" w:rsidRDefault="00802F5E" w:rsidP="00802F5E">
            <w:pPr>
              <w:pStyle w:val="KodeProgram"/>
              <w:keepNext/>
            </w:pPr>
            <w:r>
              <w:t xml:space="preserve">    {</w:t>
            </w:r>
          </w:p>
          <w:p w14:paraId="648875C2" w14:textId="77777777" w:rsidR="00802F5E" w:rsidRDefault="00802F5E" w:rsidP="00802F5E">
            <w:pPr>
              <w:pStyle w:val="KodeProgram"/>
              <w:keepNext/>
            </w:pPr>
            <w:r>
              <w:t xml:space="preserve">        $post = $this-&gt;input-&gt;post();</w:t>
            </w:r>
          </w:p>
          <w:p w14:paraId="621A824B" w14:textId="77777777" w:rsidR="00802F5E" w:rsidRDefault="00802F5E" w:rsidP="00802F5E">
            <w:pPr>
              <w:pStyle w:val="KodeProgram"/>
              <w:keepNext/>
            </w:pPr>
            <w:r>
              <w:t xml:space="preserve">        $id_pengajuan = $post['id_pengajuan'];</w:t>
            </w:r>
          </w:p>
          <w:p w14:paraId="2E0569E3" w14:textId="77777777" w:rsidR="00802F5E" w:rsidRDefault="00802F5E" w:rsidP="00802F5E">
            <w:pPr>
              <w:pStyle w:val="KodeProgram"/>
              <w:keepNext/>
            </w:pPr>
            <w:r>
              <w:t xml:space="preserve">        $status = $this-&gt;penerbitan_ktp_model-&gt;set_status_pengajuan($id_pengajuan);</w:t>
            </w:r>
          </w:p>
          <w:p w14:paraId="20BBFFDC" w14:textId="77777777" w:rsidR="00802F5E" w:rsidRDefault="00802F5E" w:rsidP="00802F5E">
            <w:pPr>
              <w:pStyle w:val="KodeProgram"/>
              <w:keepNext/>
            </w:pPr>
          </w:p>
          <w:p w14:paraId="67535EF4" w14:textId="77777777" w:rsidR="00802F5E" w:rsidRDefault="00802F5E" w:rsidP="00802F5E">
            <w:pPr>
              <w:pStyle w:val="KodeProgram"/>
              <w:keepNext/>
            </w:pPr>
            <w:r>
              <w:t xml:space="preserve">        if($status) {</w:t>
            </w:r>
          </w:p>
          <w:p w14:paraId="046EB426" w14:textId="77777777" w:rsidR="00802F5E" w:rsidRDefault="00802F5E" w:rsidP="00802F5E">
            <w:pPr>
              <w:pStyle w:val="KodeProgram"/>
              <w:keepNext/>
            </w:pPr>
            <w:r>
              <w:t xml:space="preserve">            $this-&gt;output-&gt;set_content_type('application/json');</w:t>
            </w:r>
          </w:p>
          <w:p w14:paraId="2601D2CC" w14:textId="77777777" w:rsidR="00802F5E" w:rsidRDefault="00802F5E" w:rsidP="00802F5E">
            <w:pPr>
              <w:pStyle w:val="KodeProgram"/>
              <w:keepNext/>
            </w:pPr>
            <w:r>
              <w:t xml:space="preserve">            echo json_encode(array(</w:t>
            </w:r>
          </w:p>
          <w:p w14:paraId="2F00B068" w14:textId="77777777" w:rsidR="00802F5E" w:rsidRDefault="00802F5E" w:rsidP="00802F5E">
            <w:pPr>
              <w:pStyle w:val="KodeProgram"/>
              <w:keepNext/>
            </w:pPr>
            <w:r>
              <w:t xml:space="preserve">                'msg' =&gt; 'Success'</w:t>
            </w:r>
          </w:p>
          <w:p w14:paraId="487C4685" w14:textId="77777777" w:rsidR="00802F5E" w:rsidRDefault="00802F5E" w:rsidP="00802F5E">
            <w:pPr>
              <w:pStyle w:val="KodeProgram"/>
              <w:keepNext/>
            </w:pPr>
            <w:r>
              <w:t xml:space="preserve">            ));</w:t>
            </w:r>
          </w:p>
          <w:p w14:paraId="62AA33C2" w14:textId="77777777" w:rsidR="00802F5E" w:rsidRDefault="00802F5E" w:rsidP="00802F5E">
            <w:pPr>
              <w:pStyle w:val="KodeProgram"/>
              <w:keepNext/>
            </w:pPr>
            <w:r>
              <w:t xml:space="preserve">        }</w:t>
            </w:r>
          </w:p>
          <w:p w14:paraId="36907258" w14:textId="77777777" w:rsidR="00802F5E" w:rsidRDefault="00802F5E" w:rsidP="00802F5E">
            <w:pPr>
              <w:pStyle w:val="KodeProgram"/>
              <w:keepNext/>
            </w:pPr>
            <w:r>
              <w:t xml:space="preserve">    }</w:t>
            </w:r>
          </w:p>
          <w:p w14:paraId="17575272" w14:textId="5E7F5DC7" w:rsidR="00802F5E" w:rsidRDefault="00802F5E" w:rsidP="00802F5E">
            <w:pPr>
              <w:pStyle w:val="KodeProgram"/>
              <w:keepNext/>
            </w:pPr>
            <w:r>
              <w:t>}</w:t>
            </w:r>
          </w:p>
        </w:tc>
      </w:tr>
    </w:tbl>
    <w:p w14:paraId="62192A25" w14:textId="2EE8FE5E" w:rsidR="005C462E" w:rsidRDefault="005C462E" w:rsidP="005C462E">
      <w:pPr>
        <w:pStyle w:val="Caption"/>
        <w:rPr>
          <w:b w:val="0"/>
        </w:rPr>
      </w:pPr>
      <w:r>
        <w:t xml:space="preserve">Kode Program 3. </w:t>
      </w:r>
      <w:fldSimple w:instr=" SEQ Kode_Program_3. \* ARABIC ">
        <w:r w:rsidR="00C32FCD">
          <w:rPr>
            <w:noProof/>
          </w:rPr>
          <w:t>8</w:t>
        </w:r>
      </w:fldSimple>
      <w:r>
        <w:rPr>
          <w:b w:val="0"/>
        </w:rPr>
        <w:t xml:space="preserve"> </w:t>
      </w:r>
      <w:r w:rsidR="00A03CFE">
        <w:rPr>
          <w:b w:val="0"/>
        </w:rPr>
        <w:t>Penerbitan</w:t>
      </w:r>
      <w:r>
        <w:rPr>
          <w:b w:val="0"/>
        </w:rPr>
        <w:t>_kk.php</w:t>
      </w:r>
    </w:p>
    <w:p w14:paraId="0027FB99" w14:textId="5ADAECA4" w:rsidR="005C462E" w:rsidRPr="005C462E" w:rsidRDefault="005C462E" w:rsidP="005C462E">
      <w:pPr>
        <w:ind w:firstLine="851"/>
      </w:pPr>
      <w:r>
        <w:t>Kode Program 3.8 adalah kode program yang digunakan untuk menerima request berdasarkan route mapping perubahan status pengajuan KTP dan load view dengan data yang telah diubah.</w:t>
      </w:r>
    </w:p>
    <w:p w14:paraId="192B3729" w14:textId="77777777" w:rsidR="0057532D" w:rsidRPr="0057532D" w:rsidRDefault="0057532D" w:rsidP="0057532D">
      <w:pPr>
        <w:ind w:firstLine="851"/>
      </w:pPr>
    </w:p>
    <w:p w14:paraId="11DBF862" w14:textId="0FF2D025" w:rsidR="00357495" w:rsidRDefault="0057532D" w:rsidP="00357495">
      <w:pPr>
        <w:pStyle w:val="Heading3"/>
        <w:numPr>
          <w:ilvl w:val="0"/>
          <w:numId w:val="31"/>
        </w:numPr>
        <w:ind w:left="851" w:hanging="851"/>
      </w:pPr>
      <w:r>
        <w:t>Hasil</w:t>
      </w:r>
    </w:p>
    <w:p w14:paraId="6E1D3576" w14:textId="3F904A1E" w:rsidR="005E387D" w:rsidRPr="005E387D" w:rsidRDefault="005E387D" w:rsidP="005E387D">
      <w:pPr>
        <w:ind w:firstLine="851"/>
      </w:pPr>
      <w:r>
        <w:t>Aplikasi SIDILAN Modul Capil adalah aplikasi untuk menampilkan</w:t>
      </w:r>
      <w:r w:rsidR="00323E56">
        <w:t xml:space="preserve"> serta memproses</w:t>
      </w:r>
      <w:r>
        <w:t xml:space="preserve"> data pengaj</w:t>
      </w:r>
      <w:r w:rsidR="00323E56">
        <w:t>uan berkas pencatatan sipil di Kabupaten Gianyar.</w:t>
      </w:r>
    </w:p>
    <w:p w14:paraId="22186050" w14:textId="05A5D8A2" w:rsidR="0004060C" w:rsidRDefault="0004060C" w:rsidP="0004060C">
      <w:pPr>
        <w:pStyle w:val="ListParagraph"/>
        <w:numPr>
          <w:ilvl w:val="3"/>
          <w:numId w:val="35"/>
        </w:numPr>
        <w:ind w:left="851" w:hanging="851"/>
      </w:pPr>
      <w:r>
        <w:t xml:space="preserve">Daftar Pengajuan </w:t>
      </w:r>
      <w:r w:rsidR="00323E56">
        <w:t xml:space="preserve">Penerbitan </w:t>
      </w:r>
      <w:r>
        <w:t>KK</w:t>
      </w:r>
      <w:r w:rsidR="00323E56">
        <w:t xml:space="preserve"> Baru</w:t>
      </w:r>
    </w:p>
    <w:p w14:paraId="1D7828C2" w14:textId="5E5B85C2" w:rsidR="00323E56" w:rsidRDefault="00323E56" w:rsidP="00323E56">
      <w:pPr>
        <w:pStyle w:val="ListParagraph"/>
        <w:ind w:left="0" w:firstLine="851"/>
      </w:pPr>
      <w:r>
        <w:t>Daftar Pengajuan Penerbitan KK Baru adalah halaman yang menampilkan daftar permohonan</w:t>
      </w:r>
      <w:r w:rsidR="00F668E2">
        <w:t xml:space="preserve"> pengajuan KK</w:t>
      </w:r>
      <w:r w:rsidR="00013772">
        <w:t xml:space="preserve"> serta beberapa informasi umum</w:t>
      </w:r>
      <w:r>
        <w:t xml:space="preserve"> y</w:t>
      </w:r>
      <w:r w:rsidR="00F668E2">
        <w:t>ang telah dibuat oleh pemohon</w:t>
      </w:r>
      <w:r>
        <w:t>.</w:t>
      </w:r>
    </w:p>
    <w:p w14:paraId="23BB3471" w14:textId="77777777" w:rsidR="00323E56" w:rsidRDefault="00323E56" w:rsidP="00323E56"/>
    <w:tbl>
      <w:tblPr>
        <w:tblStyle w:val="TableGrid"/>
        <w:tblW w:w="0" w:type="auto"/>
        <w:tblLook w:val="04A0" w:firstRow="1" w:lastRow="0" w:firstColumn="1" w:lastColumn="0" w:noHBand="0" w:noVBand="1"/>
      </w:tblPr>
      <w:tblGrid>
        <w:gridCol w:w="8234"/>
      </w:tblGrid>
      <w:tr w:rsidR="00323E56" w14:paraId="378F9F88" w14:textId="77777777" w:rsidTr="00323E56">
        <w:tc>
          <w:tcPr>
            <w:tcW w:w="8234" w:type="dxa"/>
          </w:tcPr>
          <w:p w14:paraId="40C097E2" w14:textId="2A0F56BB" w:rsidR="00323E56" w:rsidRDefault="00323E56" w:rsidP="00A52C4C">
            <w:pPr>
              <w:keepNext/>
              <w:spacing w:before="100"/>
            </w:pPr>
            <w:r>
              <w:rPr>
                <w:noProof/>
              </w:rPr>
              <w:lastRenderedPageBreak/>
              <w:drawing>
                <wp:inline distT="0" distB="0" distL="0" distR="0" wp14:anchorId="297F0460" wp14:editId="0AD91543">
                  <wp:extent cx="5091288" cy="2863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5 12-42-46.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91288" cy="2863850"/>
                          </a:xfrm>
                          <a:prstGeom prst="rect">
                            <a:avLst/>
                          </a:prstGeom>
                        </pic:spPr>
                      </pic:pic>
                    </a:graphicData>
                  </a:graphic>
                </wp:inline>
              </w:drawing>
            </w:r>
          </w:p>
        </w:tc>
      </w:tr>
    </w:tbl>
    <w:p w14:paraId="2F8C12E0" w14:textId="5A8E108D" w:rsidR="00323E56" w:rsidRDefault="00323E56" w:rsidP="00323E56">
      <w:pPr>
        <w:pStyle w:val="Caption"/>
        <w:rPr>
          <w:b w:val="0"/>
        </w:rPr>
      </w:pPr>
      <w:r>
        <w:t xml:space="preserve">Gambar 3. </w:t>
      </w:r>
      <w:r w:rsidR="0053187C">
        <w:rPr>
          <w:noProof/>
        </w:rPr>
        <w:fldChar w:fldCharType="begin"/>
      </w:r>
      <w:r w:rsidR="0053187C">
        <w:rPr>
          <w:noProof/>
        </w:rPr>
        <w:instrText xml:space="preserve"> SEQ Gambar_3. \* ARABIC </w:instrText>
      </w:r>
      <w:r w:rsidR="0053187C">
        <w:rPr>
          <w:noProof/>
        </w:rPr>
        <w:fldChar w:fldCharType="separate"/>
      </w:r>
      <w:r w:rsidR="00EE0AFD">
        <w:rPr>
          <w:noProof/>
        </w:rPr>
        <w:t>1</w:t>
      </w:r>
      <w:r w:rsidR="0053187C">
        <w:rPr>
          <w:noProof/>
        </w:rPr>
        <w:fldChar w:fldCharType="end"/>
      </w:r>
      <w:r>
        <w:rPr>
          <w:b w:val="0"/>
        </w:rPr>
        <w:t xml:space="preserve"> Halaman Daftar Pengajuan KK Baru</w:t>
      </w:r>
    </w:p>
    <w:p w14:paraId="25CA3CDF" w14:textId="0EE7F323" w:rsidR="00323E56" w:rsidRDefault="00323E56" w:rsidP="00323E56">
      <w:pPr>
        <w:ind w:firstLine="851"/>
      </w:pPr>
      <w:r>
        <w:t>Gambar 3.1 adalah tampilan dari halaman daftar pengajuan p</w:t>
      </w:r>
      <w:r w:rsidR="000746C8">
        <w:t>enerbitan KK baru. Daftar</w:t>
      </w:r>
      <w:r>
        <w:t xml:space="preserve"> tersebut menampilkan data yang dibutuhkan yaitu NIK pemohon, tanggal permohonan dibuat, status pengajuan dan desa pemohon.</w:t>
      </w:r>
    </w:p>
    <w:p w14:paraId="269A9F0C" w14:textId="77777777" w:rsidR="00323E56" w:rsidRPr="00323E56" w:rsidRDefault="00323E56" w:rsidP="00323E56">
      <w:pPr>
        <w:ind w:firstLine="851"/>
      </w:pPr>
    </w:p>
    <w:p w14:paraId="0EC6AA83" w14:textId="2B3FDBDA" w:rsidR="0004060C" w:rsidRDefault="0004060C" w:rsidP="0004060C">
      <w:pPr>
        <w:pStyle w:val="ListParagraph"/>
        <w:numPr>
          <w:ilvl w:val="3"/>
          <w:numId w:val="35"/>
        </w:numPr>
        <w:ind w:left="851" w:hanging="851"/>
      </w:pPr>
      <w:r>
        <w:t xml:space="preserve">Detail Pengajuan </w:t>
      </w:r>
      <w:r w:rsidR="00013772">
        <w:t xml:space="preserve">Penerbitan </w:t>
      </w:r>
      <w:r>
        <w:t>KK</w:t>
      </w:r>
      <w:r w:rsidR="00013772">
        <w:t xml:space="preserve"> Baru</w:t>
      </w:r>
    </w:p>
    <w:p w14:paraId="52B14EAA" w14:textId="5ADC77F1" w:rsidR="00013772" w:rsidRDefault="00013772" w:rsidP="00013772">
      <w:pPr>
        <w:pStyle w:val="ListParagraph"/>
        <w:ind w:left="0" w:firstLine="851"/>
      </w:pPr>
      <w:r>
        <w:t>Detail Pengajuan Penerbitan KK Baru adalah halaman yang menampilkan data detail dari suatu permohonan.</w:t>
      </w:r>
    </w:p>
    <w:p w14:paraId="56F2341D" w14:textId="77777777" w:rsidR="00013772" w:rsidRDefault="00013772" w:rsidP="00013772"/>
    <w:tbl>
      <w:tblPr>
        <w:tblStyle w:val="TableGrid"/>
        <w:tblW w:w="0" w:type="auto"/>
        <w:tblLook w:val="04A0" w:firstRow="1" w:lastRow="0" w:firstColumn="1" w:lastColumn="0" w:noHBand="0" w:noVBand="1"/>
      </w:tblPr>
      <w:tblGrid>
        <w:gridCol w:w="8234"/>
      </w:tblGrid>
      <w:tr w:rsidR="00013772" w14:paraId="13465527" w14:textId="77777777" w:rsidTr="00013772">
        <w:tc>
          <w:tcPr>
            <w:tcW w:w="8234" w:type="dxa"/>
          </w:tcPr>
          <w:p w14:paraId="698AF783" w14:textId="2CFC166A" w:rsidR="00013772" w:rsidRDefault="00013772" w:rsidP="00A52C4C">
            <w:pPr>
              <w:keepNext/>
              <w:spacing w:before="100"/>
            </w:pPr>
            <w:r>
              <w:rPr>
                <w:noProof/>
              </w:rPr>
              <w:lastRenderedPageBreak/>
              <w:drawing>
                <wp:inline distT="0" distB="0" distL="0" distR="0" wp14:anchorId="5DF4AEE2" wp14:editId="25E0487C">
                  <wp:extent cx="5091430" cy="286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2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F3C7790" w14:textId="6E81A3DA" w:rsidR="00013772" w:rsidRDefault="00013772" w:rsidP="00013772">
      <w:pPr>
        <w:pStyle w:val="Caption"/>
        <w:rPr>
          <w:b w:val="0"/>
        </w:rPr>
      </w:pPr>
      <w:r>
        <w:t xml:space="preserve">Gambar 3. </w:t>
      </w:r>
      <w:r w:rsidR="0053187C">
        <w:rPr>
          <w:noProof/>
        </w:rPr>
        <w:fldChar w:fldCharType="begin"/>
      </w:r>
      <w:r w:rsidR="0053187C">
        <w:rPr>
          <w:noProof/>
        </w:rPr>
        <w:instrText xml:space="preserve"> SEQ Gambar_3. \* ARABIC </w:instrText>
      </w:r>
      <w:r w:rsidR="0053187C">
        <w:rPr>
          <w:noProof/>
        </w:rPr>
        <w:fldChar w:fldCharType="separate"/>
      </w:r>
      <w:r w:rsidR="00EE0AFD">
        <w:rPr>
          <w:noProof/>
        </w:rPr>
        <w:t>2</w:t>
      </w:r>
      <w:r w:rsidR="0053187C">
        <w:rPr>
          <w:noProof/>
        </w:rPr>
        <w:fldChar w:fldCharType="end"/>
      </w:r>
      <w:r>
        <w:rPr>
          <w:b w:val="0"/>
        </w:rPr>
        <w:t xml:space="preserve"> Halaman Detail Pengajuan KK Baru</w:t>
      </w:r>
    </w:p>
    <w:p w14:paraId="3640C992" w14:textId="29327F30" w:rsidR="00013772" w:rsidRDefault="00013772" w:rsidP="00013772">
      <w:pPr>
        <w:ind w:firstLine="851"/>
      </w:pPr>
      <w:r>
        <w:t xml:space="preserve">Gambar 3.2 adalah tampilan dari halaman detail suatu pengajuan permohonan KK baru. Data penting yang ditampilkan </w:t>
      </w:r>
      <w:r w:rsidRPr="00013772">
        <w:rPr>
          <w:i/>
        </w:rPr>
        <w:t>list</w:t>
      </w:r>
      <w:r>
        <w:t xml:space="preserve"> form yang digunakan serta </w:t>
      </w:r>
      <w:r w:rsidRPr="00013772">
        <w:rPr>
          <w:i/>
        </w:rPr>
        <w:t>list</w:t>
      </w:r>
      <w:r>
        <w:t xml:space="preserve"> lampiran yang diupload oleh pemohon.</w:t>
      </w:r>
    </w:p>
    <w:p w14:paraId="621DB841" w14:textId="77777777" w:rsidR="00013772" w:rsidRPr="00013772" w:rsidRDefault="00013772" w:rsidP="00013772">
      <w:pPr>
        <w:ind w:firstLine="851"/>
      </w:pPr>
    </w:p>
    <w:p w14:paraId="1AFCE8B9" w14:textId="7378D1E7" w:rsidR="005E387D" w:rsidRDefault="005E387D" w:rsidP="0004060C">
      <w:pPr>
        <w:pStyle w:val="ListParagraph"/>
        <w:numPr>
          <w:ilvl w:val="3"/>
          <w:numId w:val="35"/>
        </w:numPr>
        <w:ind w:left="851" w:hanging="851"/>
      </w:pPr>
      <w:r>
        <w:t>Detail form F-1.01</w:t>
      </w:r>
    </w:p>
    <w:p w14:paraId="11462BA8" w14:textId="66E16130" w:rsidR="00013772" w:rsidRDefault="00013772" w:rsidP="00013772">
      <w:pPr>
        <w:ind w:firstLine="851"/>
      </w:pPr>
      <w:r>
        <w:t xml:space="preserve">Detail form F-1.01 adalah halaman yang menampilkan </w:t>
      </w:r>
      <w:r w:rsidR="00D93CA2">
        <w:t>data F-1.01 yang telah diinput oleh user. Form F-1.01 adalah form yang wajib diisi jika ingin mengajukan KK Baru.</w:t>
      </w:r>
    </w:p>
    <w:p w14:paraId="409D1FFF" w14:textId="77777777" w:rsidR="00D93CA2" w:rsidRDefault="00D93CA2" w:rsidP="00013772">
      <w:pPr>
        <w:ind w:firstLine="851"/>
      </w:pPr>
    </w:p>
    <w:tbl>
      <w:tblPr>
        <w:tblStyle w:val="TableGrid"/>
        <w:tblW w:w="0" w:type="auto"/>
        <w:tblLook w:val="04A0" w:firstRow="1" w:lastRow="0" w:firstColumn="1" w:lastColumn="0" w:noHBand="0" w:noVBand="1"/>
      </w:tblPr>
      <w:tblGrid>
        <w:gridCol w:w="8234"/>
      </w:tblGrid>
      <w:tr w:rsidR="00D93CA2" w14:paraId="7CA25085" w14:textId="77777777" w:rsidTr="00D93CA2">
        <w:tc>
          <w:tcPr>
            <w:tcW w:w="8234" w:type="dxa"/>
          </w:tcPr>
          <w:p w14:paraId="45AF998B" w14:textId="280992F3" w:rsidR="00D93CA2" w:rsidRDefault="00D93CA2" w:rsidP="00A52C4C">
            <w:pPr>
              <w:keepNext/>
              <w:spacing w:before="100"/>
            </w:pPr>
            <w:r>
              <w:rPr>
                <w:noProof/>
              </w:rPr>
              <w:lastRenderedPageBreak/>
              <w:drawing>
                <wp:inline distT="0" distB="0" distL="0" distR="0" wp14:anchorId="125742E1" wp14:editId="722CFCD4">
                  <wp:extent cx="5091430" cy="2863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4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6F5A4953" w14:textId="654234B5" w:rsidR="00D93CA2" w:rsidRDefault="00D93CA2" w:rsidP="00D93CA2">
      <w:pPr>
        <w:pStyle w:val="Caption"/>
        <w:rPr>
          <w:b w:val="0"/>
        </w:rPr>
      </w:pPr>
      <w:r>
        <w:t xml:space="preserve">Gambar 3. </w:t>
      </w:r>
      <w:r w:rsidR="0053187C">
        <w:rPr>
          <w:noProof/>
        </w:rPr>
        <w:fldChar w:fldCharType="begin"/>
      </w:r>
      <w:r w:rsidR="0053187C">
        <w:rPr>
          <w:noProof/>
        </w:rPr>
        <w:instrText xml:space="preserve"> SEQ Gambar_3. \* ARABIC </w:instrText>
      </w:r>
      <w:r w:rsidR="0053187C">
        <w:rPr>
          <w:noProof/>
        </w:rPr>
        <w:fldChar w:fldCharType="separate"/>
      </w:r>
      <w:r w:rsidR="00EE0AFD">
        <w:rPr>
          <w:noProof/>
        </w:rPr>
        <w:t>3</w:t>
      </w:r>
      <w:r w:rsidR="0053187C">
        <w:rPr>
          <w:noProof/>
        </w:rPr>
        <w:fldChar w:fldCharType="end"/>
      </w:r>
      <w:r>
        <w:rPr>
          <w:b w:val="0"/>
        </w:rPr>
        <w:t xml:space="preserve"> Halaman Detail Form F-1.01</w:t>
      </w:r>
    </w:p>
    <w:p w14:paraId="24D6F358" w14:textId="18DAB568" w:rsidR="00D93CA2" w:rsidRDefault="00D93CA2" w:rsidP="00D93CA2">
      <w:pPr>
        <w:ind w:firstLine="851"/>
      </w:pPr>
      <w:r>
        <w:t>Gambar 3.3 adalah tampilan dari halaman detail form F-1.01 dari suatu pengajuan permohonan KK Baru.</w:t>
      </w:r>
    </w:p>
    <w:p w14:paraId="37ECF75E" w14:textId="77777777" w:rsidR="00D93CA2" w:rsidRPr="00D93CA2" w:rsidRDefault="00D93CA2" w:rsidP="00D93CA2">
      <w:pPr>
        <w:ind w:firstLine="851"/>
      </w:pPr>
    </w:p>
    <w:p w14:paraId="5EAA502E" w14:textId="53B5C230" w:rsidR="0004060C" w:rsidRDefault="0004060C" w:rsidP="0004060C">
      <w:pPr>
        <w:pStyle w:val="ListParagraph"/>
        <w:numPr>
          <w:ilvl w:val="3"/>
          <w:numId w:val="35"/>
        </w:numPr>
        <w:ind w:left="851" w:hanging="851"/>
      </w:pPr>
      <w:r>
        <w:t>Perubahan Status Pengajuan KK</w:t>
      </w:r>
    </w:p>
    <w:p w14:paraId="196E0B9C" w14:textId="3CFEC6BA" w:rsidR="00D93CA2" w:rsidRDefault="00D93CA2" w:rsidP="00D93CA2">
      <w:pPr>
        <w:pStyle w:val="ListParagraph"/>
        <w:ind w:left="0" w:firstLine="851"/>
      </w:pPr>
      <w:r>
        <w:t xml:space="preserve">Perubahan Status Pengajuan KK adalah </w:t>
      </w:r>
      <w:r w:rsidRPr="00D93CA2">
        <w:rPr>
          <w:i/>
        </w:rPr>
        <w:t>modal/pop-up</w:t>
      </w:r>
      <w:r>
        <w:t xml:space="preserve"> yang menampilkan status pengajuan yang dapat diubah oleh petugas capil.</w:t>
      </w:r>
    </w:p>
    <w:p w14:paraId="2DC01552" w14:textId="77777777" w:rsidR="00D93CA2" w:rsidRDefault="00D93CA2" w:rsidP="00D93CA2"/>
    <w:tbl>
      <w:tblPr>
        <w:tblStyle w:val="TableGrid"/>
        <w:tblW w:w="0" w:type="auto"/>
        <w:tblLook w:val="04A0" w:firstRow="1" w:lastRow="0" w:firstColumn="1" w:lastColumn="0" w:noHBand="0" w:noVBand="1"/>
      </w:tblPr>
      <w:tblGrid>
        <w:gridCol w:w="8234"/>
      </w:tblGrid>
      <w:tr w:rsidR="00D93CA2" w14:paraId="0DF1A40F" w14:textId="77777777" w:rsidTr="00D93CA2">
        <w:tc>
          <w:tcPr>
            <w:tcW w:w="8234" w:type="dxa"/>
          </w:tcPr>
          <w:p w14:paraId="050E3AC7" w14:textId="7A8AF5FD" w:rsidR="00D93CA2" w:rsidRDefault="00D93CA2" w:rsidP="00A52C4C">
            <w:pPr>
              <w:keepNext/>
              <w:spacing w:before="100"/>
            </w:pPr>
            <w:r>
              <w:rPr>
                <w:noProof/>
              </w:rPr>
              <w:drawing>
                <wp:inline distT="0" distB="0" distL="0" distR="0" wp14:anchorId="400BDA8E" wp14:editId="34A3E58D">
                  <wp:extent cx="5091430" cy="286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3-47.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A61104C" w14:textId="1E387CD7" w:rsidR="00D93CA2" w:rsidRDefault="00D93CA2" w:rsidP="00D93CA2">
      <w:pPr>
        <w:pStyle w:val="Caption"/>
        <w:rPr>
          <w:b w:val="0"/>
        </w:rPr>
      </w:pPr>
      <w:r>
        <w:t xml:space="preserve">Gambar 3. </w:t>
      </w:r>
      <w:r w:rsidR="0053187C">
        <w:rPr>
          <w:noProof/>
        </w:rPr>
        <w:fldChar w:fldCharType="begin"/>
      </w:r>
      <w:r w:rsidR="0053187C">
        <w:rPr>
          <w:noProof/>
        </w:rPr>
        <w:instrText xml:space="preserve"> SEQ Gambar_3. \* ARABIC </w:instrText>
      </w:r>
      <w:r w:rsidR="0053187C">
        <w:rPr>
          <w:noProof/>
        </w:rPr>
        <w:fldChar w:fldCharType="separate"/>
      </w:r>
      <w:r w:rsidR="00EE0AFD">
        <w:rPr>
          <w:noProof/>
        </w:rPr>
        <w:t>4</w:t>
      </w:r>
      <w:r w:rsidR="0053187C">
        <w:rPr>
          <w:noProof/>
        </w:rPr>
        <w:fldChar w:fldCharType="end"/>
      </w:r>
      <w:r>
        <w:rPr>
          <w:b w:val="0"/>
        </w:rPr>
        <w:t xml:space="preserve"> Modal/Pop-up Status Pengajuan</w:t>
      </w:r>
    </w:p>
    <w:p w14:paraId="781A06F0" w14:textId="22A4FEE0" w:rsidR="00D93CA2" w:rsidRDefault="00D93CA2" w:rsidP="00D93CA2">
      <w:pPr>
        <w:ind w:firstLine="851"/>
      </w:pPr>
      <w:r>
        <w:lastRenderedPageBreak/>
        <w:t xml:space="preserve">Gambar 3.4 adalah tampilan dari </w:t>
      </w:r>
      <w:r w:rsidRPr="00D93CA2">
        <w:rPr>
          <w:i/>
        </w:rPr>
        <w:t>modal/pop-up</w:t>
      </w:r>
      <w:r>
        <w:t xml:space="preserve"> yang terdapat </w:t>
      </w:r>
      <w:r w:rsidRPr="00D93CA2">
        <w:rPr>
          <w:i/>
        </w:rPr>
        <w:t>dropdown</w:t>
      </w:r>
      <w:r>
        <w:t xml:space="preserve"> dimana </w:t>
      </w:r>
      <w:r w:rsidRPr="00D93CA2">
        <w:rPr>
          <w:i/>
        </w:rPr>
        <w:t>dropdown</w:t>
      </w:r>
      <w:r>
        <w:t xml:space="preserve"> berisi </w:t>
      </w:r>
      <w:r w:rsidRPr="00D93CA2">
        <w:rPr>
          <w:i/>
        </w:rPr>
        <w:t>list</w:t>
      </w:r>
      <w:r>
        <w:t xml:space="preserve"> status untuk suatu pengajuan. Jika </w:t>
      </w:r>
      <w:r w:rsidR="00CE6E82">
        <w:t xml:space="preserve">pengguna klik tombol </w:t>
      </w:r>
      <w:r w:rsidR="00CE6E82" w:rsidRPr="00CE6E82">
        <w:rPr>
          <w:i/>
        </w:rPr>
        <w:t>Save Changes</w:t>
      </w:r>
      <w:r w:rsidR="00CE6E82">
        <w:t xml:space="preserve"> maka status dari pengajuan tersebut akan berubah sesuai dengan status yang dipilih pada </w:t>
      </w:r>
      <w:r w:rsidR="00CE6E82" w:rsidRPr="00CE6E82">
        <w:rPr>
          <w:i/>
        </w:rPr>
        <w:t>dropdown</w:t>
      </w:r>
      <w:r w:rsidR="00CE6E82">
        <w:t>.</w:t>
      </w:r>
    </w:p>
    <w:p w14:paraId="2ED297F7" w14:textId="77777777" w:rsidR="00CE6E82" w:rsidRPr="00D93CA2" w:rsidRDefault="00CE6E82" w:rsidP="00E03594"/>
    <w:p w14:paraId="24D9D464" w14:textId="1E1AE738" w:rsidR="0004060C" w:rsidRDefault="0004060C" w:rsidP="0004060C">
      <w:pPr>
        <w:pStyle w:val="ListParagraph"/>
        <w:numPr>
          <w:ilvl w:val="3"/>
          <w:numId w:val="35"/>
        </w:numPr>
        <w:ind w:left="851" w:hanging="851"/>
      </w:pPr>
      <w:r>
        <w:t>Daftar Pengajuan</w:t>
      </w:r>
      <w:r w:rsidR="00F668E2">
        <w:t xml:space="preserve"> Penerbitan</w:t>
      </w:r>
      <w:r>
        <w:t xml:space="preserve"> KTP</w:t>
      </w:r>
      <w:r w:rsidR="00F668E2">
        <w:t xml:space="preserve"> Baru</w:t>
      </w:r>
    </w:p>
    <w:p w14:paraId="704A492A" w14:textId="600D32D1" w:rsidR="00F668E2" w:rsidRDefault="00F668E2" w:rsidP="00F668E2">
      <w:pPr>
        <w:pStyle w:val="ListParagraph"/>
        <w:ind w:left="0" w:firstLine="851"/>
      </w:pPr>
      <w:r>
        <w:t>Daftar Pengajuan Penerbitan KTP</w:t>
      </w:r>
      <w:r w:rsidRPr="00F668E2">
        <w:t xml:space="preserve"> Baru adalah halaman yang menampilkan daftar permohonan pengajuan KK serta beberapa informasi umum yang telah dibuat oleh pemohon</w:t>
      </w:r>
      <w:r>
        <w:t>.</w:t>
      </w:r>
    </w:p>
    <w:p w14:paraId="108BD8EA" w14:textId="77777777" w:rsidR="00F668E2" w:rsidRDefault="00F668E2" w:rsidP="00F668E2"/>
    <w:tbl>
      <w:tblPr>
        <w:tblStyle w:val="TableGrid"/>
        <w:tblW w:w="0" w:type="auto"/>
        <w:tblLook w:val="04A0" w:firstRow="1" w:lastRow="0" w:firstColumn="1" w:lastColumn="0" w:noHBand="0" w:noVBand="1"/>
      </w:tblPr>
      <w:tblGrid>
        <w:gridCol w:w="8234"/>
      </w:tblGrid>
      <w:tr w:rsidR="00F668E2" w14:paraId="7AC15840" w14:textId="77777777" w:rsidTr="00F668E2">
        <w:tc>
          <w:tcPr>
            <w:tcW w:w="8234" w:type="dxa"/>
          </w:tcPr>
          <w:p w14:paraId="5B2A2459" w14:textId="030AACEE" w:rsidR="00F668E2" w:rsidRDefault="004570B9" w:rsidP="004570B9">
            <w:pPr>
              <w:keepNext/>
              <w:spacing w:before="100"/>
            </w:pPr>
            <w:r>
              <w:rPr>
                <w:noProof/>
              </w:rPr>
              <w:drawing>
                <wp:inline distT="0" distB="0" distL="0" distR="0" wp14:anchorId="4B98D12B" wp14:editId="6D9F8C1B">
                  <wp:extent cx="5091430" cy="2863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3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6F318B2" w14:textId="3E793DAA" w:rsidR="00F668E2" w:rsidRDefault="00EE0AFD" w:rsidP="00F668E2">
      <w:pPr>
        <w:pStyle w:val="Caption"/>
        <w:rPr>
          <w:b w:val="0"/>
        </w:rPr>
      </w:pPr>
      <w:proofErr w:type="gramStart"/>
      <w:r>
        <w:t>Gambar 3</w:t>
      </w:r>
      <w:r w:rsidR="00F668E2">
        <w:t>.</w:t>
      </w:r>
      <w:proofErr w:type="gramEnd"/>
      <w:r w:rsidR="00F668E2">
        <w:t xml:space="preserve"> </w:t>
      </w:r>
      <w:r w:rsidR="0053187C">
        <w:rPr>
          <w:noProof/>
        </w:rPr>
        <w:fldChar w:fldCharType="begin"/>
      </w:r>
      <w:r w:rsidR="0053187C">
        <w:rPr>
          <w:noProof/>
        </w:rPr>
        <w:instrText xml:space="preserve"> SEQ Gambar_3. \* ARABIC </w:instrText>
      </w:r>
      <w:r w:rsidR="0053187C">
        <w:rPr>
          <w:noProof/>
        </w:rPr>
        <w:fldChar w:fldCharType="separate"/>
      </w:r>
      <w:r>
        <w:rPr>
          <w:noProof/>
        </w:rPr>
        <w:t>5</w:t>
      </w:r>
      <w:r w:rsidR="0053187C">
        <w:rPr>
          <w:noProof/>
        </w:rPr>
        <w:fldChar w:fldCharType="end"/>
      </w:r>
      <w:r w:rsidR="00F668E2">
        <w:rPr>
          <w:b w:val="0"/>
        </w:rPr>
        <w:t xml:space="preserve"> Halaman Pengajuan KTP Baru</w:t>
      </w:r>
    </w:p>
    <w:p w14:paraId="18598A16" w14:textId="286119DD" w:rsidR="00F668E2" w:rsidRDefault="00F668E2" w:rsidP="00F668E2">
      <w:pPr>
        <w:ind w:firstLine="851"/>
      </w:pPr>
      <w:r>
        <w:t>Gambar 3.5</w:t>
      </w:r>
      <w:r w:rsidRPr="00F668E2">
        <w:t xml:space="preserve"> adalah tampilan dari halaman daftar pengajua</w:t>
      </w:r>
      <w:r>
        <w:t>n penerbitan KTP</w:t>
      </w:r>
      <w:r w:rsidRPr="00F668E2">
        <w:t xml:space="preserve"> baru. Daftar tersebut menampilkan data yang dibutuhkan yaitu NIK pemohon, tanggal permohonan dibuat, status pengajuan dan desa pemohon</w:t>
      </w:r>
      <w:r>
        <w:t>.</w:t>
      </w:r>
    </w:p>
    <w:p w14:paraId="735BEB5C" w14:textId="77777777" w:rsidR="00F668E2" w:rsidRPr="00F668E2" w:rsidRDefault="00F668E2" w:rsidP="00F668E2"/>
    <w:p w14:paraId="7EE79EAC" w14:textId="13FD9AF7" w:rsidR="0004060C" w:rsidRDefault="0004060C" w:rsidP="0004060C">
      <w:pPr>
        <w:pStyle w:val="ListParagraph"/>
        <w:numPr>
          <w:ilvl w:val="3"/>
          <w:numId w:val="35"/>
        </w:numPr>
        <w:ind w:left="851" w:hanging="851"/>
      </w:pPr>
      <w:r>
        <w:t>Detail Pengajuan</w:t>
      </w:r>
      <w:r w:rsidR="00EE0AFD">
        <w:t xml:space="preserve"> Penerbitan</w:t>
      </w:r>
      <w:r>
        <w:t xml:space="preserve"> KTP</w:t>
      </w:r>
      <w:r w:rsidR="00EE0AFD">
        <w:t xml:space="preserve"> Baru</w:t>
      </w:r>
    </w:p>
    <w:p w14:paraId="2D9890CB" w14:textId="32302D29" w:rsidR="00EE0AFD" w:rsidRDefault="00EE0AFD" w:rsidP="00EE0AFD">
      <w:pPr>
        <w:pStyle w:val="ListParagraph"/>
        <w:ind w:left="0" w:firstLine="851"/>
      </w:pPr>
      <w:r>
        <w:t>Detail Pengajuan Penerbitan KTP</w:t>
      </w:r>
      <w:r w:rsidRPr="00EE0AFD">
        <w:t xml:space="preserve"> Baru adalah halaman yang menampilkan data detail dari suatu permohonan</w:t>
      </w:r>
      <w:r>
        <w:t xml:space="preserve"> pengajuan KTP</w:t>
      </w:r>
      <w:r w:rsidRPr="00EE0AFD">
        <w:t>.</w:t>
      </w:r>
    </w:p>
    <w:p w14:paraId="520E254A" w14:textId="77777777" w:rsidR="00EE0AFD" w:rsidRDefault="00EE0AFD" w:rsidP="00EE0AFD">
      <w:pPr>
        <w:pStyle w:val="ListParagraph"/>
        <w:ind w:left="0" w:firstLine="851"/>
      </w:pPr>
    </w:p>
    <w:tbl>
      <w:tblPr>
        <w:tblStyle w:val="TableGrid"/>
        <w:tblW w:w="0" w:type="auto"/>
        <w:tblLook w:val="04A0" w:firstRow="1" w:lastRow="0" w:firstColumn="1" w:lastColumn="0" w:noHBand="0" w:noVBand="1"/>
      </w:tblPr>
      <w:tblGrid>
        <w:gridCol w:w="8234"/>
      </w:tblGrid>
      <w:tr w:rsidR="00EE0AFD" w14:paraId="6D6EE32D" w14:textId="77777777" w:rsidTr="00EE0AFD">
        <w:tc>
          <w:tcPr>
            <w:tcW w:w="8234" w:type="dxa"/>
          </w:tcPr>
          <w:p w14:paraId="0EA86672" w14:textId="44BC5A0C" w:rsidR="00EE0AFD" w:rsidRDefault="004570B9" w:rsidP="004570B9">
            <w:pPr>
              <w:keepNext/>
              <w:spacing w:before="100"/>
            </w:pPr>
            <w:r>
              <w:rPr>
                <w:noProof/>
              </w:rPr>
              <w:lastRenderedPageBreak/>
              <w:drawing>
                <wp:inline distT="0" distB="0" distL="0" distR="0" wp14:anchorId="08D75222" wp14:editId="2BCBF2C6">
                  <wp:extent cx="5091430" cy="286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50.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4C3F7661" w14:textId="2049FF72" w:rsidR="00EE0AFD" w:rsidRDefault="00EE0AFD" w:rsidP="00EE0AFD">
      <w:pPr>
        <w:pStyle w:val="Caption"/>
        <w:rPr>
          <w:b w:val="0"/>
        </w:rPr>
      </w:pPr>
      <w:proofErr w:type="gramStart"/>
      <w:r>
        <w:t>Gambar 3.</w:t>
      </w:r>
      <w:proofErr w:type="gramEnd"/>
      <w:r>
        <w:t xml:space="preserve"> </w:t>
      </w:r>
      <w:fldSimple w:instr=" SEQ Gambar_3. \* ARABIC ">
        <w:r>
          <w:rPr>
            <w:noProof/>
          </w:rPr>
          <w:t>6</w:t>
        </w:r>
      </w:fldSimple>
      <w:r>
        <w:rPr>
          <w:b w:val="0"/>
        </w:rPr>
        <w:t xml:space="preserve"> Halaman Detail Pengajuan KTP Baru</w:t>
      </w:r>
    </w:p>
    <w:p w14:paraId="302A0D6D" w14:textId="78E63FD3" w:rsidR="00F668E2" w:rsidRDefault="004570B9" w:rsidP="00F668E2">
      <w:pPr>
        <w:pStyle w:val="ListParagraph"/>
        <w:ind w:left="0" w:firstLine="851"/>
        <w:rPr>
          <w:rFonts w:eastAsiaTheme="minorHAnsi" w:cstheme="minorBidi"/>
          <w:kern w:val="0"/>
          <w:szCs w:val="22"/>
          <w:lang w:val="en-US" w:eastAsia="en-US" w:bidi="ar-SA"/>
        </w:rPr>
      </w:pPr>
      <w:r>
        <w:rPr>
          <w:rFonts w:eastAsiaTheme="minorHAnsi" w:cstheme="minorBidi"/>
          <w:kern w:val="0"/>
          <w:szCs w:val="22"/>
          <w:lang w:val="en-US" w:eastAsia="en-US" w:bidi="ar-SA"/>
        </w:rPr>
        <w:t>Gambar 3.6</w:t>
      </w:r>
      <w:r w:rsidRPr="004570B9">
        <w:rPr>
          <w:rFonts w:eastAsiaTheme="minorHAnsi" w:cstheme="minorBidi"/>
          <w:kern w:val="0"/>
          <w:szCs w:val="22"/>
          <w:lang w:val="en-US" w:eastAsia="en-US" w:bidi="ar-SA"/>
        </w:rPr>
        <w:t xml:space="preserve"> adalah tampilan dari halaman deta</w:t>
      </w:r>
      <w:r>
        <w:rPr>
          <w:rFonts w:eastAsiaTheme="minorHAnsi" w:cstheme="minorBidi"/>
          <w:kern w:val="0"/>
          <w:szCs w:val="22"/>
          <w:lang w:val="en-US" w:eastAsia="en-US" w:bidi="ar-SA"/>
        </w:rPr>
        <w:t>il suatu pengajuan permohonan KTP</w:t>
      </w:r>
      <w:r w:rsidRPr="004570B9">
        <w:rPr>
          <w:rFonts w:eastAsiaTheme="minorHAnsi" w:cstheme="minorBidi"/>
          <w:kern w:val="0"/>
          <w:szCs w:val="22"/>
          <w:lang w:val="en-US" w:eastAsia="en-US" w:bidi="ar-SA"/>
        </w:rPr>
        <w:t xml:space="preserve"> baru. Data penting yang ditampilkan list form yang digunakan serta list lampiran yang diupload oleh pemohon.</w:t>
      </w:r>
    </w:p>
    <w:p w14:paraId="095547C0" w14:textId="77777777" w:rsidR="004570B9" w:rsidRDefault="004570B9" w:rsidP="00F668E2">
      <w:pPr>
        <w:pStyle w:val="ListParagraph"/>
        <w:ind w:left="0" w:firstLine="851"/>
      </w:pPr>
    </w:p>
    <w:p w14:paraId="4138D5A1" w14:textId="0B9B4AA5" w:rsidR="0004060C" w:rsidRDefault="0004060C" w:rsidP="0004060C">
      <w:pPr>
        <w:pStyle w:val="ListParagraph"/>
        <w:numPr>
          <w:ilvl w:val="3"/>
          <w:numId w:val="35"/>
        </w:numPr>
        <w:ind w:left="851" w:hanging="851"/>
      </w:pPr>
      <w:r>
        <w:t>Perubahan Status Pengajuan KTP</w:t>
      </w:r>
    </w:p>
    <w:p w14:paraId="3B0E01BD" w14:textId="03FDECFA" w:rsidR="00EE0AFD" w:rsidRPr="0004060C" w:rsidRDefault="00EE0AFD" w:rsidP="00EE0AFD">
      <w:pPr>
        <w:pStyle w:val="ListParagraph"/>
        <w:ind w:left="0" w:firstLine="851"/>
      </w:pPr>
      <w:proofErr w:type="gramStart"/>
      <w:r w:rsidRPr="00EE0AFD">
        <w:t>P</w:t>
      </w:r>
      <w:r>
        <w:t>erubahan Status Pengajuan KTP</w:t>
      </w:r>
      <w:r w:rsidRPr="00EE0AFD">
        <w:t xml:space="preserve"> adalah modal/pop-up yang menampilkan status pengajuan yang dapat diubah oleh petugas capil.</w:t>
      </w:r>
      <w:proofErr w:type="gramEnd"/>
    </w:p>
    <w:p w14:paraId="2C0CF5C8" w14:textId="77777777" w:rsidR="007522D0" w:rsidRDefault="007522D0" w:rsidP="007522D0"/>
    <w:tbl>
      <w:tblPr>
        <w:tblStyle w:val="TableGrid"/>
        <w:tblW w:w="0" w:type="auto"/>
        <w:tblLook w:val="04A0" w:firstRow="1" w:lastRow="0" w:firstColumn="1" w:lastColumn="0" w:noHBand="0" w:noVBand="1"/>
      </w:tblPr>
      <w:tblGrid>
        <w:gridCol w:w="8234"/>
      </w:tblGrid>
      <w:tr w:rsidR="00EE0AFD" w14:paraId="201BCA0C" w14:textId="77777777" w:rsidTr="00EE0AFD">
        <w:tc>
          <w:tcPr>
            <w:tcW w:w="8234" w:type="dxa"/>
          </w:tcPr>
          <w:p w14:paraId="37A06A53" w14:textId="4B9BB072" w:rsidR="00EE0AFD" w:rsidRDefault="004570B9" w:rsidP="004570B9">
            <w:pPr>
              <w:keepNext/>
              <w:spacing w:before="100"/>
            </w:pPr>
            <w:r>
              <w:rPr>
                <w:noProof/>
              </w:rPr>
              <w:lastRenderedPageBreak/>
              <w:drawing>
                <wp:inline distT="0" distB="0" distL="0" distR="0" wp14:anchorId="2ECCE4CD" wp14:editId="0C5C6FD2">
                  <wp:extent cx="5091430" cy="286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6-06.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F78F834" w14:textId="15CD4FDA" w:rsidR="00EE0AFD" w:rsidRDefault="00EE0AFD" w:rsidP="00EE0AFD">
      <w:pPr>
        <w:pStyle w:val="Caption"/>
        <w:rPr>
          <w:b w:val="0"/>
        </w:rPr>
      </w:pPr>
      <w:proofErr w:type="gramStart"/>
      <w:r>
        <w:t>Gambar 3.</w:t>
      </w:r>
      <w:proofErr w:type="gramEnd"/>
      <w:r>
        <w:t xml:space="preserve"> </w:t>
      </w:r>
      <w:fldSimple w:instr=" SEQ Gambar_3. \* ARABIC ">
        <w:r>
          <w:rPr>
            <w:noProof/>
          </w:rPr>
          <w:t>7</w:t>
        </w:r>
      </w:fldSimple>
      <w:r w:rsidR="00E62044">
        <w:rPr>
          <w:b w:val="0"/>
        </w:rPr>
        <w:t xml:space="preserve"> Modal/Pop-up Status Pengajuan</w:t>
      </w:r>
    </w:p>
    <w:p w14:paraId="794CE3D5" w14:textId="49CBBBB3" w:rsidR="00E62044" w:rsidRDefault="00E62044" w:rsidP="00E62044">
      <w:pPr>
        <w:ind w:firstLine="851"/>
      </w:pPr>
      <w:proofErr w:type="gramStart"/>
      <w:r>
        <w:t xml:space="preserve">Gambar 3.7 adalah tampilan dari </w:t>
      </w:r>
      <w:r w:rsidRPr="00D93CA2">
        <w:rPr>
          <w:i/>
        </w:rPr>
        <w:t>modal/pop-up</w:t>
      </w:r>
      <w:r>
        <w:t xml:space="preserve"> yang terdapat </w:t>
      </w:r>
      <w:r w:rsidRPr="00D93CA2">
        <w:rPr>
          <w:i/>
        </w:rPr>
        <w:t>dropdown</w:t>
      </w:r>
      <w:r>
        <w:t xml:space="preserve"> dimana </w:t>
      </w:r>
      <w:r w:rsidRPr="00D93CA2">
        <w:rPr>
          <w:i/>
        </w:rPr>
        <w:t>dropdown</w:t>
      </w:r>
      <w:r>
        <w:t xml:space="preserve"> berisi </w:t>
      </w:r>
      <w:r w:rsidRPr="00D93CA2">
        <w:rPr>
          <w:i/>
        </w:rPr>
        <w:t>list</w:t>
      </w:r>
      <w:r>
        <w:t xml:space="preserve"> status untuk suatu pengajuan.</w:t>
      </w:r>
      <w:proofErr w:type="gramEnd"/>
      <w:r>
        <w:t xml:space="preserve"> Jika pengguna klik tombol </w:t>
      </w:r>
      <w:r w:rsidRPr="00CE6E82">
        <w:rPr>
          <w:i/>
        </w:rPr>
        <w:t>Save Changes</w:t>
      </w:r>
      <w:r>
        <w:t xml:space="preserve"> maka status dari pengajuan tersebut </w:t>
      </w:r>
      <w:proofErr w:type="gramStart"/>
      <w:r>
        <w:t>akan</w:t>
      </w:r>
      <w:proofErr w:type="gramEnd"/>
      <w:r>
        <w:t xml:space="preserve"> berubah sesuai dengan status yang dipilih pada </w:t>
      </w:r>
      <w:r w:rsidRPr="00CE6E82">
        <w:rPr>
          <w:i/>
        </w:rPr>
        <w:t>dropdown</w:t>
      </w:r>
      <w:r>
        <w:t>.</w:t>
      </w:r>
    </w:p>
    <w:p w14:paraId="27EC9593" w14:textId="77777777" w:rsidR="00E62044" w:rsidRPr="00E62044" w:rsidRDefault="00E62044" w:rsidP="00E62044"/>
    <w:p w14:paraId="46A10E5A" w14:textId="3E5303FA" w:rsidR="007522D0" w:rsidRDefault="00E510EF" w:rsidP="00E510EF">
      <w:pPr>
        <w:pStyle w:val="Heading2"/>
        <w:numPr>
          <w:ilvl w:val="0"/>
          <w:numId w:val="28"/>
        </w:numPr>
        <w:ind w:left="851" w:hanging="851"/>
        <w:rPr>
          <w:rFonts w:eastAsia="Times New Roman" w:cs="Times New Roman"/>
          <w:szCs w:val="24"/>
        </w:rPr>
      </w:pPr>
      <w:r>
        <w:rPr>
          <w:rFonts w:eastAsia="Times New Roman" w:cs="Times New Roman"/>
          <w:szCs w:val="24"/>
        </w:rPr>
        <w:t>Modul Masyarakat</w:t>
      </w:r>
    </w:p>
    <w:p w14:paraId="7432B784" w14:textId="4A390BDD" w:rsidR="00D00BE5" w:rsidRDefault="00D00BE5" w:rsidP="00D00BE5">
      <w:pPr>
        <w:ind w:firstLine="851"/>
      </w:pPr>
      <w:r>
        <w:t xml:space="preserve">Modul Masyarakat adalah bagian sistem yang dapat diakses oleh masyarakat desa di Kabupaten Gianyar yang sudah terdaftar pada </w:t>
      </w:r>
      <w:r w:rsidRPr="00D00BE5">
        <w:rPr>
          <w:i/>
        </w:rPr>
        <w:t>database</w:t>
      </w:r>
      <w:r>
        <w:t xml:space="preserve"> Masyarakat Kabupaten Gianyar. </w:t>
      </w:r>
      <w:proofErr w:type="gramStart"/>
      <w:r>
        <w:t>Masyarakat dapat membuat pengajuan berkas-berkas catatan sipil.</w:t>
      </w:r>
      <w:proofErr w:type="gramEnd"/>
    </w:p>
    <w:p w14:paraId="452D6177" w14:textId="1D68658A" w:rsidR="009372B1" w:rsidRDefault="00B31B60" w:rsidP="009372B1">
      <w:pPr>
        <w:pStyle w:val="Heading3"/>
        <w:numPr>
          <w:ilvl w:val="2"/>
          <w:numId w:val="37"/>
        </w:numPr>
        <w:ind w:left="851" w:hanging="851"/>
      </w:pPr>
      <w:r>
        <w:t>Melihat Pengajuan</w:t>
      </w:r>
    </w:p>
    <w:p w14:paraId="490C30F4" w14:textId="08AA3B59" w:rsidR="009372B1" w:rsidRPr="009372B1" w:rsidRDefault="009372B1" w:rsidP="009372B1">
      <w:pPr>
        <w:ind w:firstLine="851"/>
      </w:pPr>
      <w:proofErr w:type="gramStart"/>
      <w:r>
        <w:t xml:space="preserve">Masyarakat dapat melihat pengajuan yang telah dibuat oleh </w:t>
      </w:r>
      <w:r w:rsidR="00B73BAF">
        <w:t>yang bersangkutan.</w:t>
      </w:r>
      <w:proofErr w:type="gramEnd"/>
      <w:r w:rsidR="00B73BAF">
        <w:t xml:space="preserve"> </w:t>
      </w:r>
      <w:proofErr w:type="gramStart"/>
      <w:r w:rsidR="00B73BAF">
        <w:t>Seluruh pengajuan dapat dilihat dalam satu daftar.</w:t>
      </w:r>
      <w:proofErr w:type="gramEnd"/>
    </w:p>
    <w:p w14:paraId="028F0111" w14:textId="12986EB8" w:rsidR="00B31B60" w:rsidRDefault="009D08AB" w:rsidP="009D08AB">
      <w:pPr>
        <w:pStyle w:val="ListParagraph"/>
        <w:numPr>
          <w:ilvl w:val="3"/>
          <w:numId w:val="38"/>
        </w:numPr>
        <w:ind w:left="851" w:hanging="851"/>
      </w:pPr>
      <w:r>
        <w:t>Model Pengajuan</w:t>
      </w:r>
    </w:p>
    <w:p w14:paraId="05B374EA" w14:textId="0E297982" w:rsidR="00B73BAF" w:rsidRDefault="00B73BAF" w:rsidP="00B73BAF">
      <w:pPr>
        <w:pStyle w:val="ListParagraph"/>
        <w:ind w:left="0" w:firstLine="851"/>
      </w:pPr>
      <w:r>
        <w:t xml:space="preserve">Model Pengajuan adalah model yang digunakan untuk mendapatkan data pengajuan seorang </w:t>
      </w:r>
      <w:r w:rsidRPr="00B73BAF">
        <w:rPr>
          <w:i/>
        </w:rPr>
        <w:t>user</w:t>
      </w:r>
      <w:r>
        <w:t xml:space="preserve"> umum.</w:t>
      </w:r>
    </w:p>
    <w:p w14:paraId="442D0519" w14:textId="77777777" w:rsidR="00B73BAF" w:rsidRDefault="00B73BAF" w:rsidP="00B73BAF"/>
    <w:tbl>
      <w:tblPr>
        <w:tblStyle w:val="TableGrid"/>
        <w:tblW w:w="0" w:type="auto"/>
        <w:tblLook w:val="04A0" w:firstRow="1" w:lastRow="0" w:firstColumn="1" w:lastColumn="0" w:noHBand="0" w:noVBand="1"/>
      </w:tblPr>
      <w:tblGrid>
        <w:gridCol w:w="8234"/>
      </w:tblGrid>
      <w:tr w:rsidR="00B73BAF" w14:paraId="13A18A9C" w14:textId="77777777" w:rsidTr="00B73BAF">
        <w:tc>
          <w:tcPr>
            <w:tcW w:w="8234" w:type="dxa"/>
          </w:tcPr>
          <w:p w14:paraId="6D3D81A3" w14:textId="77777777" w:rsidR="00ED6ED2" w:rsidRDefault="00ED6ED2" w:rsidP="00ED6ED2">
            <w:pPr>
              <w:pStyle w:val="KodeProgram"/>
            </w:pPr>
            <w:r>
              <w:t>&lt;?php</w:t>
            </w:r>
          </w:p>
          <w:p w14:paraId="6BA3429F" w14:textId="77777777" w:rsidR="00ED6ED2" w:rsidRDefault="00ED6ED2" w:rsidP="00ED6ED2">
            <w:pPr>
              <w:pStyle w:val="KodeProgram"/>
            </w:pPr>
          </w:p>
          <w:p w14:paraId="713FCA11" w14:textId="77777777" w:rsidR="00ED6ED2" w:rsidRDefault="00ED6ED2" w:rsidP="00ED6ED2">
            <w:pPr>
              <w:pStyle w:val="KodeProgram"/>
            </w:pPr>
            <w:r>
              <w:t>class Pengajuan_model extends CI_Model</w:t>
            </w:r>
          </w:p>
          <w:p w14:paraId="3737D534" w14:textId="77777777" w:rsidR="00ED6ED2" w:rsidRDefault="00ED6ED2" w:rsidP="00ED6ED2">
            <w:pPr>
              <w:pStyle w:val="KodeProgram"/>
            </w:pPr>
            <w:r>
              <w:lastRenderedPageBreak/>
              <w:t>{</w:t>
            </w:r>
          </w:p>
          <w:p w14:paraId="73FAFC70" w14:textId="77777777" w:rsidR="00ED6ED2" w:rsidRDefault="00ED6ED2" w:rsidP="00ED6ED2">
            <w:pPr>
              <w:pStyle w:val="KodeProgram"/>
            </w:pPr>
            <w:r>
              <w:t xml:space="preserve">    public function __construct()</w:t>
            </w:r>
          </w:p>
          <w:p w14:paraId="7EB338A3" w14:textId="77777777" w:rsidR="00ED6ED2" w:rsidRDefault="00ED6ED2" w:rsidP="00ED6ED2">
            <w:pPr>
              <w:pStyle w:val="KodeProgram"/>
            </w:pPr>
            <w:r>
              <w:t xml:space="preserve">    {</w:t>
            </w:r>
          </w:p>
          <w:p w14:paraId="3C90D168" w14:textId="77777777" w:rsidR="00ED6ED2" w:rsidRDefault="00ED6ED2" w:rsidP="00ED6ED2">
            <w:pPr>
              <w:pStyle w:val="KodeProgram"/>
            </w:pPr>
            <w:r>
              <w:t xml:space="preserve">        parent::__construct();</w:t>
            </w:r>
          </w:p>
          <w:p w14:paraId="13199B44" w14:textId="77777777" w:rsidR="00B73BAF" w:rsidRDefault="00ED6ED2" w:rsidP="00ED6ED2">
            <w:pPr>
              <w:pStyle w:val="KodeProgram"/>
            </w:pPr>
            <w:r>
              <w:t xml:space="preserve">    }</w:t>
            </w:r>
          </w:p>
          <w:p w14:paraId="58663906" w14:textId="77777777" w:rsidR="00ED6ED2" w:rsidRDefault="00ED6ED2" w:rsidP="00ED6ED2">
            <w:pPr>
              <w:pStyle w:val="KodeProgram"/>
            </w:pPr>
          </w:p>
          <w:p w14:paraId="27038CDF" w14:textId="4E23B242" w:rsidR="00ED6ED2" w:rsidRDefault="00ED6ED2" w:rsidP="00ED6ED2">
            <w:pPr>
              <w:pStyle w:val="KodeProgram"/>
            </w:pPr>
            <w:r>
              <w:t xml:space="preserve">    public function get_pengajuan_by_id($id_pengajuan)</w:t>
            </w:r>
          </w:p>
          <w:p w14:paraId="4E40177C" w14:textId="77777777" w:rsidR="00ED6ED2" w:rsidRDefault="00ED6ED2" w:rsidP="00ED6ED2">
            <w:pPr>
              <w:pStyle w:val="KodeProgram"/>
            </w:pPr>
            <w:r>
              <w:t xml:space="preserve">    {</w:t>
            </w:r>
          </w:p>
          <w:p w14:paraId="0BD1CD09" w14:textId="77777777" w:rsidR="00ED6ED2" w:rsidRDefault="00ED6ED2" w:rsidP="00ED6ED2">
            <w:pPr>
              <w:pStyle w:val="KodeProgram"/>
            </w:pPr>
            <w:r>
              <w:t xml:space="preserve">        $data_pengajuan = $this-&gt;db-&gt;select('</w:t>
            </w:r>
          </w:p>
          <w:p w14:paraId="0AB395B5" w14:textId="77777777" w:rsidR="00ED6ED2" w:rsidRDefault="00ED6ED2" w:rsidP="00ED6ED2">
            <w:pPr>
              <w:pStyle w:val="KodeProgram"/>
            </w:pPr>
            <w:r>
              <w:t xml:space="preserve">                                                ta_pengajuan.*, </w:t>
            </w:r>
          </w:p>
          <w:p w14:paraId="26830684" w14:textId="77777777" w:rsidR="00ED6ED2" w:rsidRDefault="00ED6ED2" w:rsidP="00ED6ED2">
            <w:pPr>
              <w:pStyle w:val="KodeProgram"/>
            </w:pPr>
            <w:r>
              <w:t xml:space="preserve">                                                ref_layanan.layanan_nama as layanan</w:t>
            </w:r>
          </w:p>
          <w:p w14:paraId="0B9DAD8E" w14:textId="77777777" w:rsidR="00ED6ED2" w:rsidRDefault="00ED6ED2" w:rsidP="00ED6ED2">
            <w:pPr>
              <w:pStyle w:val="KodeProgram"/>
            </w:pPr>
            <w:r>
              <w:t xml:space="preserve">                                            ')</w:t>
            </w:r>
          </w:p>
          <w:p w14:paraId="3B17CB85" w14:textId="77777777" w:rsidR="00ED6ED2" w:rsidRDefault="00ED6ED2" w:rsidP="00ED6ED2">
            <w:pPr>
              <w:pStyle w:val="KodeProgram"/>
            </w:pPr>
            <w:r>
              <w:t xml:space="preserve">                                -&gt;from('ta_pengajuan')</w:t>
            </w:r>
          </w:p>
          <w:p w14:paraId="1AE78A3B" w14:textId="77777777" w:rsidR="00ED6ED2" w:rsidRDefault="00ED6ED2" w:rsidP="00ED6ED2">
            <w:pPr>
              <w:pStyle w:val="KodeProgram"/>
            </w:pPr>
            <w:r>
              <w:t xml:space="preserve">                                -&gt;join('ref_layanan', 'ta_pengajuan.pengajuan_jenis_layanan = ref_layanan.layanan_id')</w:t>
            </w:r>
          </w:p>
          <w:p w14:paraId="3FAEB5E7" w14:textId="77777777" w:rsidR="00ED6ED2" w:rsidRDefault="00ED6ED2" w:rsidP="00ED6ED2">
            <w:pPr>
              <w:pStyle w:val="KodeProgram"/>
            </w:pPr>
            <w:r>
              <w:t xml:space="preserve">                                -&gt;where('pengajuan_id', $id_pengajuan)</w:t>
            </w:r>
          </w:p>
          <w:p w14:paraId="2C8528CC" w14:textId="77777777" w:rsidR="00ED6ED2" w:rsidRDefault="00ED6ED2" w:rsidP="00ED6ED2">
            <w:pPr>
              <w:pStyle w:val="KodeProgram"/>
            </w:pPr>
            <w:r>
              <w:t xml:space="preserve">                                -&gt;get()</w:t>
            </w:r>
          </w:p>
          <w:p w14:paraId="0B7AF7B3" w14:textId="77777777" w:rsidR="00ED6ED2" w:rsidRDefault="00ED6ED2" w:rsidP="00ED6ED2">
            <w:pPr>
              <w:pStyle w:val="KodeProgram"/>
            </w:pPr>
            <w:r>
              <w:t xml:space="preserve">                                -&gt;row();</w:t>
            </w:r>
          </w:p>
          <w:p w14:paraId="077D3C7D" w14:textId="77777777" w:rsidR="00ED6ED2" w:rsidRDefault="00ED6ED2" w:rsidP="00ED6ED2">
            <w:pPr>
              <w:pStyle w:val="KodeProgram"/>
            </w:pPr>
          </w:p>
          <w:p w14:paraId="6A862C33" w14:textId="77777777" w:rsidR="00ED6ED2" w:rsidRDefault="00ED6ED2" w:rsidP="00ED6ED2">
            <w:pPr>
              <w:pStyle w:val="KodeProgram"/>
            </w:pPr>
            <w:r>
              <w:t xml:space="preserve">        $data_form_pengajuan = $this-&gt;db-&gt;select('*')</w:t>
            </w:r>
          </w:p>
          <w:p w14:paraId="385A817C" w14:textId="77777777" w:rsidR="00ED6ED2" w:rsidRDefault="00ED6ED2" w:rsidP="00ED6ED2">
            <w:pPr>
              <w:pStyle w:val="KodeProgram"/>
            </w:pPr>
            <w:r>
              <w:t xml:space="preserve">                                        -&gt;from('ta_detail_pengajuan_form')</w:t>
            </w:r>
          </w:p>
          <w:p w14:paraId="03264D8A" w14:textId="77777777" w:rsidR="00ED6ED2" w:rsidRDefault="00ED6ED2" w:rsidP="00ED6ED2">
            <w:pPr>
              <w:pStyle w:val="KodeProgram"/>
            </w:pPr>
            <w:r>
              <w:t xml:space="preserve">                                        -&gt;join('ref_jenis_form', 'ta_detail_pengajuan_form.detail_pengajuan_form_jenis_form_id = ref_jenis_form.jenis_form_id')</w:t>
            </w:r>
          </w:p>
          <w:p w14:paraId="6F79524A" w14:textId="77777777" w:rsidR="00ED6ED2" w:rsidRDefault="00ED6ED2" w:rsidP="00ED6ED2">
            <w:pPr>
              <w:pStyle w:val="KodeProgram"/>
            </w:pPr>
            <w:r>
              <w:t xml:space="preserve">                                        -&gt;where('detail_pengajuan_form_pengajuan_id', $id_pengajuan)</w:t>
            </w:r>
          </w:p>
          <w:p w14:paraId="1C56D2B4" w14:textId="77777777" w:rsidR="00ED6ED2" w:rsidRDefault="00ED6ED2" w:rsidP="00ED6ED2">
            <w:pPr>
              <w:pStyle w:val="KodeProgram"/>
            </w:pPr>
            <w:r>
              <w:t xml:space="preserve">                                        -&gt;get()</w:t>
            </w:r>
          </w:p>
          <w:p w14:paraId="49DE0A7F" w14:textId="77777777" w:rsidR="00ED6ED2" w:rsidRDefault="00ED6ED2" w:rsidP="00ED6ED2">
            <w:pPr>
              <w:pStyle w:val="KodeProgram"/>
            </w:pPr>
            <w:r>
              <w:t xml:space="preserve">                                        -&gt;result();</w:t>
            </w:r>
          </w:p>
          <w:p w14:paraId="6645926F" w14:textId="77777777" w:rsidR="00ED6ED2" w:rsidRDefault="00ED6ED2" w:rsidP="00ED6ED2">
            <w:pPr>
              <w:pStyle w:val="KodeProgram"/>
            </w:pPr>
          </w:p>
          <w:p w14:paraId="160FA689" w14:textId="77777777" w:rsidR="00ED6ED2" w:rsidRDefault="00ED6ED2" w:rsidP="00ED6ED2">
            <w:pPr>
              <w:pStyle w:val="KodeProgram"/>
            </w:pPr>
            <w:r>
              <w:t xml:space="preserve">        $data_lampiran_pengajuan = $this-&gt;db-&gt;select('*')</w:t>
            </w:r>
          </w:p>
          <w:p w14:paraId="7174930F" w14:textId="77777777" w:rsidR="00ED6ED2" w:rsidRDefault="00ED6ED2" w:rsidP="00ED6ED2">
            <w:pPr>
              <w:pStyle w:val="KodeProgram"/>
            </w:pPr>
            <w:r>
              <w:t xml:space="preserve">                                            -&gt;from('ta_detail_pengajuan_lampiran')</w:t>
            </w:r>
          </w:p>
          <w:p w14:paraId="203A969F" w14:textId="77777777" w:rsidR="00ED6ED2" w:rsidRDefault="00ED6ED2" w:rsidP="00ED6ED2">
            <w:pPr>
              <w:pStyle w:val="KodeProgram"/>
            </w:pPr>
            <w:r>
              <w:t xml:space="preserve">                                            -&gt;where('detail_pengajuan_lampiran_pengajuan_id', $id_pengajuan)</w:t>
            </w:r>
          </w:p>
          <w:p w14:paraId="02B10218" w14:textId="77777777" w:rsidR="00ED6ED2" w:rsidRDefault="00ED6ED2" w:rsidP="00ED6ED2">
            <w:pPr>
              <w:pStyle w:val="KodeProgram"/>
            </w:pPr>
            <w:r>
              <w:t xml:space="preserve">                                            -&gt;get()</w:t>
            </w:r>
          </w:p>
          <w:p w14:paraId="5BAA0C43" w14:textId="77777777" w:rsidR="00ED6ED2" w:rsidRDefault="00ED6ED2" w:rsidP="00ED6ED2">
            <w:pPr>
              <w:pStyle w:val="KodeProgram"/>
            </w:pPr>
            <w:r>
              <w:t xml:space="preserve">                                            -&gt;result();</w:t>
            </w:r>
          </w:p>
          <w:p w14:paraId="25A5535D" w14:textId="77777777" w:rsidR="00ED6ED2" w:rsidRDefault="00ED6ED2" w:rsidP="00ED6ED2">
            <w:pPr>
              <w:pStyle w:val="KodeProgram"/>
            </w:pPr>
          </w:p>
          <w:p w14:paraId="527BEC47" w14:textId="77777777" w:rsidR="00ED6ED2" w:rsidRDefault="00ED6ED2" w:rsidP="00ED6ED2">
            <w:pPr>
              <w:pStyle w:val="KodeProgram"/>
            </w:pPr>
            <w:r>
              <w:t xml:space="preserve">        $form_pengajuan = array();</w:t>
            </w:r>
          </w:p>
          <w:p w14:paraId="7724434B" w14:textId="77777777" w:rsidR="00ED6ED2" w:rsidRDefault="00ED6ED2" w:rsidP="00ED6ED2">
            <w:pPr>
              <w:pStyle w:val="KodeProgram"/>
            </w:pPr>
            <w:r>
              <w:t xml:space="preserve">        foreach($data_form_pengajuan as $form) {</w:t>
            </w:r>
          </w:p>
          <w:p w14:paraId="45369CD7" w14:textId="77777777" w:rsidR="00ED6ED2" w:rsidRDefault="00ED6ED2" w:rsidP="00ED6ED2">
            <w:pPr>
              <w:pStyle w:val="KodeProgram"/>
            </w:pPr>
            <w:r>
              <w:t xml:space="preserve">            $nama_tabel = $form-&gt;jenis_form_nama_tabel;</w:t>
            </w:r>
          </w:p>
          <w:p w14:paraId="5B2BC30A" w14:textId="77777777" w:rsidR="00ED6ED2" w:rsidRDefault="00ED6ED2" w:rsidP="00ED6ED2">
            <w:pPr>
              <w:pStyle w:val="KodeProgram"/>
            </w:pPr>
            <w:r>
              <w:t xml:space="preserve">            // mengubah dari ta_f* ke f*_id</w:t>
            </w:r>
          </w:p>
          <w:p w14:paraId="38E635CB" w14:textId="77777777" w:rsidR="00ED6ED2" w:rsidRDefault="00ED6ED2" w:rsidP="00ED6ED2">
            <w:pPr>
              <w:pStyle w:val="KodeProgram"/>
            </w:pPr>
            <w:r>
              <w:t xml:space="preserve">            $field_id = str_</w:t>
            </w:r>
            <w:proofErr w:type="gramStart"/>
            <w:r>
              <w:t>replace(</w:t>
            </w:r>
            <w:proofErr w:type="gramEnd"/>
            <w:r>
              <w:t>'ta_f', 'f', $nama_tabel) . '_id';</w:t>
            </w:r>
          </w:p>
          <w:p w14:paraId="72AA7A72" w14:textId="77777777" w:rsidR="00ED6ED2" w:rsidRDefault="00ED6ED2" w:rsidP="00ED6ED2">
            <w:pPr>
              <w:pStyle w:val="KodeProgram"/>
            </w:pPr>
            <w:r>
              <w:t xml:space="preserve">            // mengubah dari ta_f* ke f*_pengajuan_id</w:t>
            </w:r>
          </w:p>
          <w:p w14:paraId="11284F1E" w14:textId="77777777" w:rsidR="00ED6ED2" w:rsidRDefault="00ED6ED2" w:rsidP="00ED6ED2">
            <w:pPr>
              <w:pStyle w:val="KodeProgram"/>
            </w:pPr>
            <w:r>
              <w:t xml:space="preserve">            $field_pengajuan_id = str_</w:t>
            </w:r>
            <w:proofErr w:type="gramStart"/>
            <w:r>
              <w:t>replace(</w:t>
            </w:r>
            <w:proofErr w:type="gramEnd"/>
            <w:r>
              <w:t>'ta_f', 'f', $nama_tabel) . '_pengajuan_id';</w:t>
            </w:r>
          </w:p>
          <w:p w14:paraId="526FF45C" w14:textId="77777777" w:rsidR="00ED6ED2" w:rsidRDefault="00ED6ED2" w:rsidP="00ED6ED2">
            <w:pPr>
              <w:pStyle w:val="KodeProgram"/>
            </w:pPr>
            <w:r>
              <w:t xml:space="preserve">            $used_form = $this-&gt;db-&gt;select($field_id)</w:t>
            </w:r>
          </w:p>
          <w:p w14:paraId="2BFE4BAF" w14:textId="77777777" w:rsidR="00ED6ED2" w:rsidRDefault="00ED6ED2" w:rsidP="00ED6ED2">
            <w:pPr>
              <w:pStyle w:val="KodeProgram"/>
            </w:pPr>
            <w:r>
              <w:t xml:space="preserve">                            -&gt;from($nama_tabel)</w:t>
            </w:r>
          </w:p>
          <w:p w14:paraId="55AA3F61" w14:textId="77777777" w:rsidR="00ED6ED2" w:rsidRDefault="00ED6ED2" w:rsidP="00ED6ED2">
            <w:pPr>
              <w:pStyle w:val="KodeProgram"/>
            </w:pPr>
            <w:r>
              <w:t xml:space="preserve">                            -&gt;where($field_pengajuan_id, $id_pengajuan)</w:t>
            </w:r>
          </w:p>
          <w:p w14:paraId="7F4E5F06" w14:textId="77777777" w:rsidR="00ED6ED2" w:rsidRDefault="00ED6ED2" w:rsidP="00ED6ED2">
            <w:pPr>
              <w:pStyle w:val="KodeProgram"/>
            </w:pPr>
            <w:r>
              <w:t xml:space="preserve">                            -&gt;get()</w:t>
            </w:r>
          </w:p>
          <w:p w14:paraId="7CA073DE" w14:textId="77777777" w:rsidR="00ED6ED2" w:rsidRDefault="00ED6ED2" w:rsidP="00ED6ED2">
            <w:pPr>
              <w:pStyle w:val="KodeProgram"/>
            </w:pPr>
            <w:r>
              <w:t xml:space="preserve">                            -&gt;row();</w:t>
            </w:r>
          </w:p>
          <w:p w14:paraId="328A143E" w14:textId="77777777" w:rsidR="00ED6ED2" w:rsidRDefault="00ED6ED2" w:rsidP="00ED6ED2">
            <w:pPr>
              <w:pStyle w:val="KodeProgram"/>
            </w:pPr>
          </w:p>
          <w:p w14:paraId="76376D74" w14:textId="77777777" w:rsidR="00ED6ED2" w:rsidRDefault="00ED6ED2" w:rsidP="00ED6ED2">
            <w:pPr>
              <w:pStyle w:val="KodeProgram"/>
            </w:pPr>
            <w:r>
              <w:t xml:space="preserve">            array_push($form_pengajuan, array(</w:t>
            </w:r>
          </w:p>
          <w:p w14:paraId="476F00AA" w14:textId="77777777" w:rsidR="00ED6ED2" w:rsidRDefault="00ED6ED2" w:rsidP="00ED6ED2">
            <w:pPr>
              <w:pStyle w:val="KodeProgram"/>
            </w:pPr>
            <w:r>
              <w:lastRenderedPageBreak/>
              <w:t xml:space="preserve">                'nama_form' =&gt; $form-&gt;jenis_form_nama,</w:t>
            </w:r>
          </w:p>
          <w:p w14:paraId="0879479D" w14:textId="77777777" w:rsidR="00ED6ED2" w:rsidRDefault="00ED6ED2" w:rsidP="00ED6ED2">
            <w:pPr>
              <w:pStyle w:val="KodeProgram"/>
            </w:pPr>
            <w:r>
              <w:t xml:space="preserve">                'form_id'   =&gt; $used_form-&gt;$field_id,</w:t>
            </w:r>
          </w:p>
          <w:p w14:paraId="2FBCFAF3" w14:textId="77777777" w:rsidR="00ED6ED2" w:rsidRDefault="00ED6ED2" w:rsidP="00ED6ED2">
            <w:pPr>
              <w:pStyle w:val="KodeProgram"/>
            </w:pPr>
            <w:r>
              <w:t xml:space="preserve">                'url'       =&gt; $form-&gt;jenis_form_url</w:t>
            </w:r>
          </w:p>
          <w:p w14:paraId="7FF3F67E" w14:textId="77777777" w:rsidR="00ED6ED2" w:rsidRDefault="00ED6ED2" w:rsidP="00ED6ED2">
            <w:pPr>
              <w:pStyle w:val="KodeProgram"/>
            </w:pPr>
            <w:r>
              <w:t xml:space="preserve">            ));</w:t>
            </w:r>
          </w:p>
          <w:p w14:paraId="4D444525" w14:textId="77777777" w:rsidR="00ED6ED2" w:rsidRDefault="00ED6ED2" w:rsidP="00ED6ED2">
            <w:pPr>
              <w:pStyle w:val="KodeProgram"/>
            </w:pPr>
            <w:r>
              <w:t xml:space="preserve">        } </w:t>
            </w:r>
          </w:p>
          <w:p w14:paraId="4F1D8291" w14:textId="77777777" w:rsidR="00ED6ED2" w:rsidRDefault="00ED6ED2" w:rsidP="00ED6ED2">
            <w:pPr>
              <w:pStyle w:val="KodeProgram"/>
            </w:pPr>
          </w:p>
          <w:p w14:paraId="3A26E49F" w14:textId="77777777" w:rsidR="00ED6ED2" w:rsidRDefault="00ED6ED2" w:rsidP="00ED6ED2">
            <w:pPr>
              <w:pStyle w:val="KodeProgram"/>
            </w:pPr>
            <w:r>
              <w:t xml:space="preserve">        $data = array(</w:t>
            </w:r>
          </w:p>
          <w:p w14:paraId="011D697A" w14:textId="77777777" w:rsidR="00ED6ED2" w:rsidRDefault="00ED6ED2" w:rsidP="00ED6ED2">
            <w:pPr>
              <w:pStyle w:val="KodeProgram"/>
            </w:pPr>
            <w:r>
              <w:t xml:space="preserve">            'pengajuan'             =&gt; $data_pengajuan,</w:t>
            </w:r>
          </w:p>
          <w:p w14:paraId="60642C42" w14:textId="77777777" w:rsidR="00ED6ED2" w:rsidRDefault="00ED6ED2" w:rsidP="00ED6ED2">
            <w:pPr>
              <w:pStyle w:val="KodeProgram"/>
            </w:pPr>
            <w:r>
              <w:t xml:space="preserve">            'form_pengajuan'        =&gt; $form_pengajuan,</w:t>
            </w:r>
          </w:p>
          <w:p w14:paraId="7E02CFFE" w14:textId="77777777" w:rsidR="00ED6ED2" w:rsidRDefault="00ED6ED2" w:rsidP="00ED6ED2">
            <w:pPr>
              <w:pStyle w:val="KodeProgram"/>
            </w:pPr>
            <w:r>
              <w:t xml:space="preserve">            'lampiran_pengajuan'    =&gt; $data_lampiran_pengajuan</w:t>
            </w:r>
          </w:p>
          <w:p w14:paraId="4CF23DC8" w14:textId="77777777" w:rsidR="00ED6ED2" w:rsidRDefault="00ED6ED2" w:rsidP="00ED6ED2">
            <w:pPr>
              <w:pStyle w:val="KodeProgram"/>
            </w:pPr>
            <w:r>
              <w:t xml:space="preserve">        );</w:t>
            </w:r>
          </w:p>
          <w:p w14:paraId="0438FAE6" w14:textId="77777777" w:rsidR="00ED6ED2" w:rsidRDefault="00ED6ED2" w:rsidP="00ED6ED2">
            <w:pPr>
              <w:pStyle w:val="KodeProgram"/>
            </w:pPr>
          </w:p>
          <w:p w14:paraId="18FE09D9" w14:textId="77777777" w:rsidR="00ED6ED2" w:rsidRDefault="00ED6ED2" w:rsidP="00ED6ED2">
            <w:pPr>
              <w:pStyle w:val="KodeProgram"/>
            </w:pPr>
            <w:r>
              <w:t xml:space="preserve">        return $data;</w:t>
            </w:r>
          </w:p>
          <w:p w14:paraId="64CC7776" w14:textId="77777777" w:rsidR="00ED6ED2" w:rsidRDefault="00ED6ED2" w:rsidP="00ED6ED2">
            <w:pPr>
              <w:pStyle w:val="KodeProgram"/>
            </w:pPr>
            <w:r>
              <w:t xml:space="preserve">    }</w:t>
            </w:r>
          </w:p>
          <w:p w14:paraId="130FDB76" w14:textId="77777777" w:rsidR="00ED6ED2" w:rsidRDefault="00ED6ED2" w:rsidP="00ED6ED2">
            <w:pPr>
              <w:pStyle w:val="KodeProgram"/>
            </w:pPr>
          </w:p>
          <w:p w14:paraId="6262FF6D" w14:textId="77777777" w:rsidR="00ED6ED2" w:rsidRDefault="00ED6ED2" w:rsidP="00ED6ED2">
            <w:pPr>
              <w:pStyle w:val="KodeProgram"/>
            </w:pPr>
            <w:r>
              <w:t xml:space="preserve">    public function get_pengajuan_by_nik($nik_pemohon)</w:t>
            </w:r>
          </w:p>
          <w:p w14:paraId="0AEDF655" w14:textId="77777777" w:rsidR="00ED6ED2" w:rsidRDefault="00ED6ED2" w:rsidP="00ED6ED2">
            <w:pPr>
              <w:pStyle w:val="KodeProgram"/>
            </w:pPr>
            <w:r>
              <w:t xml:space="preserve">    {</w:t>
            </w:r>
          </w:p>
          <w:p w14:paraId="660FC669" w14:textId="77777777" w:rsidR="00ED6ED2" w:rsidRDefault="00ED6ED2" w:rsidP="00ED6ED2">
            <w:pPr>
              <w:pStyle w:val="KodeProgram"/>
            </w:pPr>
            <w:r>
              <w:t xml:space="preserve">        return $this-&gt;db-&gt;select('*')</w:t>
            </w:r>
          </w:p>
          <w:p w14:paraId="063B9871" w14:textId="77777777" w:rsidR="00ED6ED2" w:rsidRDefault="00ED6ED2" w:rsidP="00ED6ED2">
            <w:pPr>
              <w:pStyle w:val="KodeProgram"/>
            </w:pPr>
            <w:r>
              <w:t xml:space="preserve">                        -&gt;from('ta_pengajuan')</w:t>
            </w:r>
          </w:p>
          <w:p w14:paraId="3753E8EA" w14:textId="77777777" w:rsidR="00ED6ED2" w:rsidRDefault="00ED6ED2" w:rsidP="00ED6ED2">
            <w:pPr>
              <w:pStyle w:val="KodeProgram"/>
            </w:pPr>
            <w:r>
              <w:t xml:space="preserve">                        -&gt;where('pengajuan_nik', $nik_pemohon)</w:t>
            </w:r>
          </w:p>
          <w:p w14:paraId="291B25E3" w14:textId="77777777" w:rsidR="00ED6ED2" w:rsidRDefault="00ED6ED2" w:rsidP="00ED6ED2">
            <w:pPr>
              <w:pStyle w:val="KodeProgram"/>
            </w:pPr>
            <w:r>
              <w:t xml:space="preserve">                        -&gt;get()</w:t>
            </w:r>
          </w:p>
          <w:p w14:paraId="118936E1" w14:textId="77777777" w:rsidR="00ED6ED2" w:rsidRDefault="00ED6ED2" w:rsidP="00ED6ED2">
            <w:pPr>
              <w:pStyle w:val="KodeProgram"/>
            </w:pPr>
            <w:r>
              <w:t xml:space="preserve">                        -&gt;result();</w:t>
            </w:r>
          </w:p>
          <w:p w14:paraId="42BD6C79" w14:textId="580B1F2B" w:rsidR="00ED6ED2" w:rsidRDefault="00ED6ED2" w:rsidP="00ED6ED2">
            <w:pPr>
              <w:pStyle w:val="KodeProgram"/>
            </w:pPr>
            <w:r>
              <w:t xml:space="preserve">    }</w:t>
            </w:r>
          </w:p>
          <w:p w14:paraId="3774B71C" w14:textId="4A7A64AB" w:rsidR="00ED6ED2" w:rsidRDefault="00ED6ED2" w:rsidP="00ED6ED2">
            <w:pPr>
              <w:pStyle w:val="KodeProgram"/>
            </w:pPr>
            <w:r>
              <w:t>}</w:t>
            </w:r>
          </w:p>
        </w:tc>
      </w:tr>
    </w:tbl>
    <w:p w14:paraId="4C66576C" w14:textId="346AAF5F" w:rsidR="00B73BAF" w:rsidRDefault="00B73BAF" w:rsidP="00B73BAF">
      <w:pPr>
        <w:pStyle w:val="Caption"/>
        <w:rPr>
          <w:b w:val="0"/>
        </w:rPr>
      </w:pPr>
      <w:r>
        <w:lastRenderedPageBreak/>
        <w:t xml:space="preserve">Kode Program 3. </w:t>
      </w:r>
      <w:fldSimple w:instr=" SEQ Kode_Program_3. \* ARABIC ">
        <w:r w:rsidR="00C32FCD">
          <w:rPr>
            <w:noProof/>
          </w:rPr>
          <w:t>9</w:t>
        </w:r>
      </w:fldSimple>
      <w:proofErr w:type="gramStart"/>
      <w:r>
        <w:rPr>
          <w:b w:val="0"/>
        </w:rPr>
        <w:t xml:space="preserve"> Pengajuan_model.php</w:t>
      </w:r>
      <w:proofErr w:type="gramEnd"/>
    </w:p>
    <w:p w14:paraId="1C20E129" w14:textId="0EB3827A" w:rsidR="00B73BAF" w:rsidRDefault="00B73BAF" w:rsidP="00B73BAF">
      <w:pPr>
        <w:ind w:firstLine="851"/>
      </w:pPr>
      <w:proofErr w:type="gramStart"/>
      <w:r>
        <w:t xml:space="preserve">Kode Program 3.9 merupakan kode program untuk mendapatkan semua data pengajuan baik KK maupun KTP berdasarkan </w:t>
      </w:r>
      <w:r w:rsidRPr="00B73BAF">
        <w:rPr>
          <w:rStyle w:val="KodeProgramChar"/>
        </w:rPr>
        <w:t>id_user</w:t>
      </w:r>
      <w:r>
        <w:t>.</w:t>
      </w:r>
      <w:proofErr w:type="gramEnd"/>
      <w:r>
        <w:t xml:space="preserve"> </w:t>
      </w:r>
      <w:proofErr w:type="gramStart"/>
      <w:r>
        <w:t xml:space="preserve">Data didapatkan dari tabel </w:t>
      </w:r>
      <w:r w:rsidRPr="00B73BAF">
        <w:rPr>
          <w:rStyle w:val="KodeProgramChar"/>
        </w:rPr>
        <w:t>ta_pengajuan</w:t>
      </w:r>
      <w:r>
        <w:t xml:space="preserve">, </w:t>
      </w:r>
      <w:r w:rsidRPr="00B73BAF">
        <w:rPr>
          <w:rStyle w:val="KodeProgramChar"/>
        </w:rPr>
        <w:t>ta_detail_pengajuan_form</w:t>
      </w:r>
      <w:r>
        <w:t xml:space="preserve"> dan </w:t>
      </w:r>
      <w:r w:rsidRPr="00B73BAF">
        <w:rPr>
          <w:rStyle w:val="KodeProgramChar"/>
        </w:rPr>
        <w:t>ta_detail_pengajuan_lampiran</w:t>
      </w:r>
      <w:r>
        <w:t>.</w:t>
      </w:r>
      <w:proofErr w:type="gramEnd"/>
    </w:p>
    <w:p w14:paraId="30CCDB2F" w14:textId="77777777" w:rsidR="00B73BAF" w:rsidRPr="00B73BAF" w:rsidRDefault="00B73BAF" w:rsidP="00B73BAF">
      <w:pPr>
        <w:ind w:firstLine="851"/>
      </w:pPr>
    </w:p>
    <w:p w14:paraId="4A78AD2D" w14:textId="7CDC3460" w:rsidR="009D08AB" w:rsidRDefault="009D08AB" w:rsidP="009D08AB">
      <w:pPr>
        <w:pStyle w:val="ListParagraph"/>
        <w:numPr>
          <w:ilvl w:val="3"/>
          <w:numId w:val="38"/>
        </w:numPr>
        <w:ind w:left="851" w:hanging="851"/>
      </w:pPr>
      <w:r>
        <w:t>Controller Pengajuan</w:t>
      </w:r>
    </w:p>
    <w:p w14:paraId="32ACAD62" w14:textId="7A619779" w:rsidR="00433291" w:rsidRDefault="00433291" w:rsidP="00433291">
      <w:pPr>
        <w:pStyle w:val="ListParagraph"/>
        <w:ind w:left="0" w:firstLine="851"/>
      </w:pPr>
      <w:proofErr w:type="gramStart"/>
      <w:r>
        <w:t xml:space="preserve">Controller Pengajuan adalah controller yang </w:t>
      </w:r>
      <w:r w:rsidR="00A71333">
        <w:t xml:space="preserve">digunakan untuk menerima </w:t>
      </w:r>
      <w:r w:rsidR="00A71333" w:rsidRPr="00270885">
        <w:rPr>
          <w:i/>
        </w:rPr>
        <w:t>request</w:t>
      </w:r>
      <w:r w:rsidR="00A71333">
        <w:t xml:space="preserve"> data pengajuan yang telah dibuat oleh seorang user umum dan memberikan </w:t>
      </w:r>
      <w:r w:rsidR="00A71333" w:rsidRPr="00270885">
        <w:rPr>
          <w:i/>
        </w:rPr>
        <w:t>response</w:t>
      </w:r>
      <w:r w:rsidR="00A71333">
        <w:t xml:space="preserve"> berdasarkan data yang diminta.</w:t>
      </w:r>
      <w:proofErr w:type="gramEnd"/>
    </w:p>
    <w:p w14:paraId="64BB2404" w14:textId="77777777" w:rsidR="00A71333" w:rsidRDefault="00A71333" w:rsidP="00A71333"/>
    <w:tbl>
      <w:tblPr>
        <w:tblStyle w:val="TableGrid"/>
        <w:tblW w:w="0" w:type="auto"/>
        <w:tblLook w:val="04A0" w:firstRow="1" w:lastRow="0" w:firstColumn="1" w:lastColumn="0" w:noHBand="0" w:noVBand="1"/>
      </w:tblPr>
      <w:tblGrid>
        <w:gridCol w:w="8234"/>
      </w:tblGrid>
      <w:tr w:rsidR="00A71333" w14:paraId="26C61A79" w14:textId="77777777" w:rsidTr="00A71333">
        <w:tc>
          <w:tcPr>
            <w:tcW w:w="8234" w:type="dxa"/>
          </w:tcPr>
          <w:p w14:paraId="309FDE2E" w14:textId="77777777" w:rsidR="00590915" w:rsidRDefault="00590915" w:rsidP="00590915">
            <w:pPr>
              <w:pStyle w:val="KodeProgram"/>
            </w:pPr>
            <w:r>
              <w:t>&lt;?php</w:t>
            </w:r>
          </w:p>
          <w:p w14:paraId="001B471B" w14:textId="77777777" w:rsidR="00590915" w:rsidRDefault="00590915" w:rsidP="00590915">
            <w:pPr>
              <w:pStyle w:val="KodeProgram"/>
            </w:pPr>
            <w:r>
              <w:t>defined('BASEPATH') or exit('No direct script access allowed');</w:t>
            </w:r>
          </w:p>
          <w:p w14:paraId="318399B9" w14:textId="77777777" w:rsidR="00590915" w:rsidRDefault="00590915" w:rsidP="00590915">
            <w:pPr>
              <w:pStyle w:val="KodeProgram"/>
            </w:pPr>
          </w:p>
          <w:p w14:paraId="20AD098E" w14:textId="77777777" w:rsidR="00590915" w:rsidRDefault="00590915" w:rsidP="00590915">
            <w:pPr>
              <w:pStyle w:val="KodeProgram"/>
            </w:pPr>
            <w:r>
              <w:t>class Pengajuan extends CI_Controller</w:t>
            </w:r>
          </w:p>
          <w:p w14:paraId="2954490E" w14:textId="77777777" w:rsidR="00590915" w:rsidRDefault="00590915" w:rsidP="00590915">
            <w:pPr>
              <w:pStyle w:val="KodeProgram"/>
            </w:pPr>
            <w:r>
              <w:t>{</w:t>
            </w:r>
          </w:p>
          <w:p w14:paraId="218367F8" w14:textId="77777777" w:rsidR="00590915" w:rsidRDefault="00590915" w:rsidP="00590915">
            <w:pPr>
              <w:pStyle w:val="KodeProgram"/>
            </w:pPr>
            <w:r>
              <w:t xml:space="preserve">    public function __construct()</w:t>
            </w:r>
          </w:p>
          <w:p w14:paraId="49384C51" w14:textId="77777777" w:rsidR="00590915" w:rsidRDefault="00590915" w:rsidP="00590915">
            <w:pPr>
              <w:pStyle w:val="KodeProgram"/>
            </w:pPr>
            <w:r>
              <w:t xml:space="preserve">    {</w:t>
            </w:r>
          </w:p>
          <w:p w14:paraId="0FD4943F" w14:textId="77777777" w:rsidR="00590915" w:rsidRDefault="00590915" w:rsidP="00590915">
            <w:pPr>
              <w:pStyle w:val="KodeProgram"/>
            </w:pPr>
            <w:r>
              <w:t xml:space="preserve">        parent::__construct();</w:t>
            </w:r>
          </w:p>
          <w:p w14:paraId="6948000A" w14:textId="77777777" w:rsidR="00590915" w:rsidRDefault="00590915" w:rsidP="00590915">
            <w:pPr>
              <w:pStyle w:val="KodeProgram"/>
            </w:pPr>
            <w:r>
              <w:t xml:space="preserve">        $this-&gt;load-&gt;model('Umum/Pengajuan_model', 'pengajuan_model');</w:t>
            </w:r>
          </w:p>
          <w:p w14:paraId="0A366098" w14:textId="77777777" w:rsidR="00590915" w:rsidRDefault="00590915" w:rsidP="00590915">
            <w:pPr>
              <w:pStyle w:val="KodeProgram"/>
            </w:pPr>
            <w:r>
              <w:t xml:space="preserve">        $this-&gt;load-&gt;model('Ref_model');</w:t>
            </w:r>
          </w:p>
          <w:p w14:paraId="63245C57" w14:textId="77777777" w:rsidR="00590915" w:rsidRDefault="00590915" w:rsidP="00590915">
            <w:pPr>
              <w:pStyle w:val="KodeProgram"/>
            </w:pPr>
            <w:r>
              <w:t xml:space="preserve">        $this-&gt;load-&gt;helper('check_login_helper');</w:t>
            </w:r>
          </w:p>
          <w:p w14:paraId="04F76D7F" w14:textId="77777777" w:rsidR="00590915" w:rsidRDefault="00590915" w:rsidP="00590915">
            <w:pPr>
              <w:pStyle w:val="KodeProgram"/>
            </w:pPr>
            <w:r>
              <w:t xml:space="preserve">        check_login($this-&gt;session);</w:t>
            </w:r>
          </w:p>
          <w:p w14:paraId="2330463A" w14:textId="77777777" w:rsidR="00590915" w:rsidRDefault="00590915" w:rsidP="00590915">
            <w:pPr>
              <w:pStyle w:val="KodeProgram"/>
            </w:pPr>
            <w:r>
              <w:lastRenderedPageBreak/>
              <w:t xml:space="preserve">    }</w:t>
            </w:r>
          </w:p>
          <w:p w14:paraId="0E02F58A" w14:textId="77777777" w:rsidR="00590915" w:rsidRDefault="00590915" w:rsidP="00590915">
            <w:pPr>
              <w:pStyle w:val="KodeProgram"/>
            </w:pPr>
          </w:p>
          <w:p w14:paraId="22927A23" w14:textId="77777777" w:rsidR="00590915" w:rsidRDefault="00590915" w:rsidP="00590915">
            <w:pPr>
              <w:pStyle w:val="KodeProgram"/>
            </w:pPr>
            <w:r>
              <w:t xml:space="preserve">    public function index()</w:t>
            </w:r>
          </w:p>
          <w:p w14:paraId="686463BC" w14:textId="77777777" w:rsidR="00590915" w:rsidRDefault="00590915" w:rsidP="00590915">
            <w:pPr>
              <w:pStyle w:val="KodeProgram"/>
            </w:pPr>
            <w:r>
              <w:t xml:space="preserve">    {</w:t>
            </w:r>
          </w:p>
          <w:p w14:paraId="6E530706" w14:textId="77777777" w:rsidR="00590915" w:rsidRDefault="00590915" w:rsidP="00590915">
            <w:pPr>
              <w:pStyle w:val="KodeProgram"/>
            </w:pPr>
            <w:r>
              <w:t xml:space="preserve">        $data['content'] = 'backend/umum/pengajuan/index';</w:t>
            </w:r>
          </w:p>
          <w:p w14:paraId="02416852" w14:textId="77777777" w:rsidR="00590915" w:rsidRDefault="00590915" w:rsidP="00590915">
            <w:pPr>
              <w:pStyle w:val="KodeProgram"/>
            </w:pPr>
            <w:r>
              <w:t xml:space="preserve">        $data['title'] = 'Daftar Pengajuan';</w:t>
            </w:r>
          </w:p>
          <w:p w14:paraId="224BBE13" w14:textId="77777777" w:rsidR="00590915" w:rsidRDefault="00590915" w:rsidP="00590915">
            <w:pPr>
              <w:pStyle w:val="KodeProgram"/>
            </w:pPr>
            <w:r>
              <w:t xml:space="preserve">        $data['layanan']            = $this-&gt;pengajuan_model-&gt;get_all_layanan();</w:t>
            </w:r>
          </w:p>
          <w:p w14:paraId="4EC79FCB" w14:textId="77777777" w:rsidR="00590915" w:rsidRDefault="00590915" w:rsidP="00590915">
            <w:pPr>
              <w:pStyle w:val="KodeProgram"/>
            </w:pPr>
            <w:r>
              <w:t xml:space="preserve">        $data['status_pengajuan']   = $this-&gt;pengajuan_model-&gt;get_all_status_pengajuan();</w:t>
            </w:r>
          </w:p>
          <w:p w14:paraId="5B4A04C3" w14:textId="77777777" w:rsidR="00590915" w:rsidRDefault="00590915" w:rsidP="00590915">
            <w:pPr>
              <w:pStyle w:val="KodeProgram"/>
            </w:pPr>
            <w:r>
              <w:t xml:space="preserve">        $data['breadcrumbs']        = array(</w:t>
            </w:r>
          </w:p>
          <w:p w14:paraId="41A59AC3" w14:textId="77777777" w:rsidR="00590915" w:rsidRDefault="00590915" w:rsidP="00590915">
            <w:pPr>
              <w:pStyle w:val="KodeProgram"/>
            </w:pPr>
            <w:r>
              <w:t xml:space="preserve">            array(</w:t>
            </w:r>
          </w:p>
          <w:p w14:paraId="092EF03A" w14:textId="77777777" w:rsidR="00590915" w:rsidRDefault="00590915" w:rsidP="00590915">
            <w:pPr>
              <w:pStyle w:val="KodeProgram"/>
            </w:pPr>
            <w:r>
              <w:t xml:space="preserve">                'url'       =&gt; 'umum/pengajuan/daftar-pengajuan',</w:t>
            </w:r>
          </w:p>
          <w:p w14:paraId="68C29C30" w14:textId="77777777" w:rsidR="00590915" w:rsidRDefault="00590915" w:rsidP="00590915">
            <w:pPr>
              <w:pStyle w:val="KodeProgram"/>
            </w:pPr>
            <w:r>
              <w:t xml:space="preserve">                'title'     =&gt; 'Pengajuan'</w:t>
            </w:r>
          </w:p>
          <w:p w14:paraId="0CEEC358" w14:textId="77777777" w:rsidR="00590915" w:rsidRDefault="00590915" w:rsidP="00590915">
            <w:pPr>
              <w:pStyle w:val="KodeProgram"/>
            </w:pPr>
            <w:r>
              <w:t xml:space="preserve">            ),</w:t>
            </w:r>
          </w:p>
          <w:p w14:paraId="3EC8BBA5" w14:textId="77777777" w:rsidR="00590915" w:rsidRDefault="00590915" w:rsidP="00590915">
            <w:pPr>
              <w:pStyle w:val="KodeProgram"/>
            </w:pPr>
            <w:r>
              <w:t xml:space="preserve">        );</w:t>
            </w:r>
          </w:p>
          <w:p w14:paraId="35D37705" w14:textId="77777777" w:rsidR="00590915" w:rsidRDefault="00590915" w:rsidP="00590915">
            <w:pPr>
              <w:pStyle w:val="KodeProgram"/>
            </w:pPr>
          </w:p>
          <w:p w14:paraId="0C89B8A3" w14:textId="77777777" w:rsidR="00590915" w:rsidRDefault="00590915" w:rsidP="00590915">
            <w:pPr>
              <w:pStyle w:val="KodeProgram"/>
            </w:pPr>
            <w:r>
              <w:t xml:space="preserve">        $this-&gt;load-&gt;view('layouts/master_umum', $data);</w:t>
            </w:r>
          </w:p>
          <w:p w14:paraId="1A7CF313" w14:textId="77777777" w:rsidR="00590915" w:rsidRDefault="00590915" w:rsidP="00590915">
            <w:pPr>
              <w:pStyle w:val="KodeProgram"/>
            </w:pPr>
            <w:r>
              <w:t xml:space="preserve">    }</w:t>
            </w:r>
          </w:p>
          <w:p w14:paraId="4685D9AC" w14:textId="77777777" w:rsidR="00590915" w:rsidRDefault="00590915" w:rsidP="00590915">
            <w:pPr>
              <w:pStyle w:val="KodeProgram"/>
            </w:pPr>
          </w:p>
          <w:p w14:paraId="17FC770D" w14:textId="77777777" w:rsidR="00590915" w:rsidRDefault="00590915" w:rsidP="00590915">
            <w:pPr>
              <w:pStyle w:val="KodeProgram"/>
            </w:pPr>
            <w:r>
              <w:t xml:space="preserve">    public function show($pengajuan_id)</w:t>
            </w:r>
          </w:p>
          <w:p w14:paraId="4B6FDFD9" w14:textId="77777777" w:rsidR="00590915" w:rsidRDefault="00590915" w:rsidP="00590915">
            <w:pPr>
              <w:pStyle w:val="KodeProgram"/>
            </w:pPr>
            <w:r>
              <w:t xml:space="preserve">    {</w:t>
            </w:r>
          </w:p>
          <w:p w14:paraId="1DEB7588" w14:textId="77777777" w:rsidR="00590915" w:rsidRDefault="00590915" w:rsidP="00590915">
            <w:pPr>
              <w:pStyle w:val="KodeProgram"/>
            </w:pPr>
            <w:r>
              <w:t xml:space="preserve">        $data['content'] = 'backend/umum/pengajuan/show';</w:t>
            </w:r>
          </w:p>
          <w:p w14:paraId="6D0892E2" w14:textId="77777777" w:rsidR="00590915" w:rsidRDefault="00590915" w:rsidP="00590915">
            <w:pPr>
              <w:pStyle w:val="KodeProgram"/>
            </w:pPr>
            <w:r>
              <w:t xml:space="preserve">        $data['title'] = 'Pengajuan Anda';</w:t>
            </w:r>
          </w:p>
          <w:p w14:paraId="7CF7D5F1" w14:textId="77777777" w:rsidR="00590915" w:rsidRDefault="00590915" w:rsidP="00590915">
            <w:pPr>
              <w:pStyle w:val="KodeProgram"/>
            </w:pPr>
            <w:r>
              <w:t xml:space="preserve">        $data['pengajuan']          = $this-&gt;pengajuan_model-&gt;get_pengajuan_by_id($pengajuan_id);</w:t>
            </w:r>
          </w:p>
          <w:p w14:paraId="4AD789D8" w14:textId="77777777" w:rsidR="00590915" w:rsidRDefault="00590915" w:rsidP="00590915">
            <w:pPr>
              <w:pStyle w:val="KodeProgram"/>
            </w:pPr>
            <w:r>
              <w:t xml:space="preserve">        $data['jenis_layanan']      = json_encode($this-&gt;Ref_model-&gt;get_jenis_layanan());</w:t>
            </w:r>
          </w:p>
          <w:p w14:paraId="49CFF0B8" w14:textId="77777777" w:rsidR="00590915" w:rsidRDefault="00590915" w:rsidP="00590915">
            <w:pPr>
              <w:pStyle w:val="KodeProgram"/>
            </w:pPr>
            <w:r>
              <w:t xml:space="preserve">        $data['status_pengajuan']   = json_encode($this-&gt;Ref_model-&gt;get_status_pengajuan());</w:t>
            </w:r>
          </w:p>
          <w:p w14:paraId="4952A719" w14:textId="77777777" w:rsidR="00590915" w:rsidRDefault="00590915" w:rsidP="00590915">
            <w:pPr>
              <w:pStyle w:val="KodeProgram"/>
            </w:pPr>
            <w:r>
              <w:t xml:space="preserve">        $data['breadcrumbs']        = array(</w:t>
            </w:r>
          </w:p>
          <w:p w14:paraId="02E14546" w14:textId="77777777" w:rsidR="00590915" w:rsidRDefault="00590915" w:rsidP="00590915">
            <w:pPr>
              <w:pStyle w:val="KodeProgram"/>
            </w:pPr>
            <w:r>
              <w:t xml:space="preserve">            array(</w:t>
            </w:r>
          </w:p>
          <w:p w14:paraId="172B4415" w14:textId="77777777" w:rsidR="00590915" w:rsidRDefault="00590915" w:rsidP="00590915">
            <w:pPr>
              <w:pStyle w:val="KodeProgram"/>
            </w:pPr>
            <w:r>
              <w:t xml:space="preserve">                'url'       =&gt; 'umum/pengajuan/daftar-pengajuan',</w:t>
            </w:r>
          </w:p>
          <w:p w14:paraId="71DF8F34" w14:textId="77777777" w:rsidR="00590915" w:rsidRDefault="00590915" w:rsidP="00590915">
            <w:pPr>
              <w:pStyle w:val="KodeProgram"/>
            </w:pPr>
            <w:r>
              <w:t xml:space="preserve">                'title'     =&gt; 'Pengajuan'</w:t>
            </w:r>
          </w:p>
          <w:p w14:paraId="2885A9DD" w14:textId="77777777" w:rsidR="00590915" w:rsidRDefault="00590915" w:rsidP="00590915">
            <w:pPr>
              <w:pStyle w:val="KodeProgram"/>
            </w:pPr>
            <w:r>
              <w:t xml:space="preserve">            ),</w:t>
            </w:r>
          </w:p>
          <w:p w14:paraId="2AD25363" w14:textId="77777777" w:rsidR="00590915" w:rsidRDefault="00590915" w:rsidP="00590915">
            <w:pPr>
              <w:pStyle w:val="KodeProgram"/>
            </w:pPr>
            <w:r>
              <w:t xml:space="preserve">            array(</w:t>
            </w:r>
          </w:p>
          <w:p w14:paraId="61D5B71C" w14:textId="77777777" w:rsidR="00590915" w:rsidRDefault="00590915" w:rsidP="00590915">
            <w:pPr>
              <w:pStyle w:val="KodeProgram"/>
            </w:pPr>
            <w:r>
              <w:t xml:space="preserve">                '</w:t>
            </w:r>
            <w:proofErr w:type="gramStart"/>
            <w:r>
              <w:t>url</w:t>
            </w:r>
            <w:proofErr w:type="gramEnd"/>
            <w:r>
              <w:t>'       =&gt; 'umum/pengajuan/show/'. $pengajuan_id,</w:t>
            </w:r>
          </w:p>
          <w:p w14:paraId="5EDE8536" w14:textId="77777777" w:rsidR="00590915" w:rsidRDefault="00590915" w:rsidP="00590915">
            <w:pPr>
              <w:pStyle w:val="KodeProgram"/>
            </w:pPr>
            <w:r>
              <w:t xml:space="preserve">                'title'     =&gt; $data['pengajuan']['pengajuan']-&gt;layanan</w:t>
            </w:r>
          </w:p>
          <w:p w14:paraId="19A952DE" w14:textId="77777777" w:rsidR="00590915" w:rsidRDefault="00590915" w:rsidP="00590915">
            <w:pPr>
              <w:pStyle w:val="KodeProgram"/>
            </w:pPr>
            <w:r>
              <w:t xml:space="preserve">            )</w:t>
            </w:r>
          </w:p>
          <w:p w14:paraId="0FDCD7DB" w14:textId="77777777" w:rsidR="00590915" w:rsidRDefault="00590915" w:rsidP="00590915">
            <w:pPr>
              <w:pStyle w:val="KodeProgram"/>
            </w:pPr>
            <w:r>
              <w:t xml:space="preserve">        );</w:t>
            </w:r>
          </w:p>
          <w:p w14:paraId="2651B1CB" w14:textId="77777777" w:rsidR="00590915" w:rsidRDefault="00590915" w:rsidP="00590915">
            <w:pPr>
              <w:pStyle w:val="KodeProgram"/>
            </w:pPr>
          </w:p>
          <w:p w14:paraId="271E8C4B" w14:textId="77777777" w:rsidR="00590915" w:rsidRDefault="00590915" w:rsidP="00590915">
            <w:pPr>
              <w:pStyle w:val="KodeProgram"/>
            </w:pPr>
            <w:r>
              <w:t xml:space="preserve">        $this-&gt;load-&gt;view('layouts/master_umum', $data);</w:t>
            </w:r>
          </w:p>
          <w:p w14:paraId="3BDDA3D5" w14:textId="77777777" w:rsidR="00A71333" w:rsidRDefault="00590915" w:rsidP="00590915">
            <w:pPr>
              <w:pStyle w:val="KodeProgram"/>
            </w:pPr>
            <w:r>
              <w:t xml:space="preserve">    }</w:t>
            </w:r>
          </w:p>
          <w:p w14:paraId="7F70D5C6" w14:textId="40E2F77F" w:rsidR="00590915" w:rsidRDefault="00590915" w:rsidP="00590915">
            <w:pPr>
              <w:pStyle w:val="KodeProgram"/>
            </w:pPr>
            <w:r>
              <w:t>}</w:t>
            </w:r>
          </w:p>
        </w:tc>
      </w:tr>
    </w:tbl>
    <w:p w14:paraId="5200FEAB" w14:textId="59830088" w:rsidR="00A71333" w:rsidRDefault="00A71333" w:rsidP="00A71333">
      <w:pPr>
        <w:pStyle w:val="Caption"/>
        <w:rPr>
          <w:b w:val="0"/>
        </w:rPr>
      </w:pPr>
      <w:r>
        <w:lastRenderedPageBreak/>
        <w:t xml:space="preserve">Kode Program 3. </w:t>
      </w:r>
      <w:fldSimple w:instr=" SEQ Kode_Program_3. \* ARABIC ">
        <w:r w:rsidR="00C32FCD">
          <w:rPr>
            <w:noProof/>
          </w:rPr>
          <w:t>10</w:t>
        </w:r>
      </w:fldSimple>
      <w:proofErr w:type="gramStart"/>
      <w:r>
        <w:rPr>
          <w:b w:val="0"/>
        </w:rPr>
        <w:t xml:space="preserve"> Pengajuan.php</w:t>
      </w:r>
      <w:proofErr w:type="gramEnd"/>
    </w:p>
    <w:p w14:paraId="4853FFA4" w14:textId="2AEC626F" w:rsidR="00A71333" w:rsidRDefault="00A71333" w:rsidP="00A71333">
      <w:pPr>
        <w:ind w:firstLine="851"/>
      </w:pPr>
      <w:proofErr w:type="gramStart"/>
      <w:r>
        <w:t xml:space="preserve">Kode Program 3.10 merupakan kode program yang digunakan untuk menerima </w:t>
      </w:r>
      <w:r w:rsidRPr="006D67F4">
        <w:rPr>
          <w:i/>
        </w:rPr>
        <w:t>request</w:t>
      </w:r>
      <w:r>
        <w:t xml:space="preserve"> berdasarkan </w:t>
      </w:r>
      <w:r w:rsidRPr="006D67F4">
        <w:rPr>
          <w:i/>
        </w:rPr>
        <w:t>route mapping</w:t>
      </w:r>
      <w:r>
        <w:t xml:space="preserve"> untuk daftar pengajuan dan melakukan </w:t>
      </w:r>
      <w:r w:rsidRPr="006D67F4">
        <w:rPr>
          <w:i/>
        </w:rPr>
        <w:t>load view</w:t>
      </w:r>
      <w:r>
        <w:t xml:space="preserve"> dengan data yang telah didapatkan dari model.</w:t>
      </w:r>
      <w:proofErr w:type="gramEnd"/>
    </w:p>
    <w:p w14:paraId="498916C3" w14:textId="77777777" w:rsidR="00A71333" w:rsidRPr="00A71333" w:rsidRDefault="00A71333" w:rsidP="00A71333"/>
    <w:p w14:paraId="637B6360" w14:textId="0379D0DF" w:rsidR="00B31B60" w:rsidRDefault="00B31B60" w:rsidP="00B31B60">
      <w:pPr>
        <w:pStyle w:val="Heading3"/>
        <w:numPr>
          <w:ilvl w:val="0"/>
          <w:numId w:val="37"/>
        </w:numPr>
        <w:ind w:left="851" w:hanging="851"/>
      </w:pPr>
      <w:r>
        <w:lastRenderedPageBreak/>
        <w:t>Membuat Pengajuan Penerbitan KK Baru</w:t>
      </w:r>
    </w:p>
    <w:p w14:paraId="0775E68F" w14:textId="0A861AB8" w:rsidR="00C56F2E" w:rsidRPr="00C56F2E" w:rsidRDefault="00C56F2E" w:rsidP="00C56F2E">
      <w:pPr>
        <w:ind w:firstLine="851"/>
      </w:pPr>
      <w:r>
        <w:t>Masyarakat dapat membuat pengajuan penerbitan KK baru dengan mengisi form yang dibutuhkan. Sesuai dengan standar pelayanan Disdukcapil Kabupaten Gianyar, form yang dibutuhkan adalah form F-1.01.</w:t>
      </w:r>
    </w:p>
    <w:p w14:paraId="61A22DD8" w14:textId="3209CA42" w:rsidR="009D08AB" w:rsidRDefault="009D08AB" w:rsidP="009D08AB">
      <w:pPr>
        <w:pStyle w:val="ListParagraph"/>
        <w:numPr>
          <w:ilvl w:val="3"/>
          <w:numId w:val="40"/>
        </w:numPr>
        <w:ind w:left="851" w:hanging="851"/>
      </w:pPr>
      <w:r>
        <w:t>Model Penerbitan KK</w:t>
      </w:r>
    </w:p>
    <w:p w14:paraId="55BBAFC7" w14:textId="155EDF95" w:rsidR="00C56F2E" w:rsidRDefault="00C56F2E" w:rsidP="00C56F2E">
      <w:pPr>
        <w:pStyle w:val="ListParagraph"/>
        <w:ind w:left="0" w:firstLine="851"/>
      </w:pPr>
      <w:proofErr w:type="gramStart"/>
      <w:r>
        <w:t xml:space="preserve">Model Penerbitan KK adalah model yang digunakan untuk menyimpan data pengajuan penerbitan KK baru ke </w:t>
      </w:r>
      <w:r w:rsidRPr="00C56F2E">
        <w:rPr>
          <w:i/>
        </w:rPr>
        <w:t>database</w:t>
      </w:r>
      <w:r>
        <w:t>.</w:t>
      </w:r>
      <w:proofErr w:type="gramEnd"/>
    </w:p>
    <w:p w14:paraId="73B405A8" w14:textId="77777777" w:rsidR="00C56F2E" w:rsidRDefault="00C56F2E" w:rsidP="00C56F2E"/>
    <w:tbl>
      <w:tblPr>
        <w:tblStyle w:val="TableGrid"/>
        <w:tblW w:w="0" w:type="auto"/>
        <w:tblLook w:val="04A0" w:firstRow="1" w:lastRow="0" w:firstColumn="1" w:lastColumn="0" w:noHBand="0" w:noVBand="1"/>
      </w:tblPr>
      <w:tblGrid>
        <w:gridCol w:w="8234"/>
      </w:tblGrid>
      <w:tr w:rsidR="00C56F2E" w14:paraId="672DE161" w14:textId="77777777" w:rsidTr="00C56F2E">
        <w:tc>
          <w:tcPr>
            <w:tcW w:w="8234" w:type="dxa"/>
          </w:tcPr>
          <w:p w14:paraId="1B03EA81" w14:textId="77777777" w:rsidR="009A01FF" w:rsidRDefault="009A01FF" w:rsidP="009A01FF">
            <w:pPr>
              <w:pStyle w:val="KodeProgram"/>
            </w:pPr>
            <w:r>
              <w:t>&lt;?php</w:t>
            </w:r>
          </w:p>
          <w:p w14:paraId="004816EE" w14:textId="77777777" w:rsidR="009A01FF" w:rsidRDefault="009A01FF" w:rsidP="009A01FF">
            <w:pPr>
              <w:pStyle w:val="KodeProgram"/>
            </w:pPr>
          </w:p>
          <w:p w14:paraId="68A4678C" w14:textId="77777777" w:rsidR="009A01FF" w:rsidRDefault="009A01FF" w:rsidP="009A01FF">
            <w:pPr>
              <w:pStyle w:val="KodeProgram"/>
            </w:pPr>
            <w:r>
              <w:t>class Penerbitan_kk_model extends CI_Model</w:t>
            </w:r>
          </w:p>
          <w:p w14:paraId="062563D2" w14:textId="77777777" w:rsidR="009A01FF" w:rsidRDefault="009A01FF" w:rsidP="009A01FF">
            <w:pPr>
              <w:pStyle w:val="KodeProgram"/>
            </w:pPr>
            <w:r>
              <w:t>{</w:t>
            </w:r>
          </w:p>
          <w:p w14:paraId="637317C0" w14:textId="77777777" w:rsidR="009A01FF" w:rsidRDefault="009A01FF" w:rsidP="009A01FF">
            <w:pPr>
              <w:pStyle w:val="KodeProgram"/>
            </w:pPr>
            <w:r>
              <w:t xml:space="preserve">    public function __construct()</w:t>
            </w:r>
          </w:p>
          <w:p w14:paraId="5162FDE3" w14:textId="77777777" w:rsidR="009A01FF" w:rsidRDefault="009A01FF" w:rsidP="009A01FF">
            <w:pPr>
              <w:pStyle w:val="KodeProgram"/>
            </w:pPr>
            <w:r>
              <w:t xml:space="preserve">    {</w:t>
            </w:r>
          </w:p>
          <w:p w14:paraId="5DB2BED6" w14:textId="77777777" w:rsidR="009A01FF" w:rsidRDefault="009A01FF" w:rsidP="009A01FF">
            <w:pPr>
              <w:pStyle w:val="KodeProgram"/>
            </w:pPr>
            <w:r>
              <w:t xml:space="preserve">        parent::__construct();</w:t>
            </w:r>
          </w:p>
          <w:p w14:paraId="2D4FFBA0" w14:textId="77777777" w:rsidR="009A01FF" w:rsidRDefault="009A01FF" w:rsidP="009A01FF">
            <w:pPr>
              <w:pStyle w:val="KodeProgram"/>
            </w:pPr>
            <w:r>
              <w:t xml:space="preserve">    }</w:t>
            </w:r>
          </w:p>
          <w:p w14:paraId="2F458D16" w14:textId="7D86DB61" w:rsidR="009A01FF" w:rsidRDefault="009A01FF" w:rsidP="009A01FF">
            <w:pPr>
              <w:pStyle w:val="KodeProgram"/>
            </w:pPr>
          </w:p>
          <w:p w14:paraId="1A424D9A" w14:textId="77777777" w:rsidR="009A01FF" w:rsidRDefault="009A01FF" w:rsidP="009A01FF">
            <w:pPr>
              <w:pStyle w:val="KodeProgram"/>
            </w:pPr>
            <w:r>
              <w:t xml:space="preserve">    public function set_pengajuan_penerbitan_kk($pengajuan, $f101, $detail_f101)</w:t>
            </w:r>
          </w:p>
          <w:p w14:paraId="7CA7C0CB" w14:textId="77777777" w:rsidR="009A01FF" w:rsidRDefault="009A01FF" w:rsidP="009A01FF">
            <w:pPr>
              <w:pStyle w:val="KodeProgram"/>
            </w:pPr>
            <w:r>
              <w:t xml:space="preserve">    {</w:t>
            </w:r>
          </w:p>
          <w:p w14:paraId="4A9C2042" w14:textId="77777777" w:rsidR="009A01FF" w:rsidRDefault="009A01FF" w:rsidP="009A01FF">
            <w:pPr>
              <w:pStyle w:val="KodeProgram"/>
            </w:pPr>
            <w:r>
              <w:t xml:space="preserve">        $data_pengajuan['pengajuan_wilayah_id']             = $pengajuan['wilayah_id'];</w:t>
            </w:r>
          </w:p>
          <w:p w14:paraId="628E6F32" w14:textId="77777777" w:rsidR="009A01FF" w:rsidRDefault="009A01FF" w:rsidP="009A01FF">
            <w:pPr>
              <w:pStyle w:val="KodeProgram"/>
            </w:pPr>
            <w:r>
              <w:t xml:space="preserve">        $data_pengajuan['pengajuan_nik']                    = $pengajuan['nik'];</w:t>
            </w:r>
          </w:p>
          <w:p w14:paraId="0D4CCE99" w14:textId="77777777" w:rsidR="009A01FF" w:rsidRDefault="009A01FF" w:rsidP="009A01FF">
            <w:pPr>
              <w:pStyle w:val="KodeProgram"/>
            </w:pPr>
            <w:r>
              <w:t xml:space="preserve">        $data_pengajuan['pengajuan_jenis_layanan']          = 1;</w:t>
            </w:r>
          </w:p>
          <w:p w14:paraId="569E799B" w14:textId="77777777" w:rsidR="009A01FF" w:rsidRDefault="009A01FF" w:rsidP="009A01FF">
            <w:pPr>
              <w:pStyle w:val="KodeProgram"/>
            </w:pPr>
            <w:r>
              <w:t xml:space="preserve">        $data_pengajuan['pengajuan_status_pengajuan_id']    = 1;</w:t>
            </w:r>
          </w:p>
          <w:p w14:paraId="18AC07BA" w14:textId="77777777" w:rsidR="009A01FF" w:rsidRDefault="009A01FF" w:rsidP="009A01FF">
            <w:pPr>
              <w:pStyle w:val="KodeProgram"/>
            </w:pPr>
          </w:p>
          <w:p w14:paraId="1AB12AF0" w14:textId="77777777" w:rsidR="009A01FF" w:rsidRDefault="009A01FF" w:rsidP="009A01FF">
            <w:pPr>
              <w:pStyle w:val="KodeProgram"/>
            </w:pPr>
            <w:r>
              <w:t xml:space="preserve">        $data_detail_form = array(1);</w:t>
            </w:r>
          </w:p>
          <w:p w14:paraId="19C8EDCA" w14:textId="77777777" w:rsidR="009A01FF" w:rsidRDefault="009A01FF" w:rsidP="009A01FF">
            <w:pPr>
              <w:pStyle w:val="KodeProgram"/>
            </w:pPr>
            <w:r>
              <w:t xml:space="preserve">        $data_detail_lampiran = array(); </w:t>
            </w:r>
          </w:p>
          <w:p w14:paraId="4C57257D" w14:textId="77777777" w:rsidR="009A01FF" w:rsidRDefault="009A01FF" w:rsidP="009A01FF">
            <w:pPr>
              <w:pStyle w:val="KodeProgram"/>
            </w:pPr>
          </w:p>
          <w:p w14:paraId="464614B6" w14:textId="77777777" w:rsidR="009A01FF" w:rsidRDefault="009A01FF" w:rsidP="009A01FF">
            <w:pPr>
              <w:pStyle w:val="KodeProgram"/>
            </w:pPr>
            <w:r>
              <w:t xml:space="preserve">        $this-&gt;db-&gt;trans_start();</w:t>
            </w:r>
          </w:p>
          <w:p w14:paraId="09955DF7" w14:textId="77777777" w:rsidR="009A01FF" w:rsidRDefault="009A01FF" w:rsidP="009A01FF">
            <w:pPr>
              <w:pStyle w:val="KodeProgram"/>
            </w:pPr>
          </w:p>
          <w:p w14:paraId="42428A06" w14:textId="77777777" w:rsidR="009A01FF" w:rsidRDefault="009A01FF" w:rsidP="009A01FF">
            <w:pPr>
              <w:pStyle w:val="KodeProgram"/>
            </w:pPr>
            <w:r>
              <w:t xml:space="preserve">        // input ke pengajuan</w:t>
            </w:r>
          </w:p>
          <w:p w14:paraId="0DB5D1FD" w14:textId="77777777" w:rsidR="009A01FF" w:rsidRDefault="009A01FF" w:rsidP="009A01FF">
            <w:pPr>
              <w:pStyle w:val="KodeProgram"/>
            </w:pPr>
            <w:r>
              <w:t xml:space="preserve">        $this-&gt;db-&gt;insert('ta_pengajuan', $data_pengajuan);</w:t>
            </w:r>
          </w:p>
          <w:p w14:paraId="1345872B" w14:textId="77777777" w:rsidR="009A01FF" w:rsidRDefault="009A01FF" w:rsidP="009A01FF">
            <w:pPr>
              <w:pStyle w:val="KodeProgram"/>
            </w:pPr>
            <w:r>
              <w:t xml:space="preserve">        $pengajuan_id = $this-&gt;db-&gt;insert_id();</w:t>
            </w:r>
          </w:p>
          <w:p w14:paraId="6D5F2F32" w14:textId="77777777" w:rsidR="009A01FF" w:rsidRDefault="009A01FF" w:rsidP="009A01FF">
            <w:pPr>
              <w:pStyle w:val="KodeProgram"/>
            </w:pPr>
          </w:p>
          <w:p w14:paraId="77A2824D" w14:textId="77777777" w:rsidR="009A01FF" w:rsidRDefault="009A01FF" w:rsidP="009A01FF">
            <w:pPr>
              <w:pStyle w:val="KodeProgram"/>
            </w:pPr>
            <w:r>
              <w:t xml:space="preserve">        // input ke detail_pengajuan_form</w:t>
            </w:r>
          </w:p>
          <w:p w14:paraId="306DCEF7" w14:textId="77777777" w:rsidR="009A01FF" w:rsidRDefault="009A01FF" w:rsidP="009A01FF">
            <w:pPr>
              <w:pStyle w:val="KodeProgram"/>
            </w:pPr>
            <w:r>
              <w:t xml:space="preserve">        foreach($data_detail_form as $form) {</w:t>
            </w:r>
          </w:p>
          <w:p w14:paraId="7FA9B178" w14:textId="77777777" w:rsidR="009A01FF" w:rsidRDefault="009A01FF" w:rsidP="009A01FF">
            <w:pPr>
              <w:pStyle w:val="KodeProgram"/>
            </w:pPr>
            <w:r>
              <w:t xml:space="preserve">            $data_form = array(</w:t>
            </w:r>
          </w:p>
          <w:p w14:paraId="2C0A3D55" w14:textId="77777777" w:rsidR="009A01FF" w:rsidRDefault="009A01FF" w:rsidP="009A01FF">
            <w:pPr>
              <w:pStyle w:val="KodeProgram"/>
            </w:pPr>
            <w:r>
              <w:t xml:space="preserve">                'detail_pengajuan_form_pengajuan_id'        =&gt; $pengajuan_id,</w:t>
            </w:r>
          </w:p>
          <w:p w14:paraId="1FDFBFB8" w14:textId="77777777" w:rsidR="009A01FF" w:rsidRDefault="009A01FF" w:rsidP="009A01FF">
            <w:pPr>
              <w:pStyle w:val="KodeProgram"/>
            </w:pPr>
            <w:r>
              <w:t xml:space="preserve">                'detail_pengajuan_form_jenis_form_id'       =&gt; $form</w:t>
            </w:r>
          </w:p>
          <w:p w14:paraId="65CAC783" w14:textId="77777777" w:rsidR="009A01FF" w:rsidRDefault="009A01FF" w:rsidP="009A01FF">
            <w:pPr>
              <w:pStyle w:val="KodeProgram"/>
            </w:pPr>
            <w:r>
              <w:t xml:space="preserve">            );</w:t>
            </w:r>
          </w:p>
          <w:p w14:paraId="2F54EC58" w14:textId="77777777" w:rsidR="009A01FF" w:rsidRDefault="009A01FF" w:rsidP="009A01FF">
            <w:pPr>
              <w:pStyle w:val="KodeProgram"/>
            </w:pPr>
            <w:r>
              <w:t xml:space="preserve">            $this-&gt;db-&gt;insert('ta_detail_pengajuan_form', $data_form);</w:t>
            </w:r>
          </w:p>
          <w:p w14:paraId="67FBBA31" w14:textId="77777777" w:rsidR="009A01FF" w:rsidRDefault="009A01FF" w:rsidP="009A01FF">
            <w:pPr>
              <w:pStyle w:val="KodeProgram"/>
            </w:pPr>
            <w:r>
              <w:t xml:space="preserve">        }</w:t>
            </w:r>
          </w:p>
          <w:p w14:paraId="3F22DBEB" w14:textId="77777777" w:rsidR="009A01FF" w:rsidRDefault="009A01FF" w:rsidP="009A01FF">
            <w:pPr>
              <w:pStyle w:val="KodeProgram"/>
            </w:pPr>
          </w:p>
          <w:p w14:paraId="375B9259" w14:textId="77777777" w:rsidR="009A01FF" w:rsidRDefault="009A01FF" w:rsidP="009A01FF">
            <w:pPr>
              <w:pStyle w:val="KodeProgram"/>
            </w:pPr>
            <w:r>
              <w:t xml:space="preserve">        // input ke detail_pengajuan_lampiran</w:t>
            </w:r>
          </w:p>
          <w:p w14:paraId="4F0A4137" w14:textId="77777777" w:rsidR="009A01FF" w:rsidRDefault="009A01FF" w:rsidP="009A01FF">
            <w:pPr>
              <w:pStyle w:val="KodeProgram"/>
            </w:pPr>
            <w:r>
              <w:t xml:space="preserve">        foreach($data_detail_lampiran as $lampiran) {</w:t>
            </w:r>
          </w:p>
          <w:p w14:paraId="5774AF80" w14:textId="77777777" w:rsidR="009A01FF" w:rsidRDefault="009A01FF" w:rsidP="009A01FF">
            <w:pPr>
              <w:pStyle w:val="KodeProgram"/>
            </w:pPr>
            <w:r>
              <w:t xml:space="preserve">            $data_lampiran = array(</w:t>
            </w:r>
          </w:p>
          <w:p w14:paraId="327D9725" w14:textId="77777777" w:rsidR="009A01FF" w:rsidRDefault="009A01FF" w:rsidP="009A01FF">
            <w:pPr>
              <w:pStyle w:val="KodeProgram"/>
            </w:pPr>
            <w:r>
              <w:lastRenderedPageBreak/>
              <w:t xml:space="preserve">                'detail_pengajuan_lampiran_pengajuan_id'    =&gt; $pengajuan_id,</w:t>
            </w:r>
          </w:p>
          <w:p w14:paraId="171C3186" w14:textId="77777777" w:rsidR="009A01FF" w:rsidRDefault="009A01FF" w:rsidP="009A01FF">
            <w:pPr>
              <w:pStyle w:val="KodeProgram"/>
            </w:pPr>
            <w:r>
              <w:t xml:space="preserve">                'detail_pengajuan_lampiran_nama'            =&gt; $lampiran</w:t>
            </w:r>
          </w:p>
          <w:p w14:paraId="2FA4954E" w14:textId="77777777" w:rsidR="009A01FF" w:rsidRDefault="009A01FF" w:rsidP="009A01FF">
            <w:pPr>
              <w:pStyle w:val="KodeProgram"/>
            </w:pPr>
            <w:r>
              <w:t xml:space="preserve">            );</w:t>
            </w:r>
          </w:p>
          <w:p w14:paraId="5800B0F1" w14:textId="77777777" w:rsidR="009A01FF" w:rsidRDefault="009A01FF" w:rsidP="009A01FF">
            <w:pPr>
              <w:pStyle w:val="KodeProgram"/>
            </w:pPr>
            <w:r>
              <w:t xml:space="preserve">            $this-&gt;db-&gt;insert('ta_detail_pengajuan_lampiran', $data_lampiran);</w:t>
            </w:r>
          </w:p>
          <w:p w14:paraId="2D910510" w14:textId="77777777" w:rsidR="009A01FF" w:rsidRDefault="009A01FF" w:rsidP="009A01FF">
            <w:pPr>
              <w:pStyle w:val="KodeProgram"/>
            </w:pPr>
            <w:r>
              <w:t xml:space="preserve">        }</w:t>
            </w:r>
          </w:p>
          <w:p w14:paraId="2F7C05CA" w14:textId="77777777" w:rsidR="009A01FF" w:rsidRDefault="009A01FF" w:rsidP="009A01FF">
            <w:pPr>
              <w:pStyle w:val="KodeProgram"/>
            </w:pPr>
          </w:p>
          <w:p w14:paraId="43F6DB18" w14:textId="77777777" w:rsidR="009A01FF" w:rsidRDefault="009A01FF" w:rsidP="009A01FF">
            <w:pPr>
              <w:pStyle w:val="KodeProgram"/>
            </w:pPr>
            <w:r>
              <w:t xml:space="preserve">        // input ke f101</w:t>
            </w:r>
          </w:p>
          <w:p w14:paraId="703FF0D9" w14:textId="77777777" w:rsidR="009A01FF" w:rsidRDefault="009A01FF" w:rsidP="009A01FF">
            <w:pPr>
              <w:pStyle w:val="KodeProgram"/>
            </w:pPr>
            <w:r>
              <w:t xml:space="preserve">        $data_f101 = array(</w:t>
            </w:r>
          </w:p>
          <w:p w14:paraId="60079976" w14:textId="77777777" w:rsidR="009A01FF" w:rsidRDefault="009A01FF" w:rsidP="009A01FF">
            <w:pPr>
              <w:pStyle w:val="KodeProgram"/>
            </w:pPr>
            <w:r>
              <w:t xml:space="preserve">            'f101_pengajuan_id'                 =&gt; $pengajuan_id,</w:t>
            </w:r>
          </w:p>
          <w:p w14:paraId="1E971B9C" w14:textId="77777777" w:rsidR="009A01FF" w:rsidRDefault="009A01FF" w:rsidP="009A01FF">
            <w:pPr>
              <w:pStyle w:val="KodeProgram"/>
            </w:pPr>
            <w:r>
              <w:t xml:space="preserve">            'f101_nama_kepala_keluarga'         =&gt; $f101['nama_kepala_keluarga'],</w:t>
            </w:r>
          </w:p>
          <w:p w14:paraId="260AFE0C" w14:textId="77777777" w:rsidR="009A01FF" w:rsidRDefault="009A01FF" w:rsidP="009A01FF">
            <w:pPr>
              <w:pStyle w:val="KodeProgram"/>
            </w:pPr>
            <w:r>
              <w:t xml:space="preserve">            'f101_alamat'                       =&gt; $f101['alamat'],</w:t>
            </w:r>
          </w:p>
          <w:p w14:paraId="0EC0EC0D" w14:textId="77777777" w:rsidR="009A01FF" w:rsidRDefault="009A01FF" w:rsidP="009A01FF">
            <w:pPr>
              <w:pStyle w:val="KodeProgram"/>
            </w:pPr>
            <w:r>
              <w:t xml:space="preserve">            'f101_wilayah_id'                   =&gt; $pengajuan['wilayah_id'],</w:t>
            </w:r>
          </w:p>
          <w:p w14:paraId="1A2C7276" w14:textId="77777777" w:rsidR="009A01FF" w:rsidRDefault="009A01FF" w:rsidP="009A01FF">
            <w:pPr>
              <w:pStyle w:val="KodeProgram"/>
            </w:pPr>
            <w:r>
              <w:t xml:space="preserve">            'f101_rt'                           =&gt; $f101['rt'],</w:t>
            </w:r>
          </w:p>
          <w:p w14:paraId="362FD423" w14:textId="77777777" w:rsidR="009A01FF" w:rsidRDefault="009A01FF" w:rsidP="009A01FF">
            <w:pPr>
              <w:pStyle w:val="KodeProgram"/>
            </w:pPr>
            <w:r>
              <w:t xml:space="preserve">            'f101_rw'                           =&gt; $f101['rw'],</w:t>
            </w:r>
          </w:p>
          <w:p w14:paraId="63EA1030" w14:textId="77777777" w:rsidR="009A01FF" w:rsidRDefault="009A01FF" w:rsidP="009A01FF">
            <w:pPr>
              <w:pStyle w:val="KodeProgram"/>
            </w:pPr>
            <w:r>
              <w:t xml:space="preserve">            'f101_jumlah_anggota_keluarga'      =&gt; $f101['jumlah_anggota_keluarga'],</w:t>
            </w:r>
          </w:p>
          <w:p w14:paraId="257BFA99" w14:textId="77777777" w:rsidR="009A01FF" w:rsidRDefault="009A01FF" w:rsidP="009A01FF">
            <w:pPr>
              <w:pStyle w:val="KodeProgram"/>
            </w:pPr>
            <w:r>
              <w:t xml:space="preserve">            'f101_telepon'                      =&gt; $f101['telepon']</w:t>
            </w:r>
          </w:p>
          <w:p w14:paraId="20498E69" w14:textId="77777777" w:rsidR="009A01FF" w:rsidRDefault="009A01FF" w:rsidP="009A01FF">
            <w:pPr>
              <w:pStyle w:val="KodeProgram"/>
            </w:pPr>
            <w:r>
              <w:t xml:space="preserve">        );</w:t>
            </w:r>
          </w:p>
          <w:p w14:paraId="40E908EB" w14:textId="77777777" w:rsidR="009A01FF" w:rsidRDefault="009A01FF" w:rsidP="009A01FF">
            <w:pPr>
              <w:pStyle w:val="KodeProgram"/>
            </w:pPr>
            <w:r>
              <w:t xml:space="preserve">        $this-&gt;db-&gt;insert('ta_f101', $data_f101);</w:t>
            </w:r>
          </w:p>
          <w:p w14:paraId="4707F0BE" w14:textId="77777777" w:rsidR="009A01FF" w:rsidRDefault="009A01FF" w:rsidP="009A01FF">
            <w:pPr>
              <w:pStyle w:val="KodeProgram"/>
            </w:pPr>
            <w:r>
              <w:t xml:space="preserve">        $f101_id = $this-&gt;db-&gt;insert_id();</w:t>
            </w:r>
          </w:p>
          <w:p w14:paraId="16AB8CE8" w14:textId="77777777" w:rsidR="009A01FF" w:rsidRDefault="009A01FF" w:rsidP="009A01FF">
            <w:pPr>
              <w:pStyle w:val="KodeProgram"/>
            </w:pPr>
          </w:p>
          <w:p w14:paraId="4E4958A0" w14:textId="77777777" w:rsidR="009A01FF" w:rsidRDefault="009A01FF" w:rsidP="009A01FF">
            <w:pPr>
              <w:pStyle w:val="KodeProgram"/>
            </w:pPr>
            <w:r>
              <w:t xml:space="preserve">        // input ke detail</w:t>
            </w:r>
          </w:p>
          <w:p w14:paraId="6ED9E2BD" w14:textId="77777777" w:rsidR="009A01FF" w:rsidRDefault="009A01FF" w:rsidP="009A01FF">
            <w:pPr>
              <w:pStyle w:val="KodeProgram"/>
            </w:pPr>
            <w:r>
              <w:t xml:space="preserve">        foreach($detail_f101 as $detail_f101_data) {</w:t>
            </w:r>
          </w:p>
          <w:p w14:paraId="37DC6D17" w14:textId="77777777" w:rsidR="009A01FF" w:rsidRDefault="009A01FF" w:rsidP="009A01FF">
            <w:pPr>
              <w:pStyle w:val="KodeProgram"/>
            </w:pPr>
            <w:r>
              <w:t xml:space="preserve">            $detail_f101 = (array) $detail_f101_data;</w:t>
            </w:r>
          </w:p>
          <w:p w14:paraId="1E51CBB9" w14:textId="77777777" w:rsidR="009A01FF" w:rsidRDefault="009A01FF" w:rsidP="009A01FF">
            <w:pPr>
              <w:pStyle w:val="KodeProgram"/>
            </w:pPr>
          </w:p>
          <w:p w14:paraId="43012CCF" w14:textId="77777777" w:rsidR="009A01FF" w:rsidRDefault="009A01FF" w:rsidP="009A01FF">
            <w:pPr>
              <w:pStyle w:val="KodeProgram"/>
            </w:pPr>
            <w:r>
              <w:t xml:space="preserve">            $data_detail_f101 = array(</w:t>
            </w:r>
          </w:p>
          <w:p w14:paraId="1F20C84F" w14:textId="77777777" w:rsidR="009A01FF" w:rsidRDefault="009A01FF" w:rsidP="009A01FF">
            <w:pPr>
              <w:pStyle w:val="KodeProgram"/>
            </w:pPr>
            <w:r>
              <w:t xml:space="preserve">                'detail_f101_f101_id'                       =&gt; $f101_id,</w:t>
            </w:r>
          </w:p>
          <w:p w14:paraId="47B140A3" w14:textId="77777777" w:rsidR="009A01FF" w:rsidRDefault="009A01FF" w:rsidP="009A01FF">
            <w:pPr>
              <w:pStyle w:val="KodeProgram"/>
            </w:pPr>
            <w:r>
              <w:t xml:space="preserve">                'detail_f101_nama_lengkap'                  =&gt; $detail_f101['nama_lengkap'],</w:t>
            </w:r>
          </w:p>
          <w:p w14:paraId="7609810E" w14:textId="77777777" w:rsidR="009A01FF" w:rsidRDefault="009A01FF" w:rsidP="009A01FF">
            <w:pPr>
              <w:pStyle w:val="KodeProgram"/>
            </w:pPr>
            <w:r>
              <w:t xml:space="preserve">                'detail_f101_gelar_id'                      =&gt; $detail_f101['gelar'],</w:t>
            </w:r>
          </w:p>
          <w:p w14:paraId="65A9001A" w14:textId="77777777" w:rsidR="009A01FF" w:rsidRDefault="009A01FF" w:rsidP="009A01FF">
            <w:pPr>
              <w:pStyle w:val="KodeProgram"/>
            </w:pPr>
            <w:r>
              <w:t xml:space="preserve">                'detail_f101_nomor_penduduk'                =&gt; $detail_f101['nomor_penduduk'],</w:t>
            </w:r>
          </w:p>
          <w:p w14:paraId="1F75D5C4" w14:textId="77777777" w:rsidR="009A01FF" w:rsidRDefault="009A01FF" w:rsidP="009A01FF">
            <w:pPr>
              <w:pStyle w:val="KodeProgram"/>
            </w:pPr>
            <w:r>
              <w:t xml:space="preserve">                'detail_f101_alamat_sebelumnya'             =&gt; $detail_f101['alamat_sebelumnya'],</w:t>
            </w:r>
          </w:p>
          <w:p w14:paraId="06967E66" w14:textId="77777777" w:rsidR="009A01FF" w:rsidRDefault="009A01FF" w:rsidP="009A01FF">
            <w:pPr>
              <w:pStyle w:val="KodeProgram"/>
            </w:pPr>
          </w:p>
          <w:p w14:paraId="567BB963" w14:textId="77777777" w:rsidR="009A01FF" w:rsidRDefault="009A01FF" w:rsidP="009A01FF">
            <w:pPr>
              <w:pStyle w:val="KodeProgram"/>
            </w:pPr>
            <w:r>
              <w:t xml:space="preserve">                'detail_f101_nomor_paspor'                  =&gt; $detail_f101['nomor_paspor'],</w:t>
            </w:r>
          </w:p>
          <w:p w14:paraId="6383FCDB" w14:textId="77777777" w:rsidR="009A01FF" w:rsidRDefault="009A01FF" w:rsidP="009A01FF">
            <w:pPr>
              <w:pStyle w:val="KodeProgram"/>
            </w:pPr>
            <w:r>
              <w:t xml:space="preserve">                'detail_f101_tanggal_berakhir_paspor'       =&gt; $detail_f101['tanggal_berakhir_paspor'],</w:t>
            </w:r>
          </w:p>
          <w:p w14:paraId="59883AFE" w14:textId="77777777" w:rsidR="009A01FF" w:rsidRDefault="009A01FF" w:rsidP="009A01FF">
            <w:pPr>
              <w:pStyle w:val="KodeProgram"/>
            </w:pPr>
            <w:r>
              <w:t xml:space="preserve">                'detail_f101_kelamin_id'                    =&gt; $detail_f101['kelamin'],</w:t>
            </w:r>
          </w:p>
          <w:p w14:paraId="5A4C0F85" w14:textId="77777777" w:rsidR="009A01FF" w:rsidRDefault="009A01FF" w:rsidP="009A01FF">
            <w:pPr>
              <w:pStyle w:val="KodeProgram"/>
            </w:pPr>
            <w:r>
              <w:t xml:space="preserve">                'detail_f101_tempat_lahir'                  =&gt; $detail_f101['tempat_lahir'],</w:t>
            </w:r>
          </w:p>
          <w:p w14:paraId="32FC34B6" w14:textId="77777777" w:rsidR="009A01FF" w:rsidRDefault="009A01FF" w:rsidP="009A01FF">
            <w:pPr>
              <w:pStyle w:val="KodeProgram"/>
            </w:pPr>
            <w:r>
              <w:t xml:space="preserve">                'detail_f101_tanggal_lahir'                 =&gt; $detail_f101['tanggal_lahir'],</w:t>
            </w:r>
          </w:p>
          <w:p w14:paraId="107F0A54" w14:textId="77777777" w:rsidR="009A01FF" w:rsidRDefault="009A01FF" w:rsidP="009A01FF">
            <w:pPr>
              <w:pStyle w:val="KodeProgram"/>
            </w:pPr>
          </w:p>
          <w:p w14:paraId="74BBF4AE" w14:textId="77777777" w:rsidR="009A01FF" w:rsidRDefault="009A01FF" w:rsidP="009A01FF">
            <w:pPr>
              <w:pStyle w:val="KodeProgram"/>
            </w:pPr>
            <w:r>
              <w:t xml:space="preserve">                'detail_f101_umur'                          =&gt; $detail_f101['umur'],</w:t>
            </w:r>
          </w:p>
          <w:p w14:paraId="69A6B1F1" w14:textId="77777777" w:rsidR="009A01FF" w:rsidRDefault="009A01FF" w:rsidP="009A01FF">
            <w:pPr>
              <w:pStyle w:val="KodeProgram"/>
            </w:pPr>
            <w:r>
              <w:lastRenderedPageBreak/>
              <w:t xml:space="preserve">                'detail_f101_akta_lahir_id'                 =&gt; $detail_f101['kepemilikan_akta_lahir'],</w:t>
            </w:r>
          </w:p>
          <w:p w14:paraId="3B0558C5" w14:textId="77777777" w:rsidR="009A01FF" w:rsidRDefault="009A01FF" w:rsidP="009A01FF">
            <w:pPr>
              <w:pStyle w:val="KodeProgram"/>
            </w:pPr>
            <w:r>
              <w:t xml:space="preserve">                'detail_f101_nomor_akta_kelahiran'          =&gt; $detail_f101['nomor_akta_kelahiran'],</w:t>
            </w:r>
          </w:p>
          <w:p w14:paraId="572B5ED2" w14:textId="77777777" w:rsidR="009A01FF" w:rsidRDefault="009A01FF" w:rsidP="009A01FF">
            <w:pPr>
              <w:pStyle w:val="KodeProgram"/>
            </w:pPr>
            <w:r>
              <w:t xml:space="preserve">                'detail_f101_goldar_id'                     =&gt; $detail_f101['golongan_darah'],</w:t>
            </w:r>
          </w:p>
          <w:p w14:paraId="35E195A7" w14:textId="77777777" w:rsidR="009A01FF" w:rsidRDefault="009A01FF" w:rsidP="009A01FF">
            <w:pPr>
              <w:pStyle w:val="KodeProgram"/>
            </w:pPr>
            <w:r>
              <w:t xml:space="preserve">                'detail_f101_agama_id'                      =&gt; $detail_f101['agama'],</w:t>
            </w:r>
          </w:p>
          <w:p w14:paraId="2A36E8B5" w14:textId="77777777" w:rsidR="009A01FF" w:rsidRDefault="009A01FF" w:rsidP="009A01FF">
            <w:pPr>
              <w:pStyle w:val="KodeProgram"/>
            </w:pPr>
          </w:p>
          <w:p w14:paraId="178A34B5" w14:textId="77777777" w:rsidR="009A01FF" w:rsidRDefault="009A01FF" w:rsidP="009A01FF">
            <w:pPr>
              <w:pStyle w:val="KodeProgram"/>
            </w:pPr>
            <w:r>
              <w:t xml:space="preserve">                'detail_f101_kawin_id'                      =&gt; $detail_f101['status_kawin'],</w:t>
            </w:r>
          </w:p>
          <w:p w14:paraId="2C14CC23" w14:textId="77777777" w:rsidR="009A01FF" w:rsidRDefault="009A01FF" w:rsidP="009A01FF">
            <w:pPr>
              <w:pStyle w:val="KodeProgram"/>
            </w:pPr>
            <w:r>
              <w:t xml:space="preserve">                'detail_f101_akta_perkawinan_id'            =&gt; $detail_f101['kepemilikan_akta_perkawinan'],</w:t>
            </w:r>
          </w:p>
          <w:p w14:paraId="34E82006" w14:textId="77777777" w:rsidR="009A01FF" w:rsidRDefault="009A01FF" w:rsidP="009A01FF">
            <w:pPr>
              <w:pStyle w:val="KodeProgram"/>
            </w:pPr>
            <w:r>
              <w:t xml:space="preserve">                'detail_f101_nomor_akta_perkawinan'         =&gt; $detail_f101['nomor_akta_perkawinan'],</w:t>
            </w:r>
          </w:p>
          <w:p w14:paraId="482160B1" w14:textId="77777777" w:rsidR="009A01FF" w:rsidRDefault="009A01FF" w:rsidP="009A01FF">
            <w:pPr>
              <w:pStyle w:val="KodeProgram"/>
            </w:pPr>
            <w:r>
              <w:t xml:space="preserve">                'detail_f101_tanggal_perkawinan'            =&gt; $detail_f101['tanggal_perkawinan'],</w:t>
            </w:r>
          </w:p>
          <w:p w14:paraId="43875053" w14:textId="77777777" w:rsidR="009A01FF" w:rsidRDefault="009A01FF" w:rsidP="009A01FF">
            <w:pPr>
              <w:pStyle w:val="KodeProgram"/>
            </w:pPr>
            <w:r>
              <w:t xml:space="preserve">                'detail_f101_akta_cerai_id'                 =&gt; $detail_f101['kepemilikan_akta_cerai'],</w:t>
            </w:r>
          </w:p>
          <w:p w14:paraId="39215AD1" w14:textId="77777777" w:rsidR="009A01FF" w:rsidRDefault="009A01FF" w:rsidP="009A01FF">
            <w:pPr>
              <w:pStyle w:val="KodeProgram"/>
            </w:pPr>
          </w:p>
          <w:p w14:paraId="4FA5D586" w14:textId="77777777" w:rsidR="009A01FF" w:rsidRDefault="009A01FF" w:rsidP="009A01FF">
            <w:pPr>
              <w:pStyle w:val="KodeProgram"/>
            </w:pPr>
            <w:r>
              <w:t xml:space="preserve">                'detail_f101_nomor_akta_perceraian'         =&gt; $detail_f101['nomor_akta_perceraian'],</w:t>
            </w:r>
          </w:p>
          <w:p w14:paraId="27FD481A" w14:textId="77777777" w:rsidR="009A01FF" w:rsidRDefault="009A01FF" w:rsidP="009A01FF">
            <w:pPr>
              <w:pStyle w:val="KodeProgram"/>
            </w:pPr>
            <w:r>
              <w:t xml:space="preserve">                'detail_f101_hubkel_id'                     =&gt; $detail_f101['hubungan_keluarga'],</w:t>
            </w:r>
          </w:p>
          <w:p w14:paraId="3AC3DFCB" w14:textId="77777777" w:rsidR="009A01FF" w:rsidRDefault="009A01FF" w:rsidP="009A01FF">
            <w:pPr>
              <w:pStyle w:val="KodeProgram"/>
            </w:pPr>
            <w:r>
              <w:t xml:space="preserve">                'detail_f101_kelainan_id'                   =&gt; $detail_f101['kepemilikan_kelainan'],</w:t>
            </w:r>
          </w:p>
          <w:p w14:paraId="076D3A21" w14:textId="77777777" w:rsidR="009A01FF" w:rsidRDefault="009A01FF" w:rsidP="009A01FF">
            <w:pPr>
              <w:pStyle w:val="KodeProgram"/>
            </w:pPr>
            <w:r>
              <w:t xml:space="preserve">                'detail_f101_cacat_id'                      =&gt; $detail_f101['penyandang_cacat'],</w:t>
            </w:r>
          </w:p>
          <w:p w14:paraId="045BAD21" w14:textId="77777777" w:rsidR="009A01FF" w:rsidRDefault="009A01FF" w:rsidP="009A01FF">
            <w:pPr>
              <w:pStyle w:val="KodeProgram"/>
            </w:pPr>
            <w:r>
              <w:t xml:space="preserve">                'detail_f101_pendidikan'                    =&gt; $detail_f101['pendidikan'],</w:t>
            </w:r>
          </w:p>
          <w:p w14:paraId="4C0D73C0" w14:textId="77777777" w:rsidR="009A01FF" w:rsidRDefault="009A01FF" w:rsidP="009A01FF">
            <w:pPr>
              <w:pStyle w:val="KodeProgram"/>
            </w:pPr>
          </w:p>
          <w:p w14:paraId="3B1E5F66" w14:textId="77777777" w:rsidR="009A01FF" w:rsidRDefault="009A01FF" w:rsidP="009A01FF">
            <w:pPr>
              <w:pStyle w:val="KodeProgram"/>
            </w:pPr>
            <w:r>
              <w:t xml:space="preserve">                'detail_f101_pekerjaan'                     =&gt; $detail_f101['pekerjaan'],</w:t>
            </w:r>
          </w:p>
          <w:p w14:paraId="173E8CF2" w14:textId="77777777" w:rsidR="009A01FF" w:rsidRDefault="009A01FF" w:rsidP="009A01FF">
            <w:pPr>
              <w:pStyle w:val="KodeProgram"/>
            </w:pPr>
            <w:r>
              <w:t xml:space="preserve">                'detail_f101_nik_ibu'                       =&gt; $detail_f101['nik_ibu'],</w:t>
            </w:r>
          </w:p>
          <w:p w14:paraId="55B1DEEE" w14:textId="77777777" w:rsidR="009A01FF" w:rsidRDefault="009A01FF" w:rsidP="009A01FF">
            <w:pPr>
              <w:pStyle w:val="KodeProgram"/>
            </w:pPr>
            <w:r>
              <w:t xml:space="preserve">                'detail_f101_nama_lengkap_ibu'              =&gt; $detail_f101['nama_lengkap_ibu'],</w:t>
            </w:r>
          </w:p>
          <w:p w14:paraId="23C22116" w14:textId="77777777" w:rsidR="009A01FF" w:rsidRDefault="009A01FF" w:rsidP="009A01FF">
            <w:pPr>
              <w:pStyle w:val="KodeProgram"/>
            </w:pPr>
            <w:r>
              <w:t xml:space="preserve">                'detail_f101_nik_ayah'                      =&gt; $detail_f101['nik_ayah'],</w:t>
            </w:r>
          </w:p>
          <w:p w14:paraId="697C0D8D" w14:textId="77777777" w:rsidR="009A01FF" w:rsidRDefault="009A01FF" w:rsidP="009A01FF">
            <w:pPr>
              <w:pStyle w:val="KodeProgram"/>
            </w:pPr>
            <w:r>
              <w:t xml:space="preserve">                'detail_f101_nama_lengkap_ayah'             =&gt; $detail_f101['nama_lengkap_ayah'],</w:t>
            </w:r>
          </w:p>
          <w:p w14:paraId="5720BBC7" w14:textId="77777777" w:rsidR="009A01FF" w:rsidRDefault="009A01FF" w:rsidP="009A01FF">
            <w:pPr>
              <w:pStyle w:val="KodeProgram"/>
            </w:pPr>
          </w:p>
          <w:p w14:paraId="1DD0AE2B" w14:textId="77777777" w:rsidR="009A01FF" w:rsidRDefault="009A01FF" w:rsidP="009A01FF">
            <w:pPr>
              <w:pStyle w:val="KodeProgram"/>
            </w:pPr>
            <w:r>
              <w:t xml:space="preserve">                'detail_f101_tanggal_perceraian'            =&gt; $detail_f101['tanggal_perceraian'],</w:t>
            </w:r>
          </w:p>
          <w:p w14:paraId="69B6582C" w14:textId="77777777" w:rsidR="009A01FF" w:rsidRDefault="009A01FF" w:rsidP="009A01FF">
            <w:pPr>
              <w:pStyle w:val="KodeProgram"/>
            </w:pPr>
            <w:r>
              <w:t xml:space="preserve">                'detail_f101_kepercayaan_terhadap_tuhan_yme'    =&gt; $detail_f101['kepercayaan_terhadap_tuhan_yme']</w:t>
            </w:r>
          </w:p>
          <w:p w14:paraId="136184CD" w14:textId="77777777" w:rsidR="009A01FF" w:rsidRDefault="009A01FF" w:rsidP="009A01FF">
            <w:pPr>
              <w:pStyle w:val="KodeProgram"/>
            </w:pPr>
            <w:r>
              <w:t xml:space="preserve">            );</w:t>
            </w:r>
          </w:p>
          <w:p w14:paraId="1F3066C5" w14:textId="77777777" w:rsidR="009A01FF" w:rsidRDefault="009A01FF" w:rsidP="009A01FF">
            <w:pPr>
              <w:pStyle w:val="KodeProgram"/>
            </w:pPr>
          </w:p>
          <w:p w14:paraId="1EE3532F" w14:textId="77777777" w:rsidR="009A01FF" w:rsidRDefault="009A01FF" w:rsidP="009A01FF">
            <w:pPr>
              <w:pStyle w:val="KodeProgram"/>
            </w:pPr>
            <w:r>
              <w:t xml:space="preserve">            $this-&gt;db-&gt;insert('ta_detail_f101', $data_detail_f101);</w:t>
            </w:r>
          </w:p>
          <w:p w14:paraId="11FAEDB8" w14:textId="77777777" w:rsidR="009A01FF" w:rsidRDefault="009A01FF" w:rsidP="009A01FF">
            <w:pPr>
              <w:pStyle w:val="KodeProgram"/>
            </w:pPr>
            <w:r>
              <w:t xml:space="preserve">        }</w:t>
            </w:r>
          </w:p>
          <w:p w14:paraId="627E75CC" w14:textId="77777777" w:rsidR="009A01FF" w:rsidRDefault="009A01FF" w:rsidP="009A01FF">
            <w:pPr>
              <w:pStyle w:val="KodeProgram"/>
            </w:pPr>
          </w:p>
          <w:p w14:paraId="2879F7AA" w14:textId="77777777" w:rsidR="009A01FF" w:rsidRDefault="009A01FF" w:rsidP="009A01FF">
            <w:pPr>
              <w:pStyle w:val="KodeProgram"/>
            </w:pPr>
            <w:r>
              <w:t xml:space="preserve">        $this-&gt;db-&gt;trans_complete();</w:t>
            </w:r>
          </w:p>
          <w:p w14:paraId="6A1F0574" w14:textId="77777777" w:rsidR="009A01FF" w:rsidRDefault="009A01FF" w:rsidP="009A01FF">
            <w:pPr>
              <w:pStyle w:val="KodeProgram"/>
            </w:pPr>
            <w:r>
              <w:t xml:space="preserve">    }</w:t>
            </w:r>
          </w:p>
          <w:p w14:paraId="04B9CE59" w14:textId="43212508" w:rsidR="00C56F2E" w:rsidRDefault="009A01FF" w:rsidP="009A01FF">
            <w:pPr>
              <w:pStyle w:val="KodeProgram"/>
            </w:pPr>
            <w:r>
              <w:t>}</w:t>
            </w:r>
          </w:p>
        </w:tc>
      </w:tr>
    </w:tbl>
    <w:p w14:paraId="0C337731" w14:textId="4D03E0DE" w:rsidR="00C56F2E" w:rsidRDefault="00C56F2E" w:rsidP="00C56F2E">
      <w:pPr>
        <w:pStyle w:val="Caption"/>
        <w:rPr>
          <w:b w:val="0"/>
        </w:rPr>
      </w:pPr>
      <w:r>
        <w:lastRenderedPageBreak/>
        <w:t xml:space="preserve">Kode Program 3. </w:t>
      </w:r>
      <w:fldSimple w:instr=" SEQ Kode_Program_3. \* ARABIC ">
        <w:r w:rsidR="00C32FCD">
          <w:rPr>
            <w:noProof/>
          </w:rPr>
          <w:t>11</w:t>
        </w:r>
      </w:fldSimple>
      <w:proofErr w:type="gramStart"/>
      <w:r>
        <w:rPr>
          <w:b w:val="0"/>
        </w:rPr>
        <w:t xml:space="preserve"> Penerbitan_kk_model.php</w:t>
      </w:r>
      <w:proofErr w:type="gramEnd"/>
    </w:p>
    <w:p w14:paraId="28D684EF" w14:textId="309BE041" w:rsidR="00C56F2E" w:rsidRDefault="00295EE3" w:rsidP="00295EE3">
      <w:pPr>
        <w:ind w:firstLine="851"/>
      </w:pPr>
      <w:proofErr w:type="gramStart"/>
      <w:r>
        <w:lastRenderedPageBreak/>
        <w:t xml:space="preserve">Kode Program 3.11 merupakan kode program yang digunakan untuk menyimpan data pengajuan KK ke tabel </w:t>
      </w:r>
      <w:r w:rsidRPr="00295EE3">
        <w:rPr>
          <w:rStyle w:val="KodeProgramChar"/>
        </w:rPr>
        <w:t>ta_pengajuan</w:t>
      </w:r>
      <w:r>
        <w:t xml:space="preserve">, </w:t>
      </w:r>
      <w:r w:rsidRPr="00295EE3">
        <w:rPr>
          <w:rStyle w:val="KodeProgramChar"/>
        </w:rPr>
        <w:t>ta_detail_pengajuan_form</w:t>
      </w:r>
      <w:r>
        <w:t xml:space="preserve">, </w:t>
      </w:r>
      <w:r w:rsidRPr="00295EE3">
        <w:rPr>
          <w:rStyle w:val="KodeProgramChar"/>
        </w:rPr>
        <w:t>ta_f101</w:t>
      </w:r>
      <w:r>
        <w:t xml:space="preserve"> dan </w:t>
      </w:r>
      <w:r w:rsidRPr="00295EE3">
        <w:rPr>
          <w:rStyle w:val="KodeProgramChar"/>
        </w:rPr>
        <w:t>ta_detail_f101</w:t>
      </w:r>
      <w:r>
        <w:t>.</w:t>
      </w:r>
      <w:proofErr w:type="gramEnd"/>
    </w:p>
    <w:p w14:paraId="575F6C4E" w14:textId="77777777" w:rsidR="00295EE3" w:rsidRPr="00C56F2E" w:rsidRDefault="00295EE3" w:rsidP="00295EE3">
      <w:pPr>
        <w:ind w:firstLine="851"/>
      </w:pPr>
    </w:p>
    <w:p w14:paraId="26D2352C" w14:textId="194F0675" w:rsidR="009D08AB" w:rsidRDefault="009D08AB" w:rsidP="009D08AB">
      <w:pPr>
        <w:pStyle w:val="ListParagraph"/>
        <w:numPr>
          <w:ilvl w:val="3"/>
          <w:numId w:val="40"/>
        </w:numPr>
        <w:ind w:left="851" w:hanging="851"/>
      </w:pPr>
      <w:r>
        <w:t>Controller Penerbitan KK</w:t>
      </w:r>
    </w:p>
    <w:p w14:paraId="6A39CD52" w14:textId="3C2B942A" w:rsidR="000F3A47" w:rsidRDefault="000F3A47" w:rsidP="000F3A47">
      <w:pPr>
        <w:pStyle w:val="ListParagraph"/>
        <w:ind w:left="0" w:firstLine="851"/>
      </w:pPr>
      <w:proofErr w:type="gramStart"/>
      <w:r>
        <w:t xml:space="preserve">Controller Penerbitan KK adalah controller yang digunakan untuk menerima </w:t>
      </w:r>
      <w:r w:rsidRPr="0051418B">
        <w:rPr>
          <w:i/>
        </w:rPr>
        <w:t>request</w:t>
      </w:r>
      <w:r>
        <w:t xml:space="preserve"> </w:t>
      </w:r>
      <w:r w:rsidR="00110127">
        <w:t>data pengajuan</w:t>
      </w:r>
      <w:r w:rsidR="0051418B">
        <w:t xml:space="preserve"> KK</w:t>
      </w:r>
      <w:r w:rsidR="00110127">
        <w:t xml:space="preserve"> dan meneruskan ke model.</w:t>
      </w:r>
      <w:proofErr w:type="gramEnd"/>
    </w:p>
    <w:p w14:paraId="1F0FB7AA" w14:textId="77777777" w:rsidR="00110127" w:rsidRDefault="00110127" w:rsidP="00110127"/>
    <w:tbl>
      <w:tblPr>
        <w:tblStyle w:val="TableGrid"/>
        <w:tblW w:w="0" w:type="auto"/>
        <w:tblLook w:val="04A0" w:firstRow="1" w:lastRow="0" w:firstColumn="1" w:lastColumn="0" w:noHBand="0" w:noVBand="1"/>
      </w:tblPr>
      <w:tblGrid>
        <w:gridCol w:w="8234"/>
      </w:tblGrid>
      <w:tr w:rsidR="00110127" w14:paraId="049F079A" w14:textId="77777777" w:rsidTr="00110127">
        <w:tc>
          <w:tcPr>
            <w:tcW w:w="8234" w:type="dxa"/>
          </w:tcPr>
          <w:p w14:paraId="03EF5A3D" w14:textId="77777777" w:rsidR="00E86DC4" w:rsidRDefault="00E86DC4" w:rsidP="00E86DC4">
            <w:pPr>
              <w:pStyle w:val="KodeProgram"/>
            </w:pPr>
            <w:r>
              <w:t>&lt;?php</w:t>
            </w:r>
          </w:p>
          <w:p w14:paraId="10657615" w14:textId="77777777" w:rsidR="00E86DC4" w:rsidRDefault="00E86DC4" w:rsidP="00E86DC4">
            <w:pPr>
              <w:pStyle w:val="KodeProgram"/>
            </w:pPr>
            <w:r>
              <w:t>defined('BASEPATH') or exit('No direct script access allowed');</w:t>
            </w:r>
          </w:p>
          <w:p w14:paraId="1F6FC5A5" w14:textId="77777777" w:rsidR="00E86DC4" w:rsidRDefault="00E86DC4" w:rsidP="00E86DC4">
            <w:pPr>
              <w:pStyle w:val="KodeProgram"/>
            </w:pPr>
          </w:p>
          <w:p w14:paraId="1DFDFF65" w14:textId="77777777" w:rsidR="00E86DC4" w:rsidRDefault="00E86DC4" w:rsidP="00E86DC4">
            <w:pPr>
              <w:pStyle w:val="KodeProgram"/>
            </w:pPr>
            <w:r>
              <w:t>class Penerbitan_kk extends CI_Controller</w:t>
            </w:r>
          </w:p>
          <w:p w14:paraId="343B7EDD" w14:textId="77777777" w:rsidR="00E86DC4" w:rsidRDefault="00E86DC4" w:rsidP="00E86DC4">
            <w:pPr>
              <w:pStyle w:val="KodeProgram"/>
            </w:pPr>
            <w:r>
              <w:t>{</w:t>
            </w:r>
          </w:p>
          <w:p w14:paraId="697EAE76" w14:textId="77777777" w:rsidR="00E86DC4" w:rsidRDefault="00E86DC4" w:rsidP="00E86DC4">
            <w:pPr>
              <w:pStyle w:val="KodeProgram"/>
            </w:pPr>
            <w:r>
              <w:t xml:space="preserve">    public function __construct()</w:t>
            </w:r>
          </w:p>
          <w:p w14:paraId="3BF7DE54" w14:textId="77777777" w:rsidR="00E86DC4" w:rsidRDefault="00E86DC4" w:rsidP="00E86DC4">
            <w:pPr>
              <w:pStyle w:val="KodeProgram"/>
            </w:pPr>
            <w:r>
              <w:t xml:space="preserve">    {</w:t>
            </w:r>
          </w:p>
          <w:p w14:paraId="2F1900DA" w14:textId="77777777" w:rsidR="00E86DC4" w:rsidRDefault="00E86DC4" w:rsidP="00E86DC4">
            <w:pPr>
              <w:pStyle w:val="KodeProgram"/>
            </w:pPr>
            <w:r>
              <w:t xml:space="preserve">        parent::__construct();</w:t>
            </w:r>
          </w:p>
          <w:p w14:paraId="6D4277D8" w14:textId="77777777" w:rsidR="00E86DC4" w:rsidRDefault="00E86DC4" w:rsidP="00E86DC4">
            <w:pPr>
              <w:pStyle w:val="KodeProgram"/>
            </w:pPr>
            <w:r>
              <w:t xml:space="preserve">        $this-&gt;load-&gt;model('Data_masyarakat_model');</w:t>
            </w:r>
          </w:p>
          <w:p w14:paraId="29FC92B4" w14:textId="77777777" w:rsidR="00E86DC4" w:rsidRDefault="00E86DC4" w:rsidP="00E86DC4">
            <w:pPr>
              <w:pStyle w:val="KodeProgram"/>
            </w:pPr>
            <w:r>
              <w:t xml:space="preserve">        $this-&gt;load-&gt;model('Umum/Penerbitan_kk_model', 'penerbitan_kk_model');</w:t>
            </w:r>
          </w:p>
          <w:p w14:paraId="5994D955" w14:textId="77777777" w:rsidR="00E86DC4" w:rsidRDefault="00E86DC4" w:rsidP="00E86DC4">
            <w:pPr>
              <w:pStyle w:val="KodeProgram"/>
            </w:pPr>
            <w:r>
              <w:t xml:space="preserve">        $this-&gt;load-&gt;helper('check_login_helper');</w:t>
            </w:r>
          </w:p>
          <w:p w14:paraId="3E6278D5" w14:textId="77777777" w:rsidR="00E86DC4" w:rsidRDefault="00E86DC4" w:rsidP="00E86DC4">
            <w:pPr>
              <w:pStyle w:val="KodeProgram"/>
            </w:pPr>
            <w:r>
              <w:t xml:space="preserve">        check_login($this-&gt;session);</w:t>
            </w:r>
          </w:p>
          <w:p w14:paraId="62C24CE2" w14:textId="77777777" w:rsidR="00E86DC4" w:rsidRDefault="00E86DC4" w:rsidP="00E86DC4">
            <w:pPr>
              <w:pStyle w:val="KodeProgram"/>
            </w:pPr>
            <w:r>
              <w:t xml:space="preserve">    }</w:t>
            </w:r>
          </w:p>
          <w:p w14:paraId="530C5B35" w14:textId="77777777" w:rsidR="00E86DC4" w:rsidRDefault="00E86DC4" w:rsidP="00E86DC4">
            <w:pPr>
              <w:pStyle w:val="KodeProgram"/>
            </w:pPr>
          </w:p>
          <w:p w14:paraId="1C13E9AE" w14:textId="77777777" w:rsidR="00E86DC4" w:rsidRDefault="00E86DC4" w:rsidP="00E86DC4">
            <w:pPr>
              <w:pStyle w:val="KodeProgram"/>
            </w:pPr>
            <w:r>
              <w:t xml:space="preserve">    public function penerbitan_kk_baru()</w:t>
            </w:r>
          </w:p>
          <w:p w14:paraId="42F8817E" w14:textId="77777777" w:rsidR="00E86DC4" w:rsidRDefault="00E86DC4" w:rsidP="00E86DC4">
            <w:pPr>
              <w:pStyle w:val="KodeProgram"/>
            </w:pPr>
            <w:r>
              <w:t xml:space="preserve">    {</w:t>
            </w:r>
          </w:p>
          <w:p w14:paraId="528C8AFA" w14:textId="77777777" w:rsidR="00E86DC4" w:rsidRDefault="00E86DC4" w:rsidP="00E86DC4">
            <w:pPr>
              <w:pStyle w:val="KodeProgram"/>
            </w:pPr>
            <w:r>
              <w:t xml:space="preserve">        $data['content']        = 'backend/umum/penerbitan_kk/create';</w:t>
            </w:r>
          </w:p>
          <w:p w14:paraId="74BC683E" w14:textId="77777777" w:rsidR="00E86DC4" w:rsidRDefault="00E86DC4" w:rsidP="00E86DC4">
            <w:pPr>
              <w:pStyle w:val="KodeProgram"/>
            </w:pPr>
            <w:r>
              <w:t xml:space="preserve">        $data['title']          = 'Penerbitan KK Baru';</w:t>
            </w:r>
          </w:p>
          <w:p w14:paraId="7AF8010A" w14:textId="77777777" w:rsidR="00E86DC4" w:rsidRDefault="00E86DC4" w:rsidP="00E86DC4">
            <w:pPr>
              <w:pStyle w:val="KodeProgram"/>
            </w:pPr>
            <w:r>
              <w:t xml:space="preserve">        $data['breadcrumbs']    = array(</w:t>
            </w:r>
          </w:p>
          <w:p w14:paraId="174CD9D7" w14:textId="77777777" w:rsidR="00E86DC4" w:rsidRDefault="00E86DC4" w:rsidP="00E86DC4">
            <w:pPr>
              <w:pStyle w:val="KodeProgram"/>
            </w:pPr>
            <w:r>
              <w:t xml:space="preserve">            array(</w:t>
            </w:r>
          </w:p>
          <w:p w14:paraId="7A4DD4A9" w14:textId="77777777" w:rsidR="00E86DC4" w:rsidRDefault="00E86DC4" w:rsidP="00E86DC4">
            <w:pPr>
              <w:pStyle w:val="KodeProgram"/>
            </w:pPr>
            <w:r>
              <w:t xml:space="preserve">                'url'       =&gt; 'umum/pengajuan/daftar-pengajuan',</w:t>
            </w:r>
          </w:p>
          <w:p w14:paraId="16E44325" w14:textId="77777777" w:rsidR="00E86DC4" w:rsidRDefault="00E86DC4" w:rsidP="00E86DC4">
            <w:pPr>
              <w:pStyle w:val="KodeProgram"/>
            </w:pPr>
            <w:r>
              <w:t xml:space="preserve">                'title'     =&gt; 'Pengajuan'</w:t>
            </w:r>
          </w:p>
          <w:p w14:paraId="4DF09DB6" w14:textId="77777777" w:rsidR="00E86DC4" w:rsidRDefault="00E86DC4" w:rsidP="00E86DC4">
            <w:pPr>
              <w:pStyle w:val="KodeProgram"/>
            </w:pPr>
            <w:r>
              <w:t xml:space="preserve">            ),</w:t>
            </w:r>
          </w:p>
          <w:p w14:paraId="22DF1C98" w14:textId="77777777" w:rsidR="00E86DC4" w:rsidRDefault="00E86DC4" w:rsidP="00E86DC4">
            <w:pPr>
              <w:pStyle w:val="KodeProgram"/>
            </w:pPr>
            <w:r>
              <w:t xml:space="preserve">            array(</w:t>
            </w:r>
          </w:p>
          <w:p w14:paraId="6458C603" w14:textId="77777777" w:rsidR="00E86DC4" w:rsidRDefault="00E86DC4" w:rsidP="00E86DC4">
            <w:pPr>
              <w:pStyle w:val="KodeProgram"/>
            </w:pPr>
            <w:r>
              <w:t xml:space="preserve">                'url'       =&gt; 'umum/pengajuan/penerbitan-kk-baru/create',</w:t>
            </w:r>
          </w:p>
          <w:p w14:paraId="3CB15647" w14:textId="77777777" w:rsidR="00E86DC4" w:rsidRDefault="00E86DC4" w:rsidP="00E86DC4">
            <w:pPr>
              <w:pStyle w:val="KodeProgram"/>
            </w:pPr>
            <w:r>
              <w:t xml:space="preserve">                'title'     =&gt; 'Penerbitan KK Baru'</w:t>
            </w:r>
          </w:p>
          <w:p w14:paraId="7A47BEED" w14:textId="77777777" w:rsidR="00E86DC4" w:rsidRDefault="00E86DC4" w:rsidP="00E86DC4">
            <w:pPr>
              <w:pStyle w:val="KodeProgram"/>
            </w:pPr>
            <w:r>
              <w:t xml:space="preserve">            )</w:t>
            </w:r>
          </w:p>
          <w:p w14:paraId="2D7481D6" w14:textId="77777777" w:rsidR="00E86DC4" w:rsidRDefault="00E86DC4" w:rsidP="00E86DC4">
            <w:pPr>
              <w:pStyle w:val="KodeProgram"/>
            </w:pPr>
            <w:r>
              <w:t xml:space="preserve">        );</w:t>
            </w:r>
          </w:p>
          <w:p w14:paraId="69A5AC68" w14:textId="77777777" w:rsidR="00E86DC4" w:rsidRDefault="00E86DC4" w:rsidP="00E86DC4">
            <w:pPr>
              <w:pStyle w:val="KodeProgram"/>
            </w:pPr>
          </w:p>
          <w:p w14:paraId="13D3FE6E" w14:textId="77777777" w:rsidR="00E86DC4" w:rsidRDefault="00E86DC4" w:rsidP="00E86DC4">
            <w:pPr>
              <w:pStyle w:val="KodeProgram"/>
            </w:pPr>
            <w:r>
              <w:t xml:space="preserve">        $this-&gt;load-&gt;view('layouts/master_umum', $data);</w:t>
            </w:r>
          </w:p>
          <w:p w14:paraId="46D483F9" w14:textId="77777777" w:rsidR="00E86DC4" w:rsidRDefault="00E86DC4" w:rsidP="00E86DC4">
            <w:pPr>
              <w:pStyle w:val="KodeProgram"/>
            </w:pPr>
            <w:r>
              <w:t xml:space="preserve">    }</w:t>
            </w:r>
          </w:p>
          <w:p w14:paraId="61D7C245" w14:textId="77777777" w:rsidR="00E86DC4" w:rsidRDefault="00E86DC4" w:rsidP="00E86DC4">
            <w:pPr>
              <w:pStyle w:val="KodeProgram"/>
            </w:pPr>
          </w:p>
          <w:p w14:paraId="2D44B09A" w14:textId="77777777" w:rsidR="00E86DC4" w:rsidRDefault="00E86DC4" w:rsidP="00E86DC4">
            <w:pPr>
              <w:pStyle w:val="KodeProgram"/>
            </w:pPr>
            <w:r>
              <w:t xml:space="preserve">    public function store_penerbitan_kk_baru()</w:t>
            </w:r>
          </w:p>
          <w:p w14:paraId="3F37CE20" w14:textId="77777777" w:rsidR="00E86DC4" w:rsidRDefault="00E86DC4" w:rsidP="00E86DC4">
            <w:pPr>
              <w:pStyle w:val="KodeProgram"/>
            </w:pPr>
            <w:r>
              <w:t xml:space="preserve">    {</w:t>
            </w:r>
          </w:p>
          <w:p w14:paraId="5AEB74B8" w14:textId="77777777" w:rsidR="00E86DC4" w:rsidRDefault="00E86DC4" w:rsidP="00E86DC4">
            <w:pPr>
              <w:pStyle w:val="KodeProgram"/>
            </w:pPr>
            <w:r>
              <w:t xml:space="preserve">        $post = $this-&gt;input-&gt;post();</w:t>
            </w:r>
          </w:p>
          <w:p w14:paraId="15E9A18B" w14:textId="77777777" w:rsidR="00E86DC4" w:rsidRDefault="00E86DC4" w:rsidP="00E86DC4">
            <w:pPr>
              <w:pStyle w:val="KodeProgram"/>
            </w:pPr>
            <w:r>
              <w:t xml:space="preserve">        $pengajuan = array(</w:t>
            </w:r>
          </w:p>
          <w:p w14:paraId="3EE71E26" w14:textId="77777777" w:rsidR="00E86DC4" w:rsidRDefault="00E86DC4" w:rsidP="00E86DC4">
            <w:pPr>
              <w:pStyle w:val="KodeProgram"/>
            </w:pPr>
            <w:r>
              <w:t xml:space="preserve">            'wilayah_id'    =&gt; $this-&gt;session-&gt;userdata('wilayah_id'),</w:t>
            </w:r>
          </w:p>
          <w:p w14:paraId="437C6AAD" w14:textId="77777777" w:rsidR="00E86DC4" w:rsidRDefault="00E86DC4" w:rsidP="00E86DC4">
            <w:pPr>
              <w:pStyle w:val="KodeProgram"/>
            </w:pPr>
            <w:r>
              <w:t xml:space="preserve">            'nik'           =&gt; $this-&gt;session-&gt;userdata('nik_pemohon')</w:t>
            </w:r>
          </w:p>
          <w:p w14:paraId="171544A5" w14:textId="77777777" w:rsidR="00E86DC4" w:rsidRDefault="00E86DC4" w:rsidP="00E86DC4">
            <w:pPr>
              <w:pStyle w:val="KodeProgram"/>
            </w:pPr>
            <w:r>
              <w:lastRenderedPageBreak/>
              <w:t xml:space="preserve">        );</w:t>
            </w:r>
          </w:p>
          <w:p w14:paraId="25F72098" w14:textId="77777777" w:rsidR="00E86DC4" w:rsidRDefault="00E86DC4" w:rsidP="00E86DC4">
            <w:pPr>
              <w:pStyle w:val="KodeProgram"/>
            </w:pPr>
          </w:p>
          <w:p w14:paraId="14AA38F8" w14:textId="77777777" w:rsidR="00E86DC4" w:rsidRDefault="00E86DC4" w:rsidP="00E86DC4">
            <w:pPr>
              <w:pStyle w:val="KodeProgram"/>
            </w:pPr>
            <w:r>
              <w:t xml:space="preserve">        $data_f101 = array(</w:t>
            </w:r>
          </w:p>
          <w:p w14:paraId="61583C16" w14:textId="77777777" w:rsidR="00E86DC4" w:rsidRDefault="00E86DC4" w:rsidP="00E86DC4">
            <w:pPr>
              <w:pStyle w:val="KodeProgram"/>
            </w:pPr>
            <w:r>
              <w:t xml:space="preserve">            'nama_kepala_keluarga'      =&gt; $post['nama_kepala_keluarga'],</w:t>
            </w:r>
          </w:p>
          <w:p w14:paraId="11060876" w14:textId="77777777" w:rsidR="00E86DC4" w:rsidRDefault="00E86DC4" w:rsidP="00E86DC4">
            <w:pPr>
              <w:pStyle w:val="KodeProgram"/>
            </w:pPr>
            <w:r>
              <w:t xml:space="preserve">            'alamat'                    =&gt; $post['alamat'],</w:t>
            </w:r>
          </w:p>
          <w:p w14:paraId="2F7F62FF" w14:textId="77777777" w:rsidR="00E86DC4" w:rsidRDefault="00E86DC4" w:rsidP="00E86DC4">
            <w:pPr>
              <w:pStyle w:val="KodeProgram"/>
            </w:pPr>
            <w:r>
              <w:t xml:space="preserve">            'rt'                        =&gt; $post['rt'],</w:t>
            </w:r>
          </w:p>
          <w:p w14:paraId="45059918" w14:textId="77777777" w:rsidR="00E86DC4" w:rsidRDefault="00E86DC4" w:rsidP="00E86DC4">
            <w:pPr>
              <w:pStyle w:val="KodeProgram"/>
            </w:pPr>
            <w:r>
              <w:t xml:space="preserve">            'rw'                        =&gt; $post['rw'],</w:t>
            </w:r>
          </w:p>
          <w:p w14:paraId="02CEFA00" w14:textId="77777777" w:rsidR="00E86DC4" w:rsidRDefault="00E86DC4" w:rsidP="00E86DC4">
            <w:pPr>
              <w:pStyle w:val="KodeProgram"/>
            </w:pPr>
            <w:r>
              <w:t xml:space="preserve">            'jumlah_anggota_keluarga'   =&gt; $post['jumlah_anggota_keluarga'],</w:t>
            </w:r>
          </w:p>
          <w:p w14:paraId="59598207" w14:textId="77777777" w:rsidR="00E86DC4" w:rsidRDefault="00E86DC4" w:rsidP="00E86DC4">
            <w:pPr>
              <w:pStyle w:val="KodeProgram"/>
            </w:pPr>
            <w:r>
              <w:t xml:space="preserve">            'telepon'                   =&gt; $post['telepon']</w:t>
            </w:r>
          </w:p>
          <w:p w14:paraId="59DE30F1" w14:textId="77777777" w:rsidR="00E86DC4" w:rsidRDefault="00E86DC4" w:rsidP="00E86DC4">
            <w:pPr>
              <w:pStyle w:val="KodeProgram"/>
            </w:pPr>
            <w:r>
              <w:t xml:space="preserve">        );</w:t>
            </w:r>
          </w:p>
          <w:p w14:paraId="3C087BB2" w14:textId="77777777" w:rsidR="00E86DC4" w:rsidRDefault="00E86DC4" w:rsidP="00E86DC4">
            <w:pPr>
              <w:pStyle w:val="KodeProgram"/>
            </w:pPr>
          </w:p>
          <w:p w14:paraId="2C7E35F4" w14:textId="77777777" w:rsidR="00E86DC4" w:rsidRDefault="00E86DC4" w:rsidP="00E86DC4">
            <w:pPr>
              <w:pStyle w:val="KodeProgram"/>
            </w:pPr>
            <w:r>
              <w:t xml:space="preserve">        $data_detail_f101 = json_decode($post['detail_f101']);</w:t>
            </w:r>
          </w:p>
          <w:p w14:paraId="00E8A6C3" w14:textId="77777777" w:rsidR="00E86DC4" w:rsidRDefault="00E86DC4" w:rsidP="00E86DC4">
            <w:pPr>
              <w:pStyle w:val="KodeProgram"/>
            </w:pPr>
          </w:p>
          <w:p w14:paraId="78524780" w14:textId="77777777" w:rsidR="00E86DC4" w:rsidRDefault="00E86DC4" w:rsidP="00E86DC4">
            <w:pPr>
              <w:pStyle w:val="KodeProgram"/>
            </w:pPr>
            <w:r>
              <w:t xml:space="preserve">        $this-&gt;penerbitan_kk_model-&gt;set_pengajuan_penerbitan_kk($pengajuan, $data_f101, $data_detail_f101);</w:t>
            </w:r>
          </w:p>
          <w:p w14:paraId="6B49FBC4" w14:textId="77777777" w:rsidR="00110127" w:rsidRDefault="00E86DC4" w:rsidP="00E86DC4">
            <w:pPr>
              <w:pStyle w:val="KodeProgram"/>
            </w:pPr>
            <w:r>
              <w:t xml:space="preserve">    }</w:t>
            </w:r>
          </w:p>
          <w:p w14:paraId="7AFADA8B" w14:textId="104C76F5" w:rsidR="00E86DC4" w:rsidRDefault="00E86DC4" w:rsidP="00E86DC4">
            <w:pPr>
              <w:pStyle w:val="KodeProgram"/>
            </w:pPr>
            <w:r>
              <w:t>}</w:t>
            </w:r>
          </w:p>
        </w:tc>
      </w:tr>
    </w:tbl>
    <w:p w14:paraId="4D667C21" w14:textId="207CB805" w:rsidR="00110127" w:rsidRDefault="00110127" w:rsidP="00110127">
      <w:pPr>
        <w:pStyle w:val="Caption"/>
        <w:rPr>
          <w:b w:val="0"/>
        </w:rPr>
      </w:pPr>
      <w:r>
        <w:lastRenderedPageBreak/>
        <w:t xml:space="preserve">Kode Program 3. </w:t>
      </w:r>
      <w:fldSimple w:instr=" SEQ Kode_Program_3. \* ARABIC ">
        <w:r w:rsidR="00C32FCD">
          <w:rPr>
            <w:noProof/>
          </w:rPr>
          <w:t>12</w:t>
        </w:r>
      </w:fldSimple>
      <w:proofErr w:type="gramStart"/>
      <w:r>
        <w:rPr>
          <w:b w:val="0"/>
        </w:rPr>
        <w:t xml:space="preserve"> Penerbitan_kk.php</w:t>
      </w:r>
      <w:proofErr w:type="gramEnd"/>
    </w:p>
    <w:p w14:paraId="4D5A690B" w14:textId="030339BF" w:rsidR="00110127" w:rsidRDefault="00110127" w:rsidP="00110127">
      <w:pPr>
        <w:ind w:firstLine="851"/>
      </w:pPr>
      <w:proofErr w:type="gramStart"/>
      <w:r>
        <w:t xml:space="preserve">Kode Program 3.12 merupakan kode program yang digunakan untuk menerima </w:t>
      </w:r>
      <w:r w:rsidRPr="00110127">
        <w:rPr>
          <w:i/>
        </w:rPr>
        <w:t>request</w:t>
      </w:r>
      <w:r>
        <w:t xml:space="preserve"> berdasarkan </w:t>
      </w:r>
      <w:r w:rsidRPr="00110127">
        <w:rPr>
          <w:i/>
        </w:rPr>
        <w:t>route mapping</w:t>
      </w:r>
      <w:r>
        <w:t xml:space="preserve"> untuk membuat pengajuan penerbitan KK baru.</w:t>
      </w:r>
      <w:proofErr w:type="gramEnd"/>
    </w:p>
    <w:p w14:paraId="0A15D7C4" w14:textId="77777777" w:rsidR="00110127" w:rsidRPr="00110127" w:rsidRDefault="00110127" w:rsidP="00110127"/>
    <w:p w14:paraId="25C4A1A4" w14:textId="3ACEDC3A" w:rsidR="00B31B60" w:rsidRDefault="00B31B60" w:rsidP="00B31B60">
      <w:pPr>
        <w:pStyle w:val="Heading3"/>
        <w:numPr>
          <w:ilvl w:val="0"/>
          <w:numId w:val="37"/>
        </w:numPr>
        <w:ind w:left="851" w:hanging="851"/>
      </w:pPr>
      <w:r>
        <w:t>Membuat Pengajuan Penerbitan KTP Baru</w:t>
      </w:r>
    </w:p>
    <w:p w14:paraId="1E473C9F" w14:textId="15E4FDDA" w:rsidR="00083C2C" w:rsidRPr="00083C2C" w:rsidRDefault="00083C2C" w:rsidP="00083C2C">
      <w:pPr>
        <w:ind w:firstLine="851"/>
      </w:pPr>
      <w:proofErr w:type="gramStart"/>
      <w:r>
        <w:t>Masyarakat dapat membuat pengajuan penerbitan KTP baru dengan melampirkan berkas yang dibutuhkan.</w:t>
      </w:r>
      <w:proofErr w:type="gramEnd"/>
      <w:r>
        <w:t xml:space="preserve"> Sesuai dengan standar pelayanan Disdukcapil Kabupaten Gianyar, lampiran yang dibutuhkan adalah scan KK dan Surat Keterangan dari Desa.</w:t>
      </w:r>
    </w:p>
    <w:p w14:paraId="07B7785F" w14:textId="067D8E0D" w:rsidR="009D08AB" w:rsidRDefault="009D08AB" w:rsidP="009D08AB">
      <w:pPr>
        <w:pStyle w:val="ListParagraph"/>
        <w:numPr>
          <w:ilvl w:val="3"/>
          <w:numId w:val="41"/>
        </w:numPr>
        <w:ind w:left="851" w:hanging="851"/>
      </w:pPr>
      <w:r>
        <w:t>Model Penerbitan KTP</w:t>
      </w:r>
    </w:p>
    <w:p w14:paraId="0CEB426E" w14:textId="5C8CDA93" w:rsidR="00083C2C" w:rsidRDefault="00083C2C" w:rsidP="00083C2C">
      <w:pPr>
        <w:pStyle w:val="ListParagraph"/>
        <w:ind w:left="0" w:firstLine="851"/>
      </w:pPr>
      <w:proofErr w:type="gramStart"/>
      <w:r>
        <w:t xml:space="preserve">Model Penerbitan KTP adalah model yang digunakan untuk menyimpan data pengajuan penerbitan KTP baru ke </w:t>
      </w:r>
      <w:r w:rsidRPr="006112CB">
        <w:rPr>
          <w:i/>
        </w:rPr>
        <w:t>database</w:t>
      </w:r>
      <w:r>
        <w:t>.</w:t>
      </w:r>
      <w:proofErr w:type="gramEnd"/>
    </w:p>
    <w:p w14:paraId="38602C36" w14:textId="77777777" w:rsidR="00083C2C" w:rsidRDefault="00083C2C" w:rsidP="00083C2C"/>
    <w:tbl>
      <w:tblPr>
        <w:tblStyle w:val="TableGrid"/>
        <w:tblW w:w="0" w:type="auto"/>
        <w:tblLook w:val="04A0" w:firstRow="1" w:lastRow="0" w:firstColumn="1" w:lastColumn="0" w:noHBand="0" w:noVBand="1"/>
      </w:tblPr>
      <w:tblGrid>
        <w:gridCol w:w="8234"/>
      </w:tblGrid>
      <w:tr w:rsidR="00083C2C" w14:paraId="4079CBB5" w14:textId="77777777" w:rsidTr="00083C2C">
        <w:tc>
          <w:tcPr>
            <w:tcW w:w="8234" w:type="dxa"/>
          </w:tcPr>
          <w:p w14:paraId="6C3C0B7E" w14:textId="77777777" w:rsidR="006112CB" w:rsidRDefault="006112CB" w:rsidP="006112CB">
            <w:pPr>
              <w:pStyle w:val="KodeProgram"/>
            </w:pPr>
            <w:r>
              <w:t>&lt;?php</w:t>
            </w:r>
          </w:p>
          <w:p w14:paraId="5691DB21" w14:textId="77777777" w:rsidR="006112CB" w:rsidRDefault="006112CB" w:rsidP="006112CB">
            <w:pPr>
              <w:pStyle w:val="KodeProgram"/>
            </w:pPr>
          </w:p>
          <w:p w14:paraId="349072A8" w14:textId="77777777" w:rsidR="006112CB" w:rsidRDefault="006112CB" w:rsidP="006112CB">
            <w:pPr>
              <w:pStyle w:val="KodeProgram"/>
            </w:pPr>
            <w:r>
              <w:t>class Penerbitan_ktp_model extends CI_Model</w:t>
            </w:r>
          </w:p>
          <w:p w14:paraId="248B5F90" w14:textId="77777777" w:rsidR="006112CB" w:rsidRDefault="006112CB" w:rsidP="006112CB">
            <w:pPr>
              <w:pStyle w:val="KodeProgram"/>
            </w:pPr>
            <w:r>
              <w:t>{</w:t>
            </w:r>
          </w:p>
          <w:p w14:paraId="11DDEA90" w14:textId="77777777" w:rsidR="006112CB" w:rsidRDefault="006112CB" w:rsidP="006112CB">
            <w:pPr>
              <w:pStyle w:val="KodeProgram"/>
            </w:pPr>
            <w:r>
              <w:t xml:space="preserve">    public function __construct()</w:t>
            </w:r>
          </w:p>
          <w:p w14:paraId="097C4239" w14:textId="77777777" w:rsidR="006112CB" w:rsidRDefault="006112CB" w:rsidP="006112CB">
            <w:pPr>
              <w:pStyle w:val="KodeProgram"/>
            </w:pPr>
            <w:r>
              <w:t xml:space="preserve">    {</w:t>
            </w:r>
          </w:p>
          <w:p w14:paraId="7F05491D" w14:textId="77777777" w:rsidR="006112CB" w:rsidRDefault="006112CB" w:rsidP="006112CB">
            <w:pPr>
              <w:pStyle w:val="KodeProgram"/>
            </w:pPr>
            <w:r>
              <w:t xml:space="preserve">        parent::__construct();</w:t>
            </w:r>
          </w:p>
          <w:p w14:paraId="08D2D786" w14:textId="77777777" w:rsidR="006112CB" w:rsidRDefault="006112CB" w:rsidP="006112CB">
            <w:pPr>
              <w:pStyle w:val="KodeProgram"/>
            </w:pPr>
            <w:r>
              <w:t xml:space="preserve">        $this-&gt;load-&gt;library('upload');</w:t>
            </w:r>
          </w:p>
          <w:p w14:paraId="1BA2D812" w14:textId="77777777" w:rsidR="006112CB" w:rsidRDefault="006112CB" w:rsidP="006112CB">
            <w:pPr>
              <w:pStyle w:val="KodeProgram"/>
            </w:pPr>
            <w:r>
              <w:t xml:space="preserve">    }</w:t>
            </w:r>
          </w:p>
          <w:p w14:paraId="5147DA58" w14:textId="77777777" w:rsidR="006112CB" w:rsidRDefault="006112CB" w:rsidP="006112CB">
            <w:pPr>
              <w:pStyle w:val="KodeProgram"/>
            </w:pPr>
          </w:p>
          <w:p w14:paraId="4C903776" w14:textId="77777777" w:rsidR="006112CB" w:rsidRDefault="006112CB" w:rsidP="006112CB">
            <w:pPr>
              <w:pStyle w:val="KodeProgram"/>
            </w:pPr>
            <w:r>
              <w:t xml:space="preserve">    /**</w:t>
            </w:r>
          </w:p>
          <w:p w14:paraId="53AC8D5F" w14:textId="77777777" w:rsidR="006112CB" w:rsidRDefault="006112CB" w:rsidP="006112CB">
            <w:pPr>
              <w:pStyle w:val="KodeProgram"/>
            </w:pPr>
            <w:r>
              <w:lastRenderedPageBreak/>
              <w:t xml:space="preserve">     * @param   $pengajuan      berisi wilayah_id, nik, id_layanan</w:t>
            </w:r>
          </w:p>
          <w:p w14:paraId="1DB857BF" w14:textId="77777777" w:rsidR="006112CB" w:rsidRDefault="006112CB" w:rsidP="006112CB">
            <w:pPr>
              <w:pStyle w:val="KodeProgram"/>
            </w:pPr>
            <w:r>
              <w:t xml:space="preserve">     * @param   $files          berisi array nama field di form dan nama lampiran</w:t>
            </w:r>
          </w:p>
          <w:p w14:paraId="440AF2E2" w14:textId="77777777" w:rsidR="006112CB" w:rsidRDefault="006112CB" w:rsidP="006112CB">
            <w:pPr>
              <w:pStyle w:val="KodeProgram"/>
            </w:pPr>
            <w:r>
              <w:t xml:space="preserve">     * </w:t>
            </w:r>
          </w:p>
          <w:p w14:paraId="7314A04A" w14:textId="77777777" w:rsidR="006112CB" w:rsidRDefault="006112CB" w:rsidP="006112CB">
            <w:pPr>
              <w:pStyle w:val="KodeProgram"/>
            </w:pPr>
            <w:r>
              <w:t xml:space="preserve">     * $files = [</w:t>
            </w:r>
          </w:p>
          <w:p w14:paraId="79562F11" w14:textId="77777777" w:rsidR="006112CB" w:rsidRDefault="006112CB" w:rsidP="006112CB">
            <w:pPr>
              <w:pStyle w:val="KodeProgram"/>
            </w:pPr>
            <w:r>
              <w:t xml:space="preserve">     *      'kk'               =&gt; 'KK',</w:t>
            </w:r>
          </w:p>
          <w:p w14:paraId="7A588680" w14:textId="77777777" w:rsidR="006112CB" w:rsidRDefault="006112CB" w:rsidP="006112CB">
            <w:pPr>
              <w:pStyle w:val="KodeProgram"/>
            </w:pPr>
            <w:r>
              <w:t xml:space="preserve">     *      'surat_pengantar'   =&gt; 'Surat Pengantar'</w:t>
            </w:r>
          </w:p>
          <w:p w14:paraId="312CC8EC" w14:textId="77777777" w:rsidR="006112CB" w:rsidRDefault="006112CB" w:rsidP="006112CB">
            <w:pPr>
              <w:pStyle w:val="KodeProgram"/>
            </w:pPr>
            <w:r>
              <w:t xml:space="preserve">     * ]</w:t>
            </w:r>
          </w:p>
          <w:p w14:paraId="1E24D948" w14:textId="77777777" w:rsidR="006112CB" w:rsidRDefault="006112CB" w:rsidP="006112CB">
            <w:pPr>
              <w:pStyle w:val="KodeProgram"/>
            </w:pPr>
            <w:r>
              <w:t xml:space="preserve">     * </w:t>
            </w:r>
          </w:p>
          <w:p w14:paraId="06B066F1" w14:textId="77777777" w:rsidR="006112CB" w:rsidRDefault="006112CB" w:rsidP="006112CB">
            <w:pPr>
              <w:pStyle w:val="KodeProgram"/>
            </w:pPr>
            <w:r>
              <w:t xml:space="preserve">     * TODO:</w:t>
            </w:r>
          </w:p>
          <w:p w14:paraId="3869DF7A" w14:textId="77777777" w:rsidR="006112CB" w:rsidRDefault="006112CB" w:rsidP="006112CB">
            <w:pPr>
              <w:pStyle w:val="KodeProgram"/>
            </w:pPr>
            <w:r>
              <w:t xml:space="preserve">     * - input ke pengajuan</w:t>
            </w:r>
          </w:p>
          <w:p w14:paraId="50AF2070" w14:textId="77777777" w:rsidR="006112CB" w:rsidRDefault="006112CB" w:rsidP="006112CB">
            <w:pPr>
              <w:pStyle w:val="KodeProgram"/>
            </w:pPr>
            <w:r>
              <w:t xml:space="preserve">     * - input ke detail_pengajuan_lampiran</w:t>
            </w:r>
          </w:p>
          <w:p w14:paraId="697C4FB6" w14:textId="77777777" w:rsidR="006112CB" w:rsidRDefault="006112CB" w:rsidP="006112CB">
            <w:pPr>
              <w:pStyle w:val="KodeProgram"/>
            </w:pPr>
            <w:r>
              <w:t xml:space="preserve">     * - tentukan path</w:t>
            </w:r>
          </w:p>
          <w:p w14:paraId="610AEFF4" w14:textId="77777777" w:rsidR="006112CB" w:rsidRDefault="006112CB" w:rsidP="006112CB">
            <w:pPr>
              <w:pStyle w:val="KodeProgram"/>
            </w:pPr>
            <w:r>
              <w:t xml:space="preserve">     */</w:t>
            </w:r>
          </w:p>
          <w:p w14:paraId="7BA440A0" w14:textId="77777777" w:rsidR="006112CB" w:rsidRDefault="006112CB" w:rsidP="006112CB">
            <w:pPr>
              <w:pStyle w:val="KodeProgram"/>
            </w:pPr>
            <w:r>
              <w:t xml:space="preserve">    public function set_pengajuan_penerbitan_ktp($pengajuan, $files)</w:t>
            </w:r>
          </w:p>
          <w:p w14:paraId="675023EC" w14:textId="77777777" w:rsidR="006112CB" w:rsidRDefault="006112CB" w:rsidP="006112CB">
            <w:pPr>
              <w:pStyle w:val="KodeProgram"/>
            </w:pPr>
            <w:r>
              <w:t xml:space="preserve">    {</w:t>
            </w:r>
          </w:p>
          <w:p w14:paraId="087F00DC" w14:textId="77777777" w:rsidR="006112CB" w:rsidRDefault="006112CB" w:rsidP="006112CB">
            <w:pPr>
              <w:pStyle w:val="KodeProgram"/>
            </w:pPr>
            <w:r>
              <w:t xml:space="preserve">        $data_pengajuan['pengajuan_wilayah_id']             = $pengajuan['wilayah_id'];</w:t>
            </w:r>
          </w:p>
          <w:p w14:paraId="0B50AF86" w14:textId="77777777" w:rsidR="006112CB" w:rsidRDefault="006112CB" w:rsidP="006112CB">
            <w:pPr>
              <w:pStyle w:val="KodeProgram"/>
            </w:pPr>
            <w:r>
              <w:t xml:space="preserve">        $data_pengajuan['pengajuan_nik']                    = $pengajuan['nik'];</w:t>
            </w:r>
          </w:p>
          <w:p w14:paraId="316A529D" w14:textId="77777777" w:rsidR="006112CB" w:rsidRDefault="006112CB" w:rsidP="006112CB">
            <w:pPr>
              <w:pStyle w:val="KodeProgram"/>
            </w:pPr>
            <w:r>
              <w:t xml:space="preserve">        $data_pengajuan['pengajuan_jenis_layanan']          = 2;</w:t>
            </w:r>
          </w:p>
          <w:p w14:paraId="56F02DF2" w14:textId="77777777" w:rsidR="006112CB" w:rsidRDefault="006112CB" w:rsidP="006112CB">
            <w:pPr>
              <w:pStyle w:val="KodeProgram"/>
            </w:pPr>
            <w:r>
              <w:t xml:space="preserve">        $data_pengajuan['pengajuan_status_pengajuan_id']    = 1;</w:t>
            </w:r>
          </w:p>
          <w:p w14:paraId="571F7FBE" w14:textId="77777777" w:rsidR="006112CB" w:rsidRDefault="006112CB" w:rsidP="006112CB">
            <w:pPr>
              <w:pStyle w:val="KodeProgram"/>
            </w:pPr>
          </w:p>
          <w:p w14:paraId="6E748C43" w14:textId="77777777" w:rsidR="006112CB" w:rsidRDefault="006112CB" w:rsidP="006112CB">
            <w:pPr>
              <w:pStyle w:val="KodeProgram"/>
            </w:pPr>
            <w:r>
              <w:t xml:space="preserve">        $this-&gt;db-&gt;trans_start();</w:t>
            </w:r>
          </w:p>
          <w:p w14:paraId="0835EA4B" w14:textId="77777777" w:rsidR="006112CB" w:rsidRDefault="006112CB" w:rsidP="006112CB">
            <w:pPr>
              <w:pStyle w:val="KodeProgram"/>
            </w:pPr>
          </w:p>
          <w:p w14:paraId="1769EDC8" w14:textId="77777777" w:rsidR="006112CB" w:rsidRDefault="006112CB" w:rsidP="006112CB">
            <w:pPr>
              <w:pStyle w:val="KodeProgram"/>
            </w:pPr>
            <w:r>
              <w:t xml:space="preserve">        // input ke pengajuan</w:t>
            </w:r>
          </w:p>
          <w:p w14:paraId="55D3BD6A" w14:textId="77777777" w:rsidR="006112CB" w:rsidRDefault="006112CB" w:rsidP="006112CB">
            <w:pPr>
              <w:pStyle w:val="KodeProgram"/>
            </w:pPr>
            <w:r>
              <w:t xml:space="preserve">        $this-&gt;db-&gt;insert('ta_pengajuan', $data_pengajuan);</w:t>
            </w:r>
          </w:p>
          <w:p w14:paraId="37166858" w14:textId="77777777" w:rsidR="006112CB" w:rsidRDefault="006112CB" w:rsidP="006112CB">
            <w:pPr>
              <w:pStyle w:val="KodeProgram"/>
            </w:pPr>
            <w:r>
              <w:t xml:space="preserve">        $pengajuan_id = $this-&gt;db-&gt;insert_id();</w:t>
            </w:r>
          </w:p>
          <w:p w14:paraId="71ADD3D4" w14:textId="77777777" w:rsidR="006112CB" w:rsidRDefault="006112CB" w:rsidP="006112CB">
            <w:pPr>
              <w:pStyle w:val="KodeProgram"/>
            </w:pPr>
          </w:p>
          <w:p w14:paraId="34A46061" w14:textId="77777777" w:rsidR="006112CB" w:rsidRDefault="006112CB" w:rsidP="006112CB">
            <w:pPr>
              <w:pStyle w:val="KodeProgram"/>
            </w:pPr>
            <w:r>
              <w:t xml:space="preserve">        $path = $this-&gt;get_path($pengajuan_id);</w:t>
            </w:r>
          </w:p>
          <w:p w14:paraId="21124687" w14:textId="77777777" w:rsidR="006112CB" w:rsidRDefault="006112CB" w:rsidP="006112CB">
            <w:pPr>
              <w:pStyle w:val="KodeProgram"/>
            </w:pPr>
          </w:p>
          <w:p w14:paraId="552861FD" w14:textId="77777777" w:rsidR="006112CB" w:rsidRDefault="006112CB" w:rsidP="006112CB">
            <w:pPr>
              <w:pStyle w:val="KodeProgram"/>
            </w:pPr>
            <w:r>
              <w:t xml:space="preserve">        // input ke detail_pengajuan_lampiran</w:t>
            </w:r>
          </w:p>
          <w:p w14:paraId="0944028D" w14:textId="77777777" w:rsidR="006112CB" w:rsidRDefault="006112CB" w:rsidP="006112CB">
            <w:pPr>
              <w:pStyle w:val="KodeProgram"/>
            </w:pPr>
            <w:r>
              <w:t xml:space="preserve">        foreach($files as $key =&gt; $nama) {</w:t>
            </w:r>
          </w:p>
          <w:p w14:paraId="11229452" w14:textId="77777777" w:rsidR="006112CB" w:rsidRDefault="006112CB" w:rsidP="006112CB">
            <w:pPr>
              <w:pStyle w:val="KodeProgram"/>
            </w:pPr>
            <w:r>
              <w:t xml:space="preserve">            $nama_file = $this-&gt;upload_file($key, $path);</w:t>
            </w:r>
          </w:p>
          <w:p w14:paraId="76A0D0FF" w14:textId="77777777" w:rsidR="006112CB" w:rsidRDefault="006112CB" w:rsidP="006112CB">
            <w:pPr>
              <w:pStyle w:val="KodeProgram"/>
            </w:pPr>
          </w:p>
          <w:p w14:paraId="127EC438" w14:textId="77777777" w:rsidR="006112CB" w:rsidRDefault="006112CB" w:rsidP="006112CB">
            <w:pPr>
              <w:pStyle w:val="KodeProgram"/>
            </w:pPr>
            <w:r>
              <w:t xml:space="preserve">            $data_lampiran = array(</w:t>
            </w:r>
          </w:p>
          <w:p w14:paraId="243A5C4E" w14:textId="77777777" w:rsidR="006112CB" w:rsidRDefault="006112CB" w:rsidP="006112CB">
            <w:pPr>
              <w:pStyle w:val="KodeProgram"/>
            </w:pPr>
            <w:r>
              <w:t xml:space="preserve">                'detail_pengajuan_lampiran_pengajuan_id'    =&gt; $pengajuan_id,</w:t>
            </w:r>
          </w:p>
          <w:p w14:paraId="6DF3EC82" w14:textId="77777777" w:rsidR="006112CB" w:rsidRDefault="006112CB" w:rsidP="006112CB">
            <w:pPr>
              <w:pStyle w:val="KodeProgram"/>
            </w:pPr>
            <w:r>
              <w:t xml:space="preserve">                'detail_pengajuan_lampiran_nama'            =&gt; $nama,</w:t>
            </w:r>
          </w:p>
          <w:p w14:paraId="41C51EB4" w14:textId="77777777" w:rsidR="006112CB" w:rsidRDefault="006112CB" w:rsidP="006112CB">
            <w:pPr>
              <w:pStyle w:val="KodeProgram"/>
            </w:pPr>
            <w:r>
              <w:t xml:space="preserve">                'detail_pengajuan_lampiran_nama_file'       =&gt; $nama_file,</w:t>
            </w:r>
          </w:p>
          <w:p w14:paraId="4237B363" w14:textId="77777777" w:rsidR="006112CB" w:rsidRDefault="006112CB" w:rsidP="006112CB">
            <w:pPr>
              <w:pStyle w:val="KodeProgram"/>
            </w:pPr>
            <w:r>
              <w:t xml:space="preserve">                'detail_pengajuan_lampiran_path'            =&gt; $path</w:t>
            </w:r>
          </w:p>
          <w:p w14:paraId="6DE9A831" w14:textId="77777777" w:rsidR="006112CB" w:rsidRDefault="006112CB" w:rsidP="006112CB">
            <w:pPr>
              <w:pStyle w:val="KodeProgram"/>
            </w:pPr>
            <w:r>
              <w:t xml:space="preserve">            );</w:t>
            </w:r>
          </w:p>
          <w:p w14:paraId="37E647BA" w14:textId="77777777" w:rsidR="006112CB" w:rsidRDefault="006112CB" w:rsidP="006112CB">
            <w:pPr>
              <w:pStyle w:val="KodeProgram"/>
            </w:pPr>
            <w:r>
              <w:t xml:space="preserve">            $this-&gt;db-&gt;insert('ta_detail_pengajuan_lampiran', $data_lampiran);</w:t>
            </w:r>
          </w:p>
          <w:p w14:paraId="185A8204" w14:textId="77777777" w:rsidR="006112CB" w:rsidRDefault="006112CB" w:rsidP="006112CB">
            <w:pPr>
              <w:pStyle w:val="KodeProgram"/>
            </w:pPr>
            <w:r>
              <w:t xml:space="preserve">        }</w:t>
            </w:r>
          </w:p>
          <w:p w14:paraId="633A85F4" w14:textId="77777777" w:rsidR="006112CB" w:rsidRDefault="006112CB" w:rsidP="006112CB">
            <w:pPr>
              <w:pStyle w:val="KodeProgram"/>
            </w:pPr>
          </w:p>
          <w:p w14:paraId="5731CBD0" w14:textId="77777777" w:rsidR="006112CB" w:rsidRDefault="006112CB" w:rsidP="006112CB">
            <w:pPr>
              <w:pStyle w:val="KodeProgram"/>
            </w:pPr>
            <w:r>
              <w:t xml:space="preserve">        $this-&gt;db-&gt;trans_complete();</w:t>
            </w:r>
          </w:p>
          <w:p w14:paraId="2C64D32A" w14:textId="77777777" w:rsidR="006112CB" w:rsidRDefault="006112CB" w:rsidP="006112CB">
            <w:pPr>
              <w:pStyle w:val="KodeProgram"/>
            </w:pPr>
            <w:r>
              <w:t xml:space="preserve">    }</w:t>
            </w:r>
          </w:p>
          <w:p w14:paraId="3305BB9D" w14:textId="77777777" w:rsidR="006112CB" w:rsidRDefault="006112CB" w:rsidP="006112CB">
            <w:pPr>
              <w:pStyle w:val="KodeProgram"/>
            </w:pPr>
          </w:p>
          <w:p w14:paraId="7DFB4934" w14:textId="77777777" w:rsidR="006112CB" w:rsidRDefault="006112CB" w:rsidP="006112CB">
            <w:pPr>
              <w:pStyle w:val="KodeProgram"/>
            </w:pPr>
            <w:r>
              <w:t xml:space="preserve">    // $file = 'ktp'</w:t>
            </w:r>
          </w:p>
          <w:p w14:paraId="2C34418F" w14:textId="77777777" w:rsidR="006112CB" w:rsidRDefault="006112CB" w:rsidP="006112CB">
            <w:pPr>
              <w:pStyle w:val="KodeProgram"/>
            </w:pPr>
            <w:r>
              <w:t xml:space="preserve">    private function upload_file($file, $path)</w:t>
            </w:r>
          </w:p>
          <w:p w14:paraId="6BC3D38D" w14:textId="77777777" w:rsidR="006112CB" w:rsidRDefault="006112CB" w:rsidP="006112CB">
            <w:pPr>
              <w:pStyle w:val="KodeProgram"/>
            </w:pPr>
            <w:r>
              <w:t xml:space="preserve">    {</w:t>
            </w:r>
          </w:p>
          <w:p w14:paraId="5297C8CC" w14:textId="77777777" w:rsidR="006112CB" w:rsidRDefault="006112CB" w:rsidP="006112CB">
            <w:pPr>
              <w:pStyle w:val="KodeProgram"/>
            </w:pPr>
            <w:r>
              <w:t xml:space="preserve">        $this-&gt;upload-&gt;initialize($this-&gt;upload_config($file, </w:t>
            </w:r>
            <w:r>
              <w:lastRenderedPageBreak/>
              <w:t>$path));</w:t>
            </w:r>
          </w:p>
          <w:p w14:paraId="23FF2EA0" w14:textId="77777777" w:rsidR="006112CB" w:rsidRDefault="006112CB" w:rsidP="006112CB">
            <w:pPr>
              <w:pStyle w:val="KodeProgram"/>
            </w:pPr>
            <w:r>
              <w:t xml:space="preserve">        $this-&gt;upload-&gt;do_upload($file);</w:t>
            </w:r>
          </w:p>
          <w:p w14:paraId="0FAC74EA" w14:textId="77777777" w:rsidR="006112CB" w:rsidRDefault="006112CB" w:rsidP="006112CB">
            <w:pPr>
              <w:pStyle w:val="KodeProgram"/>
            </w:pPr>
            <w:r>
              <w:t xml:space="preserve">        // die($this-&gt;upload-&gt;display_errors());</w:t>
            </w:r>
          </w:p>
          <w:p w14:paraId="660DDEBE" w14:textId="77777777" w:rsidR="006112CB" w:rsidRDefault="006112CB" w:rsidP="006112CB">
            <w:pPr>
              <w:pStyle w:val="KodeProgram"/>
            </w:pPr>
            <w:r>
              <w:t xml:space="preserve">        return $this-&gt;upload-&gt;data('file_name');</w:t>
            </w:r>
          </w:p>
          <w:p w14:paraId="3D26FF88" w14:textId="77777777" w:rsidR="006112CB" w:rsidRDefault="006112CB" w:rsidP="006112CB">
            <w:pPr>
              <w:pStyle w:val="KodeProgram"/>
            </w:pPr>
            <w:r>
              <w:t xml:space="preserve">    }</w:t>
            </w:r>
          </w:p>
          <w:p w14:paraId="1C25DC73" w14:textId="77777777" w:rsidR="006112CB" w:rsidRDefault="006112CB" w:rsidP="006112CB">
            <w:pPr>
              <w:pStyle w:val="KodeProgram"/>
            </w:pPr>
          </w:p>
          <w:p w14:paraId="7386EBA9" w14:textId="77777777" w:rsidR="006112CB" w:rsidRDefault="006112CB" w:rsidP="006112CB">
            <w:pPr>
              <w:pStyle w:val="KodeProgram"/>
            </w:pPr>
            <w:r>
              <w:t xml:space="preserve">    private function get_path($pengajuan_id)</w:t>
            </w:r>
          </w:p>
          <w:p w14:paraId="1A0BA1F7" w14:textId="77777777" w:rsidR="006112CB" w:rsidRDefault="006112CB" w:rsidP="006112CB">
            <w:pPr>
              <w:pStyle w:val="KodeProgram"/>
            </w:pPr>
            <w:r>
              <w:t xml:space="preserve">    {</w:t>
            </w:r>
          </w:p>
          <w:p w14:paraId="4B51460A" w14:textId="77777777" w:rsidR="006112CB" w:rsidRDefault="006112CB" w:rsidP="006112CB">
            <w:pPr>
              <w:pStyle w:val="KodeProgram"/>
            </w:pPr>
            <w:r>
              <w:t xml:space="preserve">        $dir_path = "storage/penerbitan_ktp/</w:t>
            </w:r>
            <w:proofErr w:type="gramStart"/>
            <w:r>
              <w:t>" .</w:t>
            </w:r>
            <w:proofErr w:type="gramEnd"/>
            <w:r>
              <w:t xml:space="preserve"> $pengajuan_id;</w:t>
            </w:r>
          </w:p>
          <w:p w14:paraId="07F8C826" w14:textId="77777777" w:rsidR="006112CB" w:rsidRDefault="006112CB" w:rsidP="006112CB">
            <w:pPr>
              <w:pStyle w:val="KodeProgram"/>
            </w:pPr>
            <w:r>
              <w:t xml:space="preserve">        if(!is_dir($dir_path)) {</w:t>
            </w:r>
          </w:p>
          <w:p w14:paraId="6E231D76" w14:textId="77777777" w:rsidR="006112CB" w:rsidRDefault="006112CB" w:rsidP="006112CB">
            <w:pPr>
              <w:pStyle w:val="KodeProgram"/>
            </w:pPr>
            <w:r>
              <w:t xml:space="preserve">            </w:t>
            </w:r>
            <w:proofErr w:type="gramStart"/>
            <w:r>
              <w:t>mkdir(</w:t>
            </w:r>
            <w:proofErr w:type="gramEnd"/>
            <w:r>
              <w:t>FCPATH . '/' . $dir_path, 0777);</w:t>
            </w:r>
          </w:p>
          <w:p w14:paraId="542E38E5" w14:textId="77777777" w:rsidR="006112CB" w:rsidRDefault="006112CB" w:rsidP="006112CB">
            <w:pPr>
              <w:pStyle w:val="KodeProgram"/>
            </w:pPr>
            <w:r>
              <w:t xml:space="preserve">        }</w:t>
            </w:r>
          </w:p>
          <w:p w14:paraId="0C497AF1" w14:textId="77777777" w:rsidR="006112CB" w:rsidRDefault="006112CB" w:rsidP="006112CB">
            <w:pPr>
              <w:pStyle w:val="KodeProgram"/>
            </w:pPr>
          </w:p>
          <w:p w14:paraId="79FE298B" w14:textId="77777777" w:rsidR="006112CB" w:rsidRDefault="006112CB" w:rsidP="006112CB">
            <w:pPr>
              <w:pStyle w:val="KodeProgram"/>
            </w:pPr>
            <w:r>
              <w:t xml:space="preserve">        return $dir_path;</w:t>
            </w:r>
          </w:p>
          <w:p w14:paraId="268CA9F7" w14:textId="77777777" w:rsidR="006112CB" w:rsidRDefault="006112CB" w:rsidP="006112CB">
            <w:pPr>
              <w:pStyle w:val="KodeProgram"/>
            </w:pPr>
            <w:r>
              <w:t xml:space="preserve">    }</w:t>
            </w:r>
          </w:p>
          <w:p w14:paraId="7D6134EE" w14:textId="77777777" w:rsidR="006112CB" w:rsidRDefault="006112CB" w:rsidP="006112CB">
            <w:pPr>
              <w:pStyle w:val="KodeProgram"/>
            </w:pPr>
          </w:p>
          <w:p w14:paraId="15388440" w14:textId="77777777" w:rsidR="006112CB" w:rsidRDefault="006112CB" w:rsidP="006112CB">
            <w:pPr>
              <w:pStyle w:val="KodeProgram"/>
            </w:pPr>
            <w:r>
              <w:t xml:space="preserve">    private function upload_config($filename, $path)</w:t>
            </w:r>
          </w:p>
          <w:p w14:paraId="34365368" w14:textId="77777777" w:rsidR="006112CB" w:rsidRDefault="006112CB" w:rsidP="006112CB">
            <w:pPr>
              <w:pStyle w:val="KodeProgram"/>
            </w:pPr>
            <w:r>
              <w:t xml:space="preserve">    {</w:t>
            </w:r>
          </w:p>
          <w:p w14:paraId="232A938D" w14:textId="77777777" w:rsidR="006112CB" w:rsidRDefault="006112CB" w:rsidP="006112CB">
            <w:pPr>
              <w:pStyle w:val="KodeProgram"/>
            </w:pPr>
            <w:r>
              <w:t xml:space="preserve">        $config['upload_path']      = $path;</w:t>
            </w:r>
          </w:p>
          <w:p w14:paraId="336B48BD" w14:textId="77777777" w:rsidR="006112CB" w:rsidRDefault="006112CB" w:rsidP="006112CB">
            <w:pPr>
              <w:pStyle w:val="KodeProgram"/>
            </w:pPr>
            <w:r>
              <w:t xml:space="preserve">        $config['allowed_types']    = 'gif|jpeg|jpg|png|pdf';</w:t>
            </w:r>
          </w:p>
          <w:p w14:paraId="35D23D33" w14:textId="77777777" w:rsidR="006112CB" w:rsidRDefault="006112CB" w:rsidP="006112CB">
            <w:pPr>
              <w:pStyle w:val="KodeProgram"/>
            </w:pPr>
            <w:r>
              <w:t xml:space="preserve">        $config['file_name']        = $filename;</w:t>
            </w:r>
          </w:p>
          <w:p w14:paraId="5D828C64" w14:textId="77777777" w:rsidR="006112CB" w:rsidRDefault="006112CB" w:rsidP="006112CB">
            <w:pPr>
              <w:pStyle w:val="KodeProgram"/>
            </w:pPr>
            <w:r>
              <w:t xml:space="preserve">        $config['overwrite']        = true;</w:t>
            </w:r>
          </w:p>
          <w:p w14:paraId="7450C160" w14:textId="77777777" w:rsidR="006112CB" w:rsidRDefault="006112CB" w:rsidP="006112CB">
            <w:pPr>
              <w:pStyle w:val="KodeProgram"/>
            </w:pPr>
            <w:r>
              <w:t xml:space="preserve">        $config['max_size']         = 2048;</w:t>
            </w:r>
          </w:p>
          <w:p w14:paraId="5917730A" w14:textId="77777777" w:rsidR="006112CB" w:rsidRDefault="006112CB" w:rsidP="006112CB">
            <w:pPr>
              <w:pStyle w:val="KodeProgram"/>
            </w:pPr>
          </w:p>
          <w:p w14:paraId="73A52783" w14:textId="77777777" w:rsidR="006112CB" w:rsidRDefault="006112CB" w:rsidP="006112CB">
            <w:pPr>
              <w:pStyle w:val="KodeProgram"/>
            </w:pPr>
            <w:r>
              <w:t xml:space="preserve">        return $config;</w:t>
            </w:r>
          </w:p>
          <w:p w14:paraId="21E9C779" w14:textId="77777777" w:rsidR="006112CB" w:rsidRDefault="006112CB" w:rsidP="006112CB">
            <w:pPr>
              <w:pStyle w:val="KodeProgram"/>
            </w:pPr>
            <w:r>
              <w:t xml:space="preserve">    }</w:t>
            </w:r>
          </w:p>
          <w:p w14:paraId="5DE54AF7" w14:textId="2096429A" w:rsidR="00083C2C" w:rsidRDefault="006112CB" w:rsidP="006112CB">
            <w:pPr>
              <w:pStyle w:val="KodeProgram"/>
            </w:pPr>
            <w:r>
              <w:t>}</w:t>
            </w:r>
          </w:p>
        </w:tc>
      </w:tr>
    </w:tbl>
    <w:p w14:paraId="27E121C0" w14:textId="4A98C6B7" w:rsidR="00083C2C" w:rsidRDefault="00083C2C" w:rsidP="00083C2C">
      <w:pPr>
        <w:pStyle w:val="Caption"/>
        <w:rPr>
          <w:b w:val="0"/>
        </w:rPr>
      </w:pPr>
      <w:r>
        <w:lastRenderedPageBreak/>
        <w:t xml:space="preserve">Kode Program 3. </w:t>
      </w:r>
      <w:fldSimple w:instr=" SEQ Kode_Program_3. \* ARABIC ">
        <w:r w:rsidR="00C32FCD">
          <w:rPr>
            <w:noProof/>
          </w:rPr>
          <w:t>13</w:t>
        </w:r>
      </w:fldSimple>
      <w:proofErr w:type="gramStart"/>
      <w:r>
        <w:rPr>
          <w:b w:val="0"/>
        </w:rPr>
        <w:t xml:space="preserve"> Penerbitan_ktp_model.php</w:t>
      </w:r>
      <w:proofErr w:type="gramEnd"/>
    </w:p>
    <w:p w14:paraId="0F2CF3FC" w14:textId="1D4B5B8F" w:rsidR="00083C2C" w:rsidRDefault="00083C2C" w:rsidP="00083C2C">
      <w:pPr>
        <w:ind w:firstLine="851"/>
      </w:pPr>
      <w:proofErr w:type="gramStart"/>
      <w:r>
        <w:t xml:space="preserve">Kode Program 3.13 merupakan kode program yang digunakan untuk menyimpan </w:t>
      </w:r>
      <w:r w:rsidR="0051418B">
        <w:t xml:space="preserve">data pengajuan KTP ke tabel </w:t>
      </w:r>
      <w:r w:rsidR="0051418B" w:rsidRPr="0051418B">
        <w:rPr>
          <w:rStyle w:val="KodeProgramChar"/>
        </w:rPr>
        <w:t>ta_pengajuan</w:t>
      </w:r>
      <w:r w:rsidR="0051418B">
        <w:t xml:space="preserve"> dan </w:t>
      </w:r>
      <w:r w:rsidR="0051418B" w:rsidRPr="0051418B">
        <w:rPr>
          <w:rStyle w:val="KodeProgramChar"/>
        </w:rPr>
        <w:t>ta_detail_pengajuan_lampiran</w:t>
      </w:r>
      <w:r w:rsidR="0051418B">
        <w:t>.</w:t>
      </w:r>
      <w:proofErr w:type="gramEnd"/>
    </w:p>
    <w:p w14:paraId="2A691B5C" w14:textId="77777777" w:rsidR="0051418B" w:rsidRPr="00083C2C" w:rsidRDefault="0051418B" w:rsidP="0051418B"/>
    <w:p w14:paraId="3CD4D87C" w14:textId="220E2FE8" w:rsidR="009D08AB" w:rsidRDefault="009D08AB" w:rsidP="009D08AB">
      <w:pPr>
        <w:pStyle w:val="ListParagraph"/>
        <w:numPr>
          <w:ilvl w:val="3"/>
          <w:numId w:val="41"/>
        </w:numPr>
        <w:ind w:left="851" w:hanging="851"/>
      </w:pPr>
      <w:r>
        <w:t>Controller Penerbitan KTP</w:t>
      </w:r>
    </w:p>
    <w:p w14:paraId="6F044D32" w14:textId="3F6C6355" w:rsidR="0051418B" w:rsidRDefault="0051418B" w:rsidP="0051418B">
      <w:pPr>
        <w:pStyle w:val="ListParagraph"/>
        <w:ind w:left="0" w:firstLine="851"/>
      </w:pPr>
      <w:proofErr w:type="gramStart"/>
      <w:r>
        <w:t xml:space="preserve">Controller Penerbitan KTP adalah controller yang digunakan untuk menerima </w:t>
      </w:r>
      <w:r w:rsidRPr="0051418B">
        <w:rPr>
          <w:i/>
        </w:rPr>
        <w:t>request</w:t>
      </w:r>
      <w:r>
        <w:t xml:space="preserve"> data pengajuan KTP dan meneruskan ke model.</w:t>
      </w:r>
      <w:proofErr w:type="gramEnd"/>
    </w:p>
    <w:p w14:paraId="6EDFD264" w14:textId="77777777" w:rsidR="0051418B" w:rsidRDefault="0051418B" w:rsidP="0051418B"/>
    <w:tbl>
      <w:tblPr>
        <w:tblStyle w:val="TableGrid"/>
        <w:tblW w:w="0" w:type="auto"/>
        <w:tblLook w:val="04A0" w:firstRow="1" w:lastRow="0" w:firstColumn="1" w:lastColumn="0" w:noHBand="0" w:noVBand="1"/>
      </w:tblPr>
      <w:tblGrid>
        <w:gridCol w:w="8234"/>
      </w:tblGrid>
      <w:tr w:rsidR="0051418B" w14:paraId="197445EE" w14:textId="77777777" w:rsidTr="0051418B">
        <w:tc>
          <w:tcPr>
            <w:tcW w:w="8234" w:type="dxa"/>
          </w:tcPr>
          <w:p w14:paraId="7C068C55" w14:textId="77777777" w:rsidR="006037BB" w:rsidRDefault="006037BB" w:rsidP="006037BB">
            <w:pPr>
              <w:pStyle w:val="KodeProgram"/>
            </w:pPr>
            <w:r>
              <w:t>&lt;?php</w:t>
            </w:r>
          </w:p>
          <w:p w14:paraId="224291AA" w14:textId="77777777" w:rsidR="006037BB" w:rsidRDefault="006037BB" w:rsidP="006037BB">
            <w:pPr>
              <w:pStyle w:val="KodeProgram"/>
            </w:pPr>
            <w:r>
              <w:t>defined('BASEPATH') or exit('No direct script access allowed');</w:t>
            </w:r>
          </w:p>
          <w:p w14:paraId="6EDAF91A" w14:textId="77777777" w:rsidR="006037BB" w:rsidRDefault="006037BB" w:rsidP="006037BB">
            <w:pPr>
              <w:pStyle w:val="KodeProgram"/>
            </w:pPr>
          </w:p>
          <w:p w14:paraId="61934C2F" w14:textId="77777777" w:rsidR="006037BB" w:rsidRDefault="006037BB" w:rsidP="006037BB">
            <w:pPr>
              <w:pStyle w:val="KodeProgram"/>
            </w:pPr>
            <w:r>
              <w:t>class Penerbitan_ktp extends CI_Controller</w:t>
            </w:r>
          </w:p>
          <w:p w14:paraId="6ADE9D16" w14:textId="77777777" w:rsidR="006037BB" w:rsidRDefault="006037BB" w:rsidP="006037BB">
            <w:pPr>
              <w:pStyle w:val="KodeProgram"/>
            </w:pPr>
            <w:r>
              <w:t>{</w:t>
            </w:r>
          </w:p>
          <w:p w14:paraId="793D320D" w14:textId="77777777" w:rsidR="006037BB" w:rsidRDefault="006037BB" w:rsidP="006037BB">
            <w:pPr>
              <w:pStyle w:val="KodeProgram"/>
            </w:pPr>
            <w:r>
              <w:t xml:space="preserve">    public function __construct()</w:t>
            </w:r>
          </w:p>
          <w:p w14:paraId="3BB60DA4" w14:textId="77777777" w:rsidR="006037BB" w:rsidRDefault="006037BB" w:rsidP="006037BB">
            <w:pPr>
              <w:pStyle w:val="KodeProgram"/>
            </w:pPr>
            <w:r>
              <w:t xml:space="preserve">    {</w:t>
            </w:r>
          </w:p>
          <w:p w14:paraId="52361C3A" w14:textId="77777777" w:rsidR="006037BB" w:rsidRDefault="006037BB" w:rsidP="006037BB">
            <w:pPr>
              <w:pStyle w:val="KodeProgram"/>
            </w:pPr>
            <w:r>
              <w:t xml:space="preserve">        parent::__construct();</w:t>
            </w:r>
          </w:p>
          <w:p w14:paraId="00E5BA23" w14:textId="77777777" w:rsidR="006037BB" w:rsidRDefault="006037BB" w:rsidP="006037BB">
            <w:pPr>
              <w:pStyle w:val="KodeProgram"/>
            </w:pPr>
            <w:r>
              <w:t xml:space="preserve">        $this-&gt;load-&gt;model('Umum/Penerbitan_ktp_model', 'penerbitan_ktp_model');</w:t>
            </w:r>
          </w:p>
          <w:p w14:paraId="082274C2" w14:textId="77777777" w:rsidR="006037BB" w:rsidRDefault="006037BB" w:rsidP="006037BB">
            <w:pPr>
              <w:pStyle w:val="KodeProgram"/>
            </w:pPr>
            <w:r>
              <w:t xml:space="preserve">        $this-&gt;load-&gt;helper('check_login_helper');</w:t>
            </w:r>
          </w:p>
          <w:p w14:paraId="2CE5F81E" w14:textId="77777777" w:rsidR="006037BB" w:rsidRDefault="006037BB" w:rsidP="006037BB">
            <w:pPr>
              <w:pStyle w:val="KodeProgram"/>
            </w:pPr>
            <w:r>
              <w:t xml:space="preserve">        check_login($this-&gt;session);</w:t>
            </w:r>
          </w:p>
          <w:p w14:paraId="0D6C5A60" w14:textId="77777777" w:rsidR="006037BB" w:rsidRDefault="006037BB" w:rsidP="006037BB">
            <w:pPr>
              <w:pStyle w:val="KodeProgram"/>
            </w:pPr>
            <w:r>
              <w:t xml:space="preserve">    }</w:t>
            </w:r>
          </w:p>
          <w:p w14:paraId="10D3CAF0" w14:textId="77777777" w:rsidR="006037BB" w:rsidRDefault="006037BB" w:rsidP="006037BB">
            <w:pPr>
              <w:pStyle w:val="KodeProgram"/>
            </w:pPr>
          </w:p>
          <w:p w14:paraId="281D21E8" w14:textId="77777777" w:rsidR="006037BB" w:rsidRDefault="006037BB" w:rsidP="006037BB">
            <w:pPr>
              <w:pStyle w:val="KodeProgram"/>
            </w:pPr>
            <w:r>
              <w:lastRenderedPageBreak/>
              <w:t xml:space="preserve">    public function penerbitan_ktp_baru()</w:t>
            </w:r>
          </w:p>
          <w:p w14:paraId="00AA92C5" w14:textId="77777777" w:rsidR="006037BB" w:rsidRDefault="006037BB" w:rsidP="006037BB">
            <w:pPr>
              <w:pStyle w:val="KodeProgram"/>
            </w:pPr>
            <w:r>
              <w:t xml:space="preserve">    {</w:t>
            </w:r>
          </w:p>
          <w:p w14:paraId="2ACD445B" w14:textId="77777777" w:rsidR="006037BB" w:rsidRDefault="006037BB" w:rsidP="006037BB">
            <w:pPr>
              <w:pStyle w:val="KodeProgram"/>
            </w:pPr>
            <w:r>
              <w:t xml:space="preserve">        $data['content']        = 'backend/umum/penerbitan_ktp/create';</w:t>
            </w:r>
          </w:p>
          <w:p w14:paraId="1FC41C68" w14:textId="77777777" w:rsidR="006037BB" w:rsidRDefault="006037BB" w:rsidP="006037BB">
            <w:pPr>
              <w:pStyle w:val="KodeProgram"/>
            </w:pPr>
            <w:r>
              <w:t xml:space="preserve">        $data['title']          = 'Penerbitan KTP Baru';</w:t>
            </w:r>
          </w:p>
          <w:p w14:paraId="41829819" w14:textId="77777777" w:rsidR="006037BB" w:rsidRDefault="006037BB" w:rsidP="006037BB">
            <w:pPr>
              <w:pStyle w:val="KodeProgram"/>
            </w:pPr>
            <w:r>
              <w:t xml:space="preserve">        $data['breadcrumbs']    = array(</w:t>
            </w:r>
          </w:p>
          <w:p w14:paraId="4A11DA83" w14:textId="77777777" w:rsidR="006037BB" w:rsidRDefault="006037BB" w:rsidP="006037BB">
            <w:pPr>
              <w:pStyle w:val="KodeProgram"/>
            </w:pPr>
            <w:r>
              <w:t xml:space="preserve">            array(</w:t>
            </w:r>
          </w:p>
          <w:p w14:paraId="29F8AEDB" w14:textId="77777777" w:rsidR="006037BB" w:rsidRDefault="006037BB" w:rsidP="006037BB">
            <w:pPr>
              <w:pStyle w:val="KodeProgram"/>
            </w:pPr>
            <w:r>
              <w:t xml:space="preserve">                'url'       =&gt; 'umum/pengajuan/daftar-pengajuan',</w:t>
            </w:r>
          </w:p>
          <w:p w14:paraId="4458C42D" w14:textId="77777777" w:rsidR="006037BB" w:rsidRDefault="006037BB" w:rsidP="006037BB">
            <w:pPr>
              <w:pStyle w:val="KodeProgram"/>
            </w:pPr>
            <w:r>
              <w:t xml:space="preserve">                'title'     =&gt; 'Pengajuan'</w:t>
            </w:r>
          </w:p>
          <w:p w14:paraId="1C6ACA2B" w14:textId="77777777" w:rsidR="006037BB" w:rsidRDefault="006037BB" w:rsidP="006037BB">
            <w:pPr>
              <w:pStyle w:val="KodeProgram"/>
            </w:pPr>
            <w:r>
              <w:t xml:space="preserve">            ),</w:t>
            </w:r>
          </w:p>
          <w:p w14:paraId="47DA829A" w14:textId="77777777" w:rsidR="006037BB" w:rsidRDefault="006037BB" w:rsidP="006037BB">
            <w:pPr>
              <w:pStyle w:val="KodeProgram"/>
            </w:pPr>
            <w:r>
              <w:t xml:space="preserve">            array(</w:t>
            </w:r>
          </w:p>
          <w:p w14:paraId="24D12384" w14:textId="77777777" w:rsidR="006037BB" w:rsidRDefault="006037BB" w:rsidP="006037BB">
            <w:pPr>
              <w:pStyle w:val="KodeProgram"/>
            </w:pPr>
            <w:r>
              <w:t xml:space="preserve">                'url'       =&gt; 'umum/pengajuan/penerbitan-ktp-baru/create',</w:t>
            </w:r>
          </w:p>
          <w:p w14:paraId="064C4311" w14:textId="77777777" w:rsidR="006037BB" w:rsidRDefault="006037BB" w:rsidP="006037BB">
            <w:pPr>
              <w:pStyle w:val="KodeProgram"/>
            </w:pPr>
            <w:r>
              <w:t xml:space="preserve">                'title'     =&gt; 'Penerbitan KTP Baru'</w:t>
            </w:r>
          </w:p>
          <w:p w14:paraId="36B59AEC" w14:textId="77777777" w:rsidR="006037BB" w:rsidRDefault="006037BB" w:rsidP="006037BB">
            <w:pPr>
              <w:pStyle w:val="KodeProgram"/>
            </w:pPr>
            <w:r>
              <w:t xml:space="preserve">            )</w:t>
            </w:r>
          </w:p>
          <w:p w14:paraId="70052EF7" w14:textId="77777777" w:rsidR="006037BB" w:rsidRDefault="006037BB" w:rsidP="006037BB">
            <w:pPr>
              <w:pStyle w:val="KodeProgram"/>
            </w:pPr>
            <w:r>
              <w:t xml:space="preserve">        );</w:t>
            </w:r>
          </w:p>
          <w:p w14:paraId="11E7B4C4" w14:textId="77777777" w:rsidR="006037BB" w:rsidRDefault="006037BB" w:rsidP="006037BB">
            <w:pPr>
              <w:pStyle w:val="KodeProgram"/>
            </w:pPr>
          </w:p>
          <w:p w14:paraId="010E8093" w14:textId="77777777" w:rsidR="006037BB" w:rsidRDefault="006037BB" w:rsidP="006037BB">
            <w:pPr>
              <w:pStyle w:val="KodeProgram"/>
            </w:pPr>
            <w:r>
              <w:t xml:space="preserve">        $this-&gt;load-&gt;view('layouts/master_umum', $data);</w:t>
            </w:r>
          </w:p>
          <w:p w14:paraId="246731D0" w14:textId="77777777" w:rsidR="006037BB" w:rsidRDefault="006037BB" w:rsidP="006037BB">
            <w:pPr>
              <w:pStyle w:val="KodeProgram"/>
            </w:pPr>
            <w:r>
              <w:t xml:space="preserve">    }</w:t>
            </w:r>
          </w:p>
          <w:p w14:paraId="25EECB10" w14:textId="77777777" w:rsidR="006037BB" w:rsidRDefault="006037BB" w:rsidP="006037BB">
            <w:pPr>
              <w:pStyle w:val="KodeProgram"/>
            </w:pPr>
          </w:p>
          <w:p w14:paraId="54F0E344" w14:textId="77777777" w:rsidR="006037BB" w:rsidRDefault="006037BB" w:rsidP="006037BB">
            <w:pPr>
              <w:pStyle w:val="KodeProgram"/>
            </w:pPr>
            <w:r>
              <w:t xml:space="preserve">    public function store_penerbitan_ktp_baru()</w:t>
            </w:r>
          </w:p>
          <w:p w14:paraId="384B7D9C" w14:textId="77777777" w:rsidR="006037BB" w:rsidRDefault="006037BB" w:rsidP="006037BB">
            <w:pPr>
              <w:pStyle w:val="KodeProgram"/>
            </w:pPr>
            <w:r>
              <w:t xml:space="preserve">    {</w:t>
            </w:r>
          </w:p>
          <w:p w14:paraId="431E99FF" w14:textId="77777777" w:rsidR="006037BB" w:rsidRDefault="006037BB" w:rsidP="006037BB">
            <w:pPr>
              <w:pStyle w:val="KodeProgram"/>
            </w:pPr>
            <w:r>
              <w:t xml:space="preserve">        $post = $this-&gt;input-&gt;post();</w:t>
            </w:r>
          </w:p>
          <w:p w14:paraId="08069AB1" w14:textId="77777777" w:rsidR="006037BB" w:rsidRDefault="006037BB" w:rsidP="006037BB">
            <w:pPr>
              <w:pStyle w:val="KodeProgram"/>
            </w:pPr>
          </w:p>
          <w:p w14:paraId="00691D9F" w14:textId="77777777" w:rsidR="006037BB" w:rsidRDefault="006037BB" w:rsidP="006037BB">
            <w:pPr>
              <w:pStyle w:val="KodeProgram"/>
            </w:pPr>
            <w:r>
              <w:t xml:space="preserve">        $pengajuan = array(</w:t>
            </w:r>
          </w:p>
          <w:p w14:paraId="5BA1FB68" w14:textId="77777777" w:rsidR="006037BB" w:rsidRDefault="006037BB" w:rsidP="006037BB">
            <w:pPr>
              <w:pStyle w:val="KodeProgram"/>
            </w:pPr>
            <w:r>
              <w:t xml:space="preserve">            'wilayah_id'    =&gt; $this-&gt;session-&gt;userdata('wilayah_id'),</w:t>
            </w:r>
          </w:p>
          <w:p w14:paraId="7036A9C9" w14:textId="77777777" w:rsidR="006037BB" w:rsidRDefault="006037BB" w:rsidP="006037BB">
            <w:pPr>
              <w:pStyle w:val="KodeProgram"/>
            </w:pPr>
            <w:r>
              <w:t xml:space="preserve">            'nik'           =&gt; $this-&gt;session-&gt;userdata('nik_pemohon')</w:t>
            </w:r>
          </w:p>
          <w:p w14:paraId="7C1C668C" w14:textId="77777777" w:rsidR="006037BB" w:rsidRDefault="006037BB" w:rsidP="006037BB">
            <w:pPr>
              <w:pStyle w:val="KodeProgram"/>
            </w:pPr>
            <w:r>
              <w:t xml:space="preserve">        );</w:t>
            </w:r>
          </w:p>
          <w:p w14:paraId="689703AA" w14:textId="77777777" w:rsidR="006037BB" w:rsidRDefault="006037BB" w:rsidP="006037BB">
            <w:pPr>
              <w:pStyle w:val="KodeProgram"/>
            </w:pPr>
          </w:p>
          <w:p w14:paraId="047485E0" w14:textId="77777777" w:rsidR="006037BB" w:rsidRDefault="006037BB" w:rsidP="006037BB">
            <w:pPr>
              <w:pStyle w:val="KodeProgram"/>
            </w:pPr>
            <w:r>
              <w:t xml:space="preserve">        $files = array(</w:t>
            </w:r>
          </w:p>
          <w:p w14:paraId="0540922F" w14:textId="77777777" w:rsidR="006037BB" w:rsidRDefault="006037BB" w:rsidP="006037BB">
            <w:pPr>
              <w:pStyle w:val="KodeProgram"/>
            </w:pPr>
            <w:r>
              <w:t xml:space="preserve">            'kk'                =&gt; 'KK',</w:t>
            </w:r>
          </w:p>
          <w:p w14:paraId="1934C435" w14:textId="77777777" w:rsidR="006037BB" w:rsidRDefault="006037BB" w:rsidP="006037BB">
            <w:pPr>
              <w:pStyle w:val="KodeProgram"/>
            </w:pPr>
            <w:r>
              <w:t xml:space="preserve">            'surat_pengantar'   =&gt; 'Surat Pengantar'</w:t>
            </w:r>
          </w:p>
          <w:p w14:paraId="1857E266" w14:textId="77777777" w:rsidR="006037BB" w:rsidRDefault="006037BB" w:rsidP="006037BB">
            <w:pPr>
              <w:pStyle w:val="KodeProgram"/>
            </w:pPr>
            <w:r>
              <w:t xml:space="preserve">        );</w:t>
            </w:r>
          </w:p>
          <w:p w14:paraId="7E951EEB" w14:textId="77777777" w:rsidR="006037BB" w:rsidRDefault="006037BB" w:rsidP="006037BB">
            <w:pPr>
              <w:pStyle w:val="KodeProgram"/>
            </w:pPr>
          </w:p>
          <w:p w14:paraId="39D02298" w14:textId="77777777" w:rsidR="006037BB" w:rsidRDefault="006037BB" w:rsidP="006037BB">
            <w:pPr>
              <w:pStyle w:val="KodeProgram"/>
            </w:pPr>
            <w:r>
              <w:t xml:space="preserve">        $this-&gt;penerbitan_ktp_model-&gt;set_pengajuan_penerbitan_ktp($pengajuan, $files);</w:t>
            </w:r>
          </w:p>
          <w:p w14:paraId="00CBF990" w14:textId="77777777" w:rsidR="006037BB" w:rsidRDefault="006037BB" w:rsidP="006037BB">
            <w:pPr>
              <w:pStyle w:val="KodeProgram"/>
            </w:pPr>
          </w:p>
          <w:p w14:paraId="2C31C2B6" w14:textId="77777777" w:rsidR="006037BB" w:rsidRDefault="006037BB" w:rsidP="006037BB">
            <w:pPr>
              <w:pStyle w:val="KodeProgram"/>
            </w:pPr>
            <w:r>
              <w:t xml:space="preserve">        $this-&gt;output-&gt;set_content_type('application/json');</w:t>
            </w:r>
          </w:p>
          <w:p w14:paraId="0C0778D8" w14:textId="77777777" w:rsidR="006037BB" w:rsidRDefault="006037BB" w:rsidP="006037BB">
            <w:pPr>
              <w:pStyle w:val="KodeProgram"/>
            </w:pPr>
            <w:r>
              <w:t xml:space="preserve">        echo json_encode(array(</w:t>
            </w:r>
          </w:p>
          <w:p w14:paraId="15B3A258" w14:textId="77777777" w:rsidR="006037BB" w:rsidRDefault="006037BB" w:rsidP="006037BB">
            <w:pPr>
              <w:pStyle w:val="KodeProgram"/>
            </w:pPr>
            <w:r>
              <w:t xml:space="preserve">            'msg' =&gt; 'Success'</w:t>
            </w:r>
          </w:p>
          <w:p w14:paraId="2767B7B7" w14:textId="77777777" w:rsidR="006037BB" w:rsidRDefault="006037BB" w:rsidP="006037BB">
            <w:pPr>
              <w:pStyle w:val="KodeProgram"/>
            </w:pPr>
            <w:r>
              <w:t xml:space="preserve">        ));</w:t>
            </w:r>
          </w:p>
          <w:p w14:paraId="50FFA9FB" w14:textId="77777777" w:rsidR="006037BB" w:rsidRDefault="006037BB" w:rsidP="006037BB">
            <w:pPr>
              <w:pStyle w:val="KodeProgram"/>
            </w:pPr>
            <w:r>
              <w:t xml:space="preserve">    }</w:t>
            </w:r>
          </w:p>
          <w:p w14:paraId="35264D67" w14:textId="7B28D0BE" w:rsidR="0051418B" w:rsidRDefault="006037BB" w:rsidP="006037BB">
            <w:pPr>
              <w:pStyle w:val="KodeProgram"/>
            </w:pPr>
            <w:r>
              <w:t>}</w:t>
            </w:r>
          </w:p>
        </w:tc>
      </w:tr>
    </w:tbl>
    <w:p w14:paraId="4C238441" w14:textId="71B62A44" w:rsidR="0051418B" w:rsidRDefault="0051418B" w:rsidP="0051418B">
      <w:pPr>
        <w:pStyle w:val="Caption"/>
        <w:rPr>
          <w:b w:val="0"/>
        </w:rPr>
      </w:pPr>
      <w:r>
        <w:lastRenderedPageBreak/>
        <w:t xml:space="preserve">Kode Program 3. </w:t>
      </w:r>
      <w:fldSimple w:instr=" SEQ Kode_Program_3. \* ARABIC ">
        <w:r w:rsidR="00C32FCD">
          <w:rPr>
            <w:noProof/>
          </w:rPr>
          <w:t>14</w:t>
        </w:r>
      </w:fldSimple>
      <w:proofErr w:type="gramStart"/>
      <w:r>
        <w:rPr>
          <w:b w:val="0"/>
        </w:rPr>
        <w:t xml:space="preserve"> Penerbitan_ktp.php</w:t>
      </w:r>
      <w:proofErr w:type="gramEnd"/>
    </w:p>
    <w:p w14:paraId="0BA91C7A" w14:textId="0892ED43" w:rsidR="0051418B" w:rsidRDefault="0051418B" w:rsidP="0051418B">
      <w:pPr>
        <w:ind w:firstLine="851"/>
      </w:pPr>
      <w:proofErr w:type="gramStart"/>
      <w:r>
        <w:t xml:space="preserve">Kode Program 3.14 merupakan kode program yang digunakan untuk menerima </w:t>
      </w:r>
      <w:r w:rsidRPr="0051418B">
        <w:rPr>
          <w:i/>
        </w:rPr>
        <w:t>request</w:t>
      </w:r>
      <w:r>
        <w:t xml:space="preserve"> berdasarkan </w:t>
      </w:r>
      <w:r w:rsidRPr="0051418B">
        <w:rPr>
          <w:i/>
        </w:rPr>
        <w:t>route mapping</w:t>
      </w:r>
      <w:r>
        <w:t xml:space="preserve"> untuk membuat pengajuan penerbitan KTP baru.</w:t>
      </w:r>
      <w:proofErr w:type="gramEnd"/>
    </w:p>
    <w:p w14:paraId="27D09939" w14:textId="77777777" w:rsidR="0051418B" w:rsidRPr="0051418B" w:rsidRDefault="0051418B" w:rsidP="0051418B"/>
    <w:p w14:paraId="4FB470ED" w14:textId="4588AA15" w:rsidR="00C32FCD" w:rsidRDefault="00B31B60" w:rsidP="00C32FCD">
      <w:pPr>
        <w:pStyle w:val="Heading3"/>
        <w:numPr>
          <w:ilvl w:val="0"/>
          <w:numId w:val="37"/>
        </w:numPr>
        <w:ind w:left="851" w:hanging="851"/>
      </w:pPr>
      <w:r>
        <w:lastRenderedPageBreak/>
        <w:t>Mengubah Password</w:t>
      </w:r>
    </w:p>
    <w:p w14:paraId="26F1CAD6" w14:textId="446CD3D7" w:rsidR="00C32FCD" w:rsidRPr="00C32FCD" w:rsidRDefault="00C32FCD" w:rsidP="00C32FCD">
      <w:pPr>
        <w:ind w:firstLine="851"/>
      </w:pPr>
      <w:proofErr w:type="gramStart"/>
      <w:r>
        <w:t xml:space="preserve">Masyarakat dapat melakukan perubahan </w:t>
      </w:r>
      <w:r w:rsidRPr="00C32FCD">
        <w:rPr>
          <w:i/>
        </w:rPr>
        <w:t>password</w:t>
      </w:r>
      <w:r>
        <w:t xml:space="preserve"> pada akun pengguna terkait.</w:t>
      </w:r>
      <w:proofErr w:type="gramEnd"/>
      <w:r>
        <w:t xml:space="preserve"> </w:t>
      </w:r>
      <w:proofErr w:type="gramStart"/>
      <w:r w:rsidRPr="00C32FCD">
        <w:rPr>
          <w:i/>
        </w:rPr>
        <w:t>Username</w:t>
      </w:r>
      <w:r>
        <w:t xml:space="preserve"> dan </w:t>
      </w:r>
      <w:r w:rsidRPr="00C32FCD">
        <w:rPr>
          <w:i/>
        </w:rPr>
        <w:t>password default</w:t>
      </w:r>
      <w:r>
        <w:t xml:space="preserve"> untuk yang belum pernah melakukan login adalah NIK sebagai </w:t>
      </w:r>
      <w:r w:rsidRPr="00C32FCD">
        <w:rPr>
          <w:i/>
        </w:rPr>
        <w:t>username</w:t>
      </w:r>
      <w:r>
        <w:t xml:space="preserve"> dan Nomor KK sebagai </w:t>
      </w:r>
      <w:r w:rsidRPr="00C32FCD">
        <w:rPr>
          <w:i/>
        </w:rPr>
        <w:t>password</w:t>
      </w:r>
      <w:r>
        <w:t>.</w:t>
      </w:r>
      <w:proofErr w:type="gramEnd"/>
    </w:p>
    <w:p w14:paraId="15509CF8" w14:textId="6B4E32C9" w:rsidR="009D08AB" w:rsidRDefault="009D08AB" w:rsidP="009D08AB">
      <w:pPr>
        <w:pStyle w:val="ListParagraph"/>
        <w:numPr>
          <w:ilvl w:val="3"/>
          <w:numId w:val="42"/>
        </w:numPr>
        <w:ind w:left="851" w:hanging="851"/>
      </w:pPr>
      <w:r>
        <w:t>Model Manajemen Pengguna</w:t>
      </w:r>
    </w:p>
    <w:p w14:paraId="1E07BCFE" w14:textId="16D7C2FB" w:rsidR="00C32FCD" w:rsidRDefault="00C32FCD" w:rsidP="00C32FCD">
      <w:pPr>
        <w:pStyle w:val="ListParagraph"/>
        <w:ind w:left="0" w:firstLine="851"/>
      </w:pPr>
      <w:proofErr w:type="gramStart"/>
      <w:r>
        <w:t xml:space="preserve">Model Manajemen Pengguna adalah model yang digunakan untuk menyimpan perubahan data pengguna misalnya perubahan </w:t>
      </w:r>
      <w:r w:rsidRPr="00C32FCD">
        <w:rPr>
          <w:i/>
        </w:rPr>
        <w:t>password</w:t>
      </w:r>
      <w:r>
        <w:t>.</w:t>
      </w:r>
      <w:proofErr w:type="gramEnd"/>
    </w:p>
    <w:p w14:paraId="6E5FD346"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72C0EA7D" w14:textId="77777777" w:rsidTr="00C32FCD">
        <w:tc>
          <w:tcPr>
            <w:tcW w:w="8234" w:type="dxa"/>
          </w:tcPr>
          <w:p w14:paraId="1E293404" w14:textId="77777777" w:rsidR="002556DE" w:rsidRDefault="002556DE" w:rsidP="002556DE">
            <w:pPr>
              <w:pStyle w:val="KodeProgram"/>
            </w:pPr>
            <w:r>
              <w:t>&lt;?php</w:t>
            </w:r>
          </w:p>
          <w:p w14:paraId="2DBD3534" w14:textId="77777777" w:rsidR="002556DE" w:rsidRDefault="002556DE" w:rsidP="002556DE">
            <w:pPr>
              <w:pStyle w:val="KodeProgram"/>
            </w:pPr>
            <w:r>
              <w:t>defined('BASEPATH') or exit('No direct script access allowed');</w:t>
            </w:r>
          </w:p>
          <w:p w14:paraId="4EAEC4C3" w14:textId="77777777" w:rsidR="002556DE" w:rsidRDefault="002556DE" w:rsidP="002556DE">
            <w:pPr>
              <w:pStyle w:val="KodeProgram"/>
            </w:pPr>
          </w:p>
          <w:p w14:paraId="21BF4183" w14:textId="77777777" w:rsidR="002556DE" w:rsidRDefault="002556DE" w:rsidP="002556DE">
            <w:pPr>
              <w:pStyle w:val="KodeProgram"/>
            </w:pPr>
            <w:r>
              <w:t>class Manajemen_pengguna_model extends CI_Model</w:t>
            </w:r>
          </w:p>
          <w:p w14:paraId="4140FBCE" w14:textId="77777777" w:rsidR="002556DE" w:rsidRDefault="002556DE" w:rsidP="002556DE">
            <w:pPr>
              <w:pStyle w:val="KodeProgram"/>
            </w:pPr>
            <w:r>
              <w:t>{</w:t>
            </w:r>
          </w:p>
          <w:p w14:paraId="7508F708" w14:textId="77777777" w:rsidR="002556DE" w:rsidRDefault="002556DE" w:rsidP="002556DE">
            <w:pPr>
              <w:pStyle w:val="KodeProgram"/>
            </w:pPr>
            <w:r>
              <w:t xml:space="preserve">    public function __construct()</w:t>
            </w:r>
          </w:p>
          <w:p w14:paraId="73F9EF01" w14:textId="77777777" w:rsidR="002556DE" w:rsidRDefault="002556DE" w:rsidP="002556DE">
            <w:pPr>
              <w:pStyle w:val="KodeProgram"/>
            </w:pPr>
            <w:r>
              <w:t xml:space="preserve">    {</w:t>
            </w:r>
          </w:p>
          <w:p w14:paraId="5652F85E" w14:textId="77777777" w:rsidR="002556DE" w:rsidRDefault="002556DE" w:rsidP="002556DE">
            <w:pPr>
              <w:pStyle w:val="KodeProgram"/>
            </w:pPr>
            <w:r>
              <w:t xml:space="preserve">        parent::__construct();</w:t>
            </w:r>
          </w:p>
          <w:p w14:paraId="0305CE58" w14:textId="77777777" w:rsidR="00C32FCD" w:rsidRDefault="002556DE" w:rsidP="002556DE">
            <w:pPr>
              <w:pStyle w:val="KodeProgram"/>
            </w:pPr>
            <w:r>
              <w:t xml:space="preserve">    }</w:t>
            </w:r>
          </w:p>
          <w:p w14:paraId="10C9CA15" w14:textId="77777777" w:rsidR="002556DE" w:rsidRDefault="002556DE" w:rsidP="002556DE">
            <w:pPr>
              <w:pStyle w:val="KodeProgram"/>
            </w:pPr>
          </w:p>
          <w:p w14:paraId="425750EC" w14:textId="77777777" w:rsidR="002556DE" w:rsidRDefault="002556DE" w:rsidP="002556DE">
            <w:pPr>
              <w:pStyle w:val="KodeProgram"/>
            </w:pPr>
            <w:r>
              <w:t xml:space="preserve">    public function ubah_password($user_id, $new_password)</w:t>
            </w:r>
          </w:p>
          <w:p w14:paraId="2AC83F7C" w14:textId="77777777" w:rsidR="002556DE" w:rsidRDefault="002556DE" w:rsidP="002556DE">
            <w:pPr>
              <w:pStyle w:val="KodeProgram"/>
            </w:pPr>
            <w:r>
              <w:t xml:space="preserve">    {</w:t>
            </w:r>
          </w:p>
          <w:p w14:paraId="5F38320A" w14:textId="77777777" w:rsidR="002556DE" w:rsidRDefault="002556DE" w:rsidP="002556DE">
            <w:pPr>
              <w:pStyle w:val="KodeProgram"/>
            </w:pPr>
            <w:r>
              <w:t xml:space="preserve">        $data = array(</w:t>
            </w:r>
          </w:p>
          <w:p w14:paraId="09E49A1B" w14:textId="77777777" w:rsidR="002556DE" w:rsidRDefault="002556DE" w:rsidP="002556DE">
            <w:pPr>
              <w:pStyle w:val="KodeProgram"/>
            </w:pPr>
            <w:r>
              <w:t xml:space="preserve">            'user_password' =&gt; password_hash($new_password, PASSWORD_DEFAULT)</w:t>
            </w:r>
          </w:p>
          <w:p w14:paraId="21F8A393" w14:textId="77777777" w:rsidR="002556DE" w:rsidRDefault="002556DE" w:rsidP="002556DE">
            <w:pPr>
              <w:pStyle w:val="KodeProgram"/>
            </w:pPr>
            <w:r>
              <w:t xml:space="preserve">        );</w:t>
            </w:r>
          </w:p>
          <w:p w14:paraId="5AA806DB" w14:textId="77777777" w:rsidR="002556DE" w:rsidRDefault="002556DE" w:rsidP="002556DE">
            <w:pPr>
              <w:pStyle w:val="KodeProgram"/>
            </w:pPr>
          </w:p>
          <w:p w14:paraId="7B1BF232" w14:textId="77777777" w:rsidR="002556DE" w:rsidRDefault="002556DE" w:rsidP="002556DE">
            <w:pPr>
              <w:pStyle w:val="KodeProgram"/>
            </w:pPr>
            <w:r>
              <w:t xml:space="preserve">        $this-&gt;db-&gt;where('user_id', $user_id)</w:t>
            </w:r>
          </w:p>
          <w:p w14:paraId="7A2764EB" w14:textId="77777777" w:rsidR="002556DE" w:rsidRDefault="002556DE" w:rsidP="002556DE">
            <w:pPr>
              <w:pStyle w:val="KodeProgram"/>
            </w:pPr>
            <w:r>
              <w:t xml:space="preserve">                -&gt;update('ref_user', $data);</w:t>
            </w:r>
          </w:p>
          <w:p w14:paraId="545775D8" w14:textId="77777777" w:rsidR="002556DE" w:rsidRDefault="002556DE" w:rsidP="002556DE">
            <w:pPr>
              <w:pStyle w:val="KodeProgram"/>
            </w:pPr>
            <w:r>
              <w:t xml:space="preserve">    }</w:t>
            </w:r>
          </w:p>
          <w:p w14:paraId="0C31EF95" w14:textId="3A50BDA7" w:rsidR="002556DE" w:rsidRDefault="002556DE" w:rsidP="002556DE">
            <w:pPr>
              <w:pStyle w:val="KodeProgram"/>
            </w:pPr>
            <w:r>
              <w:t>}</w:t>
            </w:r>
          </w:p>
        </w:tc>
      </w:tr>
    </w:tbl>
    <w:p w14:paraId="11E39C16" w14:textId="2E98FED8" w:rsidR="00C32FCD" w:rsidRDefault="00C32FCD" w:rsidP="00C32FCD">
      <w:pPr>
        <w:pStyle w:val="Caption"/>
        <w:rPr>
          <w:b w:val="0"/>
        </w:rPr>
      </w:pPr>
      <w:r>
        <w:t xml:space="preserve">Kode Program 3. </w:t>
      </w:r>
      <w:fldSimple w:instr=" SEQ Kode_Program_3. \* ARABIC ">
        <w:r>
          <w:rPr>
            <w:noProof/>
          </w:rPr>
          <w:t>15</w:t>
        </w:r>
      </w:fldSimple>
      <w:proofErr w:type="gramStart"/>
      <w:r>
        <w:rPr>
          <w:b w:val="0"/>
        </w:rPr>
        <w:t xml:space="preserve"> Manajemen_pengguna_model.php</w:t>
      </w:r>
      <w:proofErr w:type="gramEnd"/>
    </w:p>
    <w:p w14:paraId="576A9312" w14:textId="3A0E8A4E" w:rsidR="00C32FCD" w:rsidRDefault="00C32FCD" w:rsidP="00C32FCD">
      <w:pPr>
        <w:ind w:firstLine="851"/>
      </w:pPr>
      <w:proofErr w:type="gramStart"/>
      <w:r>
        <w:t xml:space="preserve">Kode Program 3.15 adalah kode program yang digunakan untuk menyimpan perubahan data akun pengguna pada table </w:t>
      </w:r>
      <w:r w:rsidRPr="00C32FCD">
        <w:rPr>
          <w:rStyle w:val="KodeProgramChar"/>
        </w:rPr>
        <w:t>ref_user</w:t>
      </w:r>
      <w:r>
        <w:t>.</w:t>
      </w:r>
      <w:proofErr w:type="gramEnd"/>
    </w:p>
    <w:p w14:paraId="5ADCB384" w14:textId="77777777" w:rsidR="00C32FCD" w:rsidRPr="00C32FCD" w:rsidRDefault="00C32FCD" w:rsidP="00C32FCD"/>
    <w:p w14:paraId="116F0637" w14:textId="31FF3BD0" w:rsidR="009D08AB" w:rsidRDefault="009D08AB" w:rsidP="009D08AB">
      <w:pPr>
        <w:pStyle w:val="ListParagraph"/>
        <w:numPr>
          <w:ilvl w:val="3"/>
          <w:numId w:val="42"/>
        </w:numPr>
        <w:ind w:left="851" w:hanging="851"/>
      </w:pPr>
      <w:r>
        <w:t>Controller Manajemen Pengguna</w:t>
      </w:r>
    </w:p>
    <w:p w14:paraId="5FDFBF58" w14:textId="75756C98" w:rsidR="00C32FCD" w:rsidRDefault="00C32FCD" w:rsidP="00C32FCD">
      <w:pPr>
        <w:pStyle w:val="ListParagraph"/>
        <w:ind w:left="0" w:firstLine="851"/>
      </w:pPr>
      <w:proofErr w:type="gramStart"/>
      <w:r>
        <w:t xml:space="preserve">Controller Manajemen Pengguna adalah controller yang digunakan untuk menerima </w:t>
      </w:r>
      <w:r w:rsidRPr="00C32FCD">
        <w:rPr>
          <w:i/>
        </w:rPr>
        <w:t>request</w:t>
      </w:r>
      <w:r>
        <w:t xml:space="preserve"> perubahan data akun dan meneruskan ke model.</w:t>
      </w:r>
      <w:proofErr w:type="gramEnd"/>
    </w:p>
    <w:p w14:paraId="4B4D745A"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6FD7BB47" w14:textId="77777777" w:rsidTr="00C32FCD">
        <w:tc>
          <w:tcPr>
            <w:tcW w:w="8234" w:type="dxa"/>
          </w:tcPr>
          <w:p w14:paraId="6ADF35C1" w14:textId="77777777" w:rsidR="006D2322" w:rsidRDefault="006D2322" w:rsidP="006D2322">
            <w:pPr>
              <w:pStyle w:val="KodeProgram"/>
            </w:pPr>
            <w:r>
              <w:t>&lt;?php</w:t>
            </w:r>
          </w:p>
          <w:p w14:paraId="101E2574" w14:textId="77777777" w:rsidR="006D2322" w:rsidRDefault="006D2322" w:rsidP="006D2322">
            <w:pPr>
              <w:pStyle w:val="KodeProgram"/>
            </w:pPr>
            <w:r>
              <w:t>defined('BASEPATH') or exit('No direct script access allowed');</w:t>
            </w:r>
          </w:p>
          <w:p w14:paraId="6F8F7BD3" w14:textId="77777777" w:rsidR="006D2322" w:rsidRDefault="006D2322" w:rsidP="006D2322">
            <w:pPr>
              <w:pStyle w:val="KodeProgram"/>
            </w:pPr>
          </w:p>
          <w:p w14:paraId="6E8E3FB1" w14:textId="77777777" w:rsidR="006D2322" w:rsidRDefault="006D2322" w:rsidP="006D2322">
            <w:pPr>
              <w:pStyle w:val="KodeProgram"/>
            </w:pPr>
            <w:r>
              <w:t>class Manajemen_pengguna extends CI_Controller</w:t>
            </w:r>
          </w:p>
          <w:p w14:paraId="622E54D2" w14:textId="77777777" w:rsidR="006D2322" w:rsidRDefault="006D2322" w:rsidP="006D2322">
            <w:pPr>
              <w:pStyle w:val="KodeProgram"/>
            </w:pPr>
            <w:r>
              <w:t>{</w:t>
            </w:r>
          </w:p>
          <w:p w14:paraId="2678EF4E" w14:textId="77777777" w:rsidR="006D2322" w:rsidRDefault="006D2322" w:rsidP="006D2322">
            <w:pPr>
              <w:pStyle w:val="KodeProgram"/>
            </w:pPr>
            <w:r>
              <w:t xml:space="preserve">    public function __construct()</w:t>
            </w:r>
          </w:p>
          <w:p w14:paraId="08815636" w14:textId="77777777" w:rsidR="006D2322" w:rsidRDefault="006D2322" w:rsidP="006D2322">
            <w:pPr>
              <w:pStyle w:val="KodeProgram"/>
            </w:pPr>
            <w:r>
              <w:t xml:space="preserve">    {</w:t>
            </w:r>
          </w:p>
          <w:p w14:paraId="64D5050B" w14:textId="77777777" w:rsidR="006D2322" w:rsidRDefault="006D2322" w:rsidP="006D2322">
            <w:pPr>
              <w:pStyle w:val="KodeProgram"/>
            </w:pPr>
            <w:r>
              <w:lastRenderedPageBreak/>
              <w:t xml:space="preserve">        parent::__construct();</w:t>
            </w:r>
          </w:p>
          <w:p w14:paraId="5B2F765F" w14:textId="77777777" w:rsidR="006D2322" w:rsidRDefault="006D2322" w:rsidP="006D2322">
            <w:pPr>
              <w:pStyle w:val="KodeProgram"/>
            </w:pPr>
            <w:r>
              <w:t xml:space="preserve">        $this-&gt;load-&gt;model('Umum/Manajemen_pengguna_model', 'manajemen_pengguna_model');</w:t>
            </w:r>
          </w:p>
          <w:p w14:paraId="46DD129F" w14:textId="77777777" w:rsidR="006D2322" w:rsidRDefault="006D2322" w:rsidP="006D2322">
            <w:pPr>
              <w:pStyle w:val="KodeProgram"/>
            </w:pPr>
            <w:r>
              <w:t xml:space="preserve">        $this-&gt;load-&gt;helper('check_login_helper');</w:t>
            </w:r>
          </w:p>
          <w:p w14:paraId="2A203E1F" w14:textId="77777777" w:rsidR="006D2322" w:rsidRDefault="006D2322" w:rsidP="006D2322">
            <w:pPr>
              <w:pStyle w:val="KodeProgram"/>
            </w:pPr>
            <w:r>
              <w:t xml:space="preserve">        check_login($this-&gt;session);</w:t>
            </w:r>
          </w:p>
          <w:p w14:paraId="31FBF55E" w14:textId="77777777" w:rsidR="006D2322" w:rsidRDefault="006D2322" w:rsidP="006D2322">
            <w:pPr>
              <w:pStyle w:val="KodeProgram"/>
            </w:pPr>
            <w:r>
              <w:t xml:space="preserve">    }</w:t>
            </w:r>
          </w:p>
          <w:p w14:paraId="2A00E347" w14:textId="77777777" w:rsidR="006D2322" w:rsidRDefault="006D2322" w:rsidP="006D2322">
            <w:pPr>
              <w:pStyle w:val="KodeProgram"/>
            </w:pPr>
          </w:p>
          <w:p w14:paraId="7F1BE33F" w14:textId="77777777" w:rsidR="006D2322" w:rsidRDefault="006D2322" w:rsidP="006D2322">
            <w:pPr>
              <w:pStyle w:val="KodeProgram"/>
            </w:pPr>
            <w:r>
              <w:t xml:space="preserve">    public function ubah_password()</w:t>
            </w:r>
          </w:p>
          <w:p w14:paraId="6BE9DA86" w14:textId="77777777" w:rsidR="006D2322" w:rsidRDefault="006D2322" w:rsidP="006D2322">
            <w:pPr>
              <w:pStyle w:val="KodeProgram"/>
            </w:pPr>
            <w:r>
              <w:t xml:space="preserve">    {</w:t>
            </w:r>
          </w:p>
          <w:p w14:paraId="05714397" w14:textId="77777777" w:rsidR="006D2322" w:rsidRDefault="006D2322" w:rsidP="006D2322">
            <w:pPr>
              <w:pStyle w:val="KodeProgram"/>
            </w:pPr>
            <w:r>
              <w:t xml:space="preserve">        $data['title']          = 'Ubah Password';</w:t>
            </w:r>
          </w:p>
          <w:p w14:paraId="653AA389" w14:textId="77777777" w:rsidR="006D2322" w:rsidRDefault="006D2322" w:rsidP="006D2322">
            <w:pPr>
              <w:pStyle w:val="KodeProgram"/>
            </w:pPr>
            <w:r>
              <w:t xml:space="preserve">        $data['content']        = 'backend/umum/manajemen_pengguna/ubah_password';</w:t>
            </w:r>
          </w:p>
          <w:p w14:paraId="15A0BB01" w14:textId="77777777" w:rsidR="006D2322" w:rsidRDefault="006D2322" w:rsidP="006D2322">
            <w:pPr>
              <w:pStyle w:val="KodeProgram"/>
            </w:pPr>
            <w:r>
              <w:t xml:space="preserve">        $data['breadcrumbs']    = array(</w:t>
            </w:r>
          </w:p>
          <w:p w14:paraId="5232CEFB" w14:textId="77777777" w:rsidR="006D2322" w:rsidRDefault="006D2322" w:rsidP="006D2322">
            <w:pPr>
              <w:pStyle w:val="KodeProgram"/>
            </w:pPr>
            <w:r>
              <w:t xml:space="preserve">            array(</w:t>
            </w:r>
          </w:p>
          <w:p w14:paraId="023B672D" w14:textId="77777777" w:rsidR="006D2322" w:rsidRDefault="006D2322" w:rsidP="006D2322">
            <w:pPr>
              <w:pStyle w:val="KodeProgram"/>
            </w:pPr>
            <w:r>
              <w:t xml:space="preserve">                'url'   =&gt; 'umum',</w:t>
            </w:r>
          </w:p>
          <w:p w14:paraId="3BF1E3B8" w14:textId="77777777" w:rsidR="006D2322" w:rsidRDefault="006D2322" w:rsidP="006D2322">
            <w:pPr>
              <w:pStyle w:val="KodeProgram"/>
            </w:pPr>
            <w:r>
              <w:t xml:space="preserve">                'title' =&gt; 'Dashboard'</w:t>
            </w:r>
          </w:p>
          <w:p w14:paraId="49B9D06E" w14:textId="77777777" w:rsidR="006D2322" w:rsidRDefault="006D2322" w:rsidP="006D2322">
            <w:pPr>
              <w:pStyle w:val="KodeProgram"/>
            </w:pPr>
            <w:r>
              <w:t xml:space="preserve">            ),</w:t>
            </w:r>
          </w:p>
          <w:p w14:paraId="787DDA7C" w14:textId="77777777" w:rsidR="006D2322" w:rsidRDefault="006D2322" w:rsidP="006D2322">
            <w:pPr>
              <w:pStyle w:val="KodeProgram"/>
            </w:pPr>
            <w:r>
              <w:t xml:space="preserve">            array(</w:t>
            </w:r>
          </w:p>
          <w:p w14:paraId="0F33AEAD" w14:textId="77777777" w:rsidR="006D2322" w:rsidRDefault="006D2322" w:rsidP="006D2322">
            <w:pPr>
              <w:pStyle w:val="KodeProgram"/>
            </w:pPr>
            <w:r>
              <w:t xml:space="preserve">                'url'   =&gt; 'umum/manajemen-pengguna/ubah-password',</w:t>
            </w:r>
          </w:p>
          <w:p w14:paraId="4CC0DE6A" w14:textId="77777777" w:rsidR="006D2322" w:rsidRDefault="006D2322" w:rsidP="006D2322">
            <w:pPr>
              <w:pStyle w:val="KodeProgram"/>
            </w:pPr>
            <w:r>
              <w:t xml:space="preserve">                'title' =&gt; 'Ubah Password'</w:t>
            </w:r>
          </w:p>
          <w:p w14:paraId="1E2171DC" w14:textId="77777777" w:rsidR="006D2322" w:rsidRDefault="006D2322" w:rsidP="006D2322">
            <w:pPr>
              <w:pStyle w:val="KodeProgram"/>
            </w:pPr>
            <w:r>
              <w:t xml:space="preserve">            )</w:t>
            </w:r>
          </w:p>
          <w:p w14:paraId="0419C73D" w14:textId="77777777" w:rsidR="006D2322" w:rsidRDefault="006D2322" w:rsidP="006D2322">
            <w:pPr>
              <w:pStyle w:val="KodeProgram"/>
            </w:pPr>
            <w:r>
              <w:t xml:space="preserve">        );</w:t>
            </w:r>
          </w:p>
          <w:p w14:paraId="6BFD191E" w14:textId="77777777" w:rsidR="006D2322" w:rsidRDefault="006D2322" w:rsidP="006D2322">
            <w:pPr>
              <w:pStyle w:val="KodeProgram"/>
            </w:pPr>
          </w:p>
          <w:p w14:paraId="67B9894F" w14:textId="77777777" w:rsidR="006D2322" w:rsidRDefault="006D2322" w:rsidP="006D2322">
            <w:pPr>
              <w:pStyle w:val="KodeProgram"/>
            </w:pPr>
            <w:r>
              <w:t xml:space="preserve">        $this-&gt;load-&gt;view('layouts/master_umum', $data);</w:t>
            </w:r>
          </w:p>
          <w:p w14:paraId="53D58DD0" w14:textId="77777777" w:rsidR="006D2322" w:rsidRDefault="006D2322" w:rsidP="006D2322">
            <w:pPr>
              <w:pStyle w:val="KodeProgram"/>
            </w:pPr>
            <w:r>
              <w:t xml:space="preserve">    }</w:t>
            </w:r>
          </w:p>
          <w:p w14:paraId="42AE56E7" w14:textId="77777777" w:rsidR="006D2322" w:rsidRDefault="006D2322" w:rsidP="006D2322">
            <w:pPr>
              <w:pStyle w:val="KodeProgram"/>
            </w:pPr>
          </w:p>
          <w:p w14:paraId="3548BCCD" w14:textId="77777777" w:rsidR="006D2322" w:rsidRDefault="006D2322" w:rsidP="006D2322">
            <w:pPr>
              <w:pStyle w:val="KodeProgram"/>
            </w:pPr>
            <w:r>
              <w:t xml:space="preserve">    public function store_ubah_password()</w:t>
            </w:r>
          </w:p>
          <w:p w14:paraId="427FD8FE" w14:textId="77777777" w:rsidR="006D2322" w:rsidRDefault="006D2322" w:rsidP="006D2322">
            <w:pPr>
              <w:pStyle w:val="KodeProgram"/>
            </w:pPr>
            <w:r>
              <w:t xml:space="preserve">    {</w:t>
            </w:r>
          </w:p>
          <w:p w14:paraId="3DB45DEB" w14:textId="77777777" w:rsidR="006D2322" w:rsidRDefault="006D2322" w:rsidP="006D2322">
            <w:pPr>
              <w:pStyle w:val="KodeProgram"/>
            </w:pPr>
            <w:r>
              <w:t xml:space="preserve">        $post           = $this-&gt;input-&gt;post();</w:t>
            </w:r>
          </w:p>
          <w:p w14:paraId="4B83CB73" w14:textId="77777777" w:rsidR="006D2322" w:rsidRDefault="006D2322" w:rsidP="006D2322">
            <w:pPr>
              <w:pStyle w:val="KodeProgram"/>
            </w:pPr>
            <w:r>
              <w:t xml:space="preserve">        $user_id        = $this-&gt;session-&gt;userdata('user_id');</w:t>
            </w:r>
          </w:p>
          <w:p w14:paraId="1A20D4C5" w14:textId="77777777" w:rsidR="006D2322" w:rsidRDefault="006D2322" w:rsidP="006D2322">
            <w:pPr>
              <w:pStyle w:val="KodeProgram"/>
            </w:pPr>
            <w:r>
              <w:t xml:space="preserve">        $old_password   = $post['current_password'];</w:t>
            </w:r>
          </w:p>
          <w:p w14:paraId="788F42CF" w14:textId="77777777" w:rsidR="006D2322" w:rsidRDefault="006D2322" w:rsidP="006D2322">
            <w:pPr>
              <w:pStyle w:val="KodeProgram"/>
            </w:pPr>
            <w:r>
              <w:t xml:space="preserve">        $new_password   = $post['new_password'];</w:t>
            </w:r>
          </w:p>
          <w:p w14:paraId="2B02F6B6" w14:textId="77777777" w:rsidR="006D2322" w:rsidRDefault="006D2322" w:rsidP="006D2322">
            <w:pPr>
              <w:pStyle w:val="KodeProgram"/>
            </w:pPr>
          </w:p>
          <w:p w14:paraId="2BBF732B" w14:textId="77777777" w:rsidR="006D2322" w:rsidRDefault="006D2322" w:rsidP="006D2322">
            <w:pPr>
              <w:pStyle w:val="KodeProgram"/>
            </w:pPr>
            <w:r>
              <w:t xml:space="preserve">        if($this-&gt;compare_old_password($user_id, $old_password) == FALSE) {</w:t>
            </w:r>
          </w:p>
          <w:p w14:paraId="6AB2044C" w14:textId="77777777" w:rsidR="006D2322" w:rsidRDefault="006D2322" w:rsidP="006D2322">
            <w:pPr>
              <w:pStyle w:val="KodeProgram"/>
            </w:pPr>
            <w:r>
              <w:t xml:space="preserve">            $this-&gt;output-&gt;set_status_header(406, 'Password anda salah');</w:t>
            </w:r>
          </w:p>
          <w:p w14:paraId="4A5BC2FB" w14:textId="77777777" w:rsidR="006D2322" w:rsidRDefault="006D2322" w:rsidP="006D2322">
            <w:pPr>
              <w:pStyle w:val="KodeProgram"/>
            </w:pPr>
            <w:r>
              <w:t xml:space="preserve">            return;</w:t>
            </w:r>
          </w:p>
          <w:p w14:paraId="3D53FC30" w14:textId="77777777" w:rsidR="006D2322" w:rsidRDefault="006D2322" w:rsidP="006D2322">
            <w:pPr>
              <w:pStyle w:val="KodeProgram"/>
            </w:pPr>
            <w:r>
              <w:t xml:space="preserve">        }</w:t>
            </w:r>
          </w:p>
          <w:p w14:paraId="59FE9195" w14:textId="77777777" w:rsidR="006D2322" w:rsidRDefault="006D2322" w:rsidP="006D2322">
            <w:pPr>
              <w:pStyle w:val="KodeProgram"/>
            </w:pPr>
          </w:p>
          <w:p w14:paraId="1623DA4C" w14:textId="77777777" w:rsidR="006D2322" w:rsidRDefault="006D2322" w:rsidP="006D2322">
            <w:pPr>
              <w:pStyle w:val="KodeProgram"/>
            </w:pPr>
            <w:r>
              <w:t xml:space="preserve">        $this-&gt;manajemen_pengguna_model-&gt;ubah_password($user_id, $new_password);</w:t>
            </w:r>
          </w:p>
          <w:p w14:paraId="787A4EED" w14:textId="77777777" w:rsidR="006D2322" w:rsidRDefault="006D2322" w:rsidP="006D2322">
            <w:pPr>
              <w:pStyle w:val="KodeProgram"/>
            </w:pPr>
            <w:r>
              <w:t xml:space="preserve">        $this-&gt;output-&gt;set_status_header(201);</w:t>
            </w:r>
          </w:p>
          <w:p w14:paraId="0732D895" w14:textId="77777777" w:rsidR="006D2322" w:rsidRDefault="006D2322" w:rsidP="006D2322">
            <w:pPr>
              <w:pStyle w:val="KodeProgram"/>
            </w:pPr>
            <w:r>
              <w:t xml:space="preserve">        echo 'Password berhasil diubah';</w:t>
            </w:r>
          </w:p>
          <w:p w14:paraId="44AB709E" w14:textId="77777777" w:rsidR="006D2322" w:rsidRDefault="006D2322" w:rsidP="006D2322">
            <w:pPr>
              <w:pStyle w:val="KodeProgram"/>
            </w:pPr>
            <w:r>
              <w:t xml:space="preserve">        return;</w:t>
            </w:r>
          </w:p>
          <w:p w14:paraId="000C48DA" w14:textId="77777777" w:rsidR="006D2322" w:rsidRDefault="006D2322" w:rsidP="006D2322">
            <w:pPr>
              <w:pStyle w:val="KodeProgram"/>
            </w:pPr>
            <w:r>
              <w:t xml:space="preserve">    }</w:t>
            </w:r>
          </w:p>
          <w:p w14:paraId="72537270" w14:textId="77777777" w:rsidR="006D2322" w:rsidRDefault="006D2322" w:rsidP="006D2322">
            <w:pPr>
              <w:pStyle w:val="KodeProgram"/>
            </w:pPr>
          </w:p>
          <w:p w14:paraId="065A2914" w14:textId="77777777" w:rsidR="006D2322" w:rsidRDefault="006D2322" w:rsidP="006D2322">
            <w:pPr>
              <w:pStyle w:val="KodeProgram"/>
            </w:pPr>
            <w:r>
              <w:t xml:space="preserve">    private function compare_old_password($user_id, $old_password)</w:t>
            </w:r>
          </w:p>
          <w:p w14:paraId="4BE6A53A" w14:textId="77777777" w:rsidR="006D2322" w:rsidRDefault="006D2322" w:rsidP="006D2322">
            <w:pPr>
              <w:pStyle w:val="KodeProgram"/>
            </w:pPr>
            <w:r>
              <w:t xml:space="preserve">    {</w:t>
            </w:r>
          </w:p>
          <w:p w14:paraId="6A5D8E6A" w14:textId="77777777" w:rsidR="006D2322" w:rsidRDefault="006D2322" w:rsidP="006D2322">
            <w:pPr>
              <w:pStyle w:val="KodeProgram"/>
            </w:pPr>
            <w:r>
              <w:t xml:space="preserve">        $data = $this-&gt;manajemen_pengguna_model-&gt;get_old_password($user_id);</w:t>
            </w:r>
          </w:p>
          <w:p w14:paraId="222D6B60" w14:textId="77777777" w:rsidR="006D2322" w:rsidRDefault="006D2322" w:rsidP="006D2322">
            <w:pPr>
              <w:pStyle w:val="KodeProgram"/>
            </w:pPr>
          </w:p>
          <w:p w14:paraId="437D06CF" w14:textId="77777777" w:rsidR="006D2322" w:rsidRDefault="006D2322" w:rsidP="006D2322">
            <w:pPr>
              <w:pStyle w:val="KodeProgram"/>
            </w:pPr>
            <w:r>
              <w:t xml:space="preserve">        return password_verify($old_password, $data-&gt;user_password);</w:t>
            </w:r>
          </w:p>
          <w:p w14:paraId="2E7B113C" w14:textId="77777777" w:rsidR="006D2322" w:rsidRDefault="006D2322" w:rsidP="006D2322">
            <w:pPr>
              <w:pStyle w:val="KodeProgram"/>
            </w:pPr>
            <w:r>
              <w:t xml:space="preserve">    }</w:t>
            </w:r>
          </w:p>
          <w:p w14:paraId="125F5F4D" w14:textId="42510310" w:rsidR="00C32FCD" w:rsidRDefault="006D2322" w:rsidP="006D2322">
            <w:pPr>
              <w:pStyle w:val="KodeProgram"/>
            </w:pPr>
            <w:r>
              <w:t>}</w:t>
            </w:r>
            <w:bookmarkStart w:id="66" w:name="_GoBack"/>
            <w:bookmarkEnd w:id="66"/>
          </w:p>
        </w:tc>
      </w:tr>
    </w:tbl>
    <w:p w14:paraId="7FF792C3" w14:textId="15DDFA1F" w:rsidR="00C32FCD" w:rsidRDefault="00C32FCD" w:rsidP="00C32FCD">
      <w:pPr>
        <w:pStyle w:val="Caption"/>
        <w:rPr>
          <w:b w:val="0"/>
        </w:rPr>
      </w:pPr>
      <w:r>
        <w:lastRenderedPageBreak/>
        <w:t xml:space="preserve">Kode Program 3. </w:t>
      </w:r>
      <w:r>
        <w:fldChar w:fldCharType="begin"/>
      </w:r>
      <w:r>
        <w:instrText xml:space="preserve"> SEQ Kode_Program_3. \* ARABIC </w:instrText>
      </w:r>
      <w:r>
        <w:fldChar w:fldCharType="separate"/>
      </w:r>
      <w:proofErr w:type="gramStart"/>
      <w:r>
        <w:rPr>
          <w:noProof/>
        </w:rPr>
        <w:t>16</w:t>
      </w:r>
      <w:r>
        <w:fldChar w:fldCharType="end"/>
      </w:r>
      <w:r>
        <w:rPr>
          <w:b w:val="0"/>
        </w:rPr>
        <w:t xml:space="preserve"> Manajemen_pengguna.php</w:t>
      </w:r>
      <w:proofErr w:type="gramEnd"/>
    </w:p>
    <w:p w14:paraId="4256C55B" w14:textId="156D1154" w:rsidR="00C32FCD" w:rsidRDefault="00C32FCD" w:rsidP="00C32FCD">
      <w:pPr>
        <w:ind w:firstLine="851"/>
      </w:pPr>
      <w:proofErr w:type="gramStart"/>
      <w:r>
        <w:t xml:space="preserve">Kode Program 3.16 merupakan kode program yang digunakan untuk menerima </w:t>
      </w:r>
      <w:r w:rsidRPr="00C32FCD">
        <w:rPr>
          <w:i/>
        </w:rPr>
        <w:t>request</w:t>
      </w:r>
      <w:r>
        <w:t xml:space="preserve"> berdasarkan </w:t>
      </w:r>
      <w:r w:rsidRPr="00C32FCD">
        <w:rPr>
          <w:i/>
        </w:rPr>
        <w:t>router mapping</w:t>
      </w:r>
      <w:r>
        <w:t xml:space="preserve"> untuk melakukan perubahan </w:t>
      </w:r>
      <w:r w:rsidRPr="003E3C19">
        <w:rPr>
          <w:i/>
        </w:rPr>
        <w:t>password</w:t>
      </w:r>
      <w:r>
        <w:t>.</w:t>
      </w:r>
      <w:proofErr w:type="gramEnd"/>
    </w:p>
    <w:p w14:paraId="648AA649" w14:textId="77777777" w:rsidR="006D569C" w:rsidRPr="00C32FCD" w:rsidRDefault="006D569C" w:rsidP="006D569C"/>
    <w:p w14:paraId="694E9AD8" w14:textId="7104D667" w:rsidR="009D08AB" w:rsidRDefault="009D08AB" w:rsidP="009D08AB">
      <w:pPr>
        <w:pStyle w:val="Heading3"/>
        <w:numPr>
          <w:ilvl w:val="0"/>
          <w:numId w:val="37"/>
        </w:numPr>
        <w:ind w:left="851" w:hanging="851"/>
      </w:pPr>
      <w:r>
        <w:t>Hasil</w:t>
      </w:r>
    </w:p>
    <w:p w14:paraId="5936D71F" w14:textId="2805D9FB" w:rsidR="002F07D0" w:rsidRDefault="002F07D0" w:rsidP="002F07D0">
      <w:pPr>
        <w:ind w:firstLine="851"/>
      </w:pPr>
      <w:proofErr w:type="gramStart"/>
      <w:r>
        <w:t>Aplikasi SIDILAN Modul Masyarakat adalah aplikasi yang bisa digunakan oleh masyarakat untuk me</w:t>
      </w:r>
      <w:r w:rsidR="002E2B68">
        <w:t>lihat dan membuat pengajuan berkas pencatatan sipil di Kabupaten Gianyar.</w:t>
      </w:r>
      <w:proofErr w:type="gramEnd"/>
    </w:p>
    <w:p w14:paraId="0388297C" w14:textId="7350DD43" w:rsidR="002E2B68" w:rsidRDefault="002E2B68" w:rsidP="002E2B68">
      <w:pPr>
        <w:pStyle w:val="ListParagraph"/>
        <w:numPr>
          <w:ilvl w:val="3"/>
          <w:numId w:val="43"/>
        </w:numPr>
        <w:ind w:left="851" w:hanging="851"/>
      </w:pPr>
      <w:r>
        <w:t>Daftar Pengajuan</w:t>
      </w:r>
    </w:p>
    <w:p w14:paraId="00453DF8" w14:textId="4EFBA9F5" w:rsidR="002E2B68" w:rsidRDefault="002E2B68" w:rsidP="002E2B68">
      <w:pPr>
        <w:pStyle w:val="ListParagraph"/>
        <w:numPr>
          <w:ilvl w:val="3"/>
          <w:numId w:val="43"/>
        </w:numPr>
        <w:ind w:left="851" w:hanging="851"/>
      </w:pPr>
      <w:r>
        <w:t>Pengajuan Penerbitan KK Baru</w:t>
      </w:r>
    </w:p>
    <w:p w14:paraId="7B66F27C" w14:textId="27B3EC1B" w:rsidR="002E2B68" w:rsidRDefault="002E2B68" w:rsidP="002E2B68">
      <w:pPr>
        <w:pStyle w:val="ListParagraph"/>
        <w:numPr>
          <w:ilvl w:val="3"/>
          <w:numId w:val="43"/>
        </w:numPr>
        <w:ind w:left="851" w:hanging="851"/>
      </w:pPr>
      <w:r>
        <w:t>Pengajuan Penerbitan KTP Baru</w:t>
      </w:r>
    </w:p>
    <w:p w14:paraId="3C7581F4" w14:textId="030745AF" w:rsidR="002E2B68" w:rsidRPr="002F07D0" w:rsidRDefault="002E2B68" w:rsidP="002E2B68">
      <w:pPr>
        <w:pStyle w:val="ListParagraph"/>
        <w:numPr>
          <w:ilvl w:val="3"/>
          <w:numId w:val="43"/>
        </w:numPr>
        <w:ind w:left="851" w:hanging="851"/>
      </w:pPr>
      <w:r>
        <w:t>Perubahan Password</w:t>
      </w:r>
    </w:p>
    <w:p w14:paraId="01C597D4" w14:textId="77777777" w:rsidR="00B3591D" w:rsidRDefault="00B3591D" w:rsidP="00B3591D"/>
    <w:p w14:paraId="145E3E71" w14:textId="77777777" w:rsidR="00B3591D" w:rsidRDefault="00B3591D" w:rsidP="00B3591D"/>
    <w:p w14:paraId="7E8E1EC9" w14:textId="77777777" w:rsidR="00B3591D" w:rsidRDefault="00B3591D" w:rsidP="00B3591D"/>
    <w:p w14:paraId="2D3FFC88" w14:textId="77777777" w:rsidR="00B3591D" w:rsidRDefault="00B3591D" w:rsidP="00B3591D"/>
    <w:p w14:paraId="0AC7BC76" w14:textId="77777777" w:rsidR="00B3591D" w:rsidRDefault="00B3591D" w:rsidP="00B3591D"/>
    <w:p w14:paraId="2B95A02F" w14:textId="77777777" w:rsidR="00B3591D" w:rsidRDefault="00B3591D" w:rsidP="00B3591D"/>
    <w:p w14:paraId="262EF016" w14:textId="77777777" w:rsidR="00B3591D" w:rsidRDefault="00B3591D" w:rsidP="00B3591D"/>
    <w:p w14:paraId="71BD3AA1" w14:textId="77777777" w:rsidR="00B3591D" w:rsidRDefault="00B3591D" w:rsidP="00B3591D"/>
    <w:p w14:paraId="037F2D00" w14:textId="77777777" w:rsidR="00B3591D" w:rsidRDefault="00B3591D" w:rsidP="00B3591D"/>
    <w:p w14:paraId="40EE0BE0" w14:textId="77777777" w:rsidR="00B3591D" w:rsidRDefault="00B3591D" w:rsidP="00B3591D"/>
    <w:p w14:paraId="074A7708" w14:textId="77777777" w:rsidR="00B3591D" w:rsidRDefault="00B3591D" w:rsidP="00B3591D"/>
    <w:p w14:paraId="4EC51B89" w14:textId="77777777" w:rsidR="00B3591D" w:rsidRDefault="00B3591D" w:rsidP="00B3591D"/>
    <w:p w14:paraId="7ABE485C" w14:textId="77777777" w:rsidR="00B3591D" w:rsidRDefault="00B3591D" w:rsidP="00B3591D"/>
    <w:p w14:paraId="70EAD958" w14:textId="77777777" w:rsidR="00B3591D" w:rsidRDefault="00B3591D" w:rsidP="00B3591D"/>
    <w:p w14:paraId="7CA102C5" w14:textId="77777777" w:rsidR="00B3591D" w:rsidRPr="00B3591D" w:rsidRDefault="00B3591D" w:rsidP="00B3591D"/>
    <w:p w14:paraId="24A319D0" w14:textId="77777777" w:rsidR="00D00BE5" w:rsidRDefault="00D00BE5" w:rsidP="00D00BE5"/>
    <w:p w14:paraId="20220ECA" w14:textId="77777777" w:rsidR="00D00BE5" w:rsidRDefault="00D00BE5" w:rsidP="00D00BE5"/>
    <w:p w14:paraId="559E2722" w14:textId="77777777" w:rsidR="00D00BE5" w:rsidRDefault="00D00BE5" w:rsidP="00D00BE5"/>
    <w:p w14:paraId="2F5035B2" w14:textId="77777777" w:rsidR="00D00BE5" w:rsidRDefault="00D00BE5" w:rsidP="00D00BE5"/>
    <w:p w14:paraId="3328A82F" w14:textId="77777777" w:rsidR="00D00BE5" w:rsidRDefault="00D00BE5" w:rsidP="00D00BE5"/>
    <w:p w14:paraId="39C8E798" w14:textId="77777777" w:rsidR="00D00BE5" w:rsidRDefault="00D00BE5" w:rsidP="00D00BE5"/>
    <w:p w14:paraId="6B6987DC" w14:textId="77777777" w:rsidR="00D00BE5" w:rsidRDefault="00D00BE5" w:rsidP="00D00BE5"/>
    <w:p w14:paraId="4A8DF45D" w14:textId="77777777" w:rsidR="00D00BE5" w:rsidRDefault="00D00BE5" w:rsidP="00D00BE5"/>
    <w:p w14:paraId="42E46DED" w14:textId="77777777" w:rsidR="00D00BE5" w:rsidRDefault="00D00BE5" w:rsidP="00D00BE5"/>
    <w:p w14:paraId="5059E447" w14:textId="77777777" w:rsidR="00D00BE5" w:rsidRPr="00D00BE5" w:rsidRDefault="00D00BE5" w:rsidP="00D00BE5"/>
    <w:p w14:paraId="6160D16C" w14:textId="1960FEFD" w:rsidR="00742389" w:rsidRDefault="00742389" w:rsidP="00742389">
      <w:pPr>
        <w:pStyle w:val="Heading1"/>
      </w:pPr>
      <w:bookmarkStart w:id="67" w:name="_Toc60696845"/>
      <w:r>
        <w:t xml:space="preserve">BAB </w:t>
      </w:r>
      <w:r w:rsidR="00F74353">
        <w:rPr>
          <w:lang w:val="id-ID"/>
        </w:rPr>
        <w:t>VI</w:t>
      </w:r>
      <w:r>
        <w:br/>
        <w:t>KESIMPULAN DAN SARAN</w:t>
      </w:r>
      <w:bookmarkEnd w:id="67"/>
    </w:p>
    <w:p w14:paraId="345B6648" w14:textId="77777777" w:rsidR="00742389" w:rsidRPr="00742389" w:rsidRDefault="00742389" w:rsidP="00742389"/>
    <w:p w14:paraId="22493520" w14:textId="52F3B4C0" w:rsidR="00742389" w:rsidRDefault="00742389" w:rsidP="00742389">
      <w:pPr>
        <w:pStyle w:val="Heading2"/>
        <w:numPr>
          <w:ilvl w:val="0"/>
          <w:numId w:val="32"/>
        </w:numPr>
        <w:rPr>
          <w:rFonts w:eastAsia="Times New Roman" w:cs="Times New Roman"/>
          <w:szCs w:val="24"/>
        </w:rPr>
      </w:pPr>
      <w:bookmarkStart w:id="68" w:name="_Toc60696846"/>
      <w:r>
        <w:rPr>
          <w:rFonts w:eastAsia="Times New Roman" w:cs="Times New Roman"/>
          <w:szCs w:val="24"/>
        </w:rPr>
        <w:t>Kesimpulan</w:t>
      </w:r>
      <w:bookmarkEnd w:id="68"/>
    </w:p>
    <w:p w14:paraId="36A74353" w14:textId="7E4EB7EA" w:rsidR="00742389" w:rsidRDefault="00742389" w:rsidP="00742389">
      <w:pPr>
        <w:pStyle w:val="Heading2"/>
        <w:numPr>
          <w:ilvl w:val="0"/>
          <w:numId w:val="32"/>
        </w:numPr>
        <w:rPr>
          <w:rFonts w:eastAsia="Times New Roman" w:cs="Times New Roman"/>
          <w:szCs w:val="24"/>
        </w:rPr>
      </w:pPr>
      <w:bookmarkStart w:id="69" w:name="_Toc60696847"/>
      <w:r>
        <w:rPr>
          <w:rFonts w:eastAsia="Times New Roman" w:cs="Times New Roman"/>
          <w:szCs w:val="24"/>
        </w:rPr>
        <w:t>Saran</w:t>
      </w:r>
      <w:bookmarkEnd w:id="69"/>
    </w:p>
    <w:p w14:paraId="2CF28F6F" w14:textId="70755FE0" w:rsidR="00742389" w:rsidRDefault="00742389" w:rsidP="00742389"/>
    <w:p w14:paraId="3E250DCC" w14:textId="77777777" w:rsidR="00742389" w:rsidRDefault="00742389" w:rsidP="00742389">
      <w:pPr>
        <w:sectPr w:rsidR="00742389" w:rsidSect="00556435">
          <w:pgSz w:w="11906" w:h="16838" w:code="9"/>
          <w:pgMar w:top="1872" w:right="1872" w:bottom="1872" w:left="2016" w:header="567" w:footer="567" w:gutter="0"/>
          <w:cols w:space="720"/>
          <w:titlePg/>
          <w:docGrid w:linePitch="360"/>
        </w:sectPr>
      </w:pPr>
    </w:p>
    <w:p w14:paraId="7ABE05AB" w14:textId="43981C05" w:rsidR="00742389" w:rsidRDefault="00742389" w:rsidP="008B4A5D">
      <w:pPr>
        <w:pStyle w:val="Heading1"/>
      </w:pPr>
      <w:bookmarkStart w:id="70" w:name="_Toc60696848"/>
      <w:r>
        <w:lastRenderedPageBreak/>
        <w:t>DAFTAR PUSTAKA</w:t>
      </w:r>
      <w:bookmarkEnd w:id="70"/>
    </w:p>
    <w:p w14:paraId="3D77B279" w14:textId="3406B0D0" w:rsidR="008B4A5D" w:rsidRDefault="008B4A5D" w:rsidP="008B4A5D"/>
    <w:p w14:paraId="7FB9E1C4" w14:textId="77777777" w:rsidR="008B4A5D" w:rsidRPr="008B4A5D" w:rsidRDefault="008B4A5D" w:rsidP="008B4A5D"/>
    <w:p w14:paraId="3339C201" w14:textId="77777777" w:rsidR="008B4A5D" w:rsidRDefault="008B4A5D" w:rsidP="008B4A5D">
      <w:pPr>
        <w:pStyle w:val="Bibliography"/>
        <w:ind w:left="851" w:hanging="851"/>
        <w:rPr>
          <w:noProof/>
          <w:szCs w:val="24"/>
        </w:rPr>
      </w:pPr>
      <w:r>
        <w:fldChar w:fldCharType="begin"/>
      </w:r>
      <w:r>
        <w:instrText xml:space="preserve"> BIBLIOGRAPHY  \l 1033 </w:instrText>
      </w:r>
      <w:r>
        <w:fldChar w:fldCharType="separate"/>
      </w:r>
      <w:r>
        <w:rPr>
          <w:noProof/>
        </w:rPr>
        <w:t xml:space="preserve">Basuki, A., 2010. </w:t>
      </w:r>
      <w:r>
        <w:rPr>
          <w:i/>
          <w:iCs/>
          <w:noProof/>
        </w:rPr>
        <w:t xml:space="preserve">Membangun Web Berbasis PHP dengan Framework Codeigniter. </w:t>
      </w:r>
      <w:r>
        <w:rPr>
          <w:noProof/>
        </w:rPr>
        <w:t>Yogyakarta: Lokomedia.</w:t>
      </w:r>
    </w:p>
    <w:p w14:paraId="49D4703D" w14:textId="77777777" w:rsidR="008B4A5D" w:rsidRDefault="008B4A5D" w:rsidP="008B4A5D">
      <w:pPr>
        <w:pStyle w:val="Bibliography"/>
        <w:ind w:left="851" w:hanging="851"/>
        <w:rPr>
          <w:noProof/>
        </w:rPr>
      </w:pPr>
      <w:r>
        <w:rPr>
          <w:noProof/>
        </w:rPr>
        <w:t xml:space="preserve">Setyaningrum, V., 2018. </w:t>
      </w:r>
      <w:r>
        <w:rPr>
          <w:i/>
          <w:iCs/>
          <w:noProof/>
        </w:rPr>
        <w:t xml:space="preserve">Web Framework, </w:t>
      </w:r>
      <w:r>
        <w:rPr>
          <w:noProof/>
        </w:rPr>
        <w:t>University of Technology, Yogyakarta: Course Hero.</w:t>
      </w:r>
    </w:p>
    <w:p w14:paraId="75E29FC3" w14:textId="77777777" w:rsidR="008B4A5D" w:rsidRDefault="008B4A5D" w:rsidP="008B4A5D">
      <w:pPr>
        <w:pStyle w:val="Bibliography"/>
        <w:ind w:left="851" w:hanging="851"/>
        <w:rPr>
          <w:noProof/>
        </w:rPr>
      </w:pPr>
      <w:r>
        <w:rPr>
          <w:noProof/>
        </w:rPr>
        <w:t xml:space="preserve">Simanjuntak, P. &amp; Kasnady, A., 2016. Analisis Model View Controller (MVC) pada Bahasa PHP. </w:t>
      </w:r>
      <w:r>
        <w:rPr>
          <w:i/>
          <w:iCs/>
          <w:noProof/>
        </w:rPr>
        <w:t xml:space="preserve">Jurnal ISD, </w:t>
      </w:r>
      <w:r>
        <w:rPr>
          <w:noProof/>
        </w:rPr>
        <w:t>pp. 56-66.</w:t>
      </w:r>
    </w:p>
    <w:p w14:paraId="1217E03F" w14:textId="77777777" w:rsidR="008B4A5D" w:rsidRDefault="008B4A5D" w:rsidP="008B4A5D">
      <w:pPr>
        <w:pStyle w:val="Bibliography"/>
        <w:ind w:left="851" w:hanging="851"/>
        <w:rPr>
          <w:noProof/>
        </w:rPr>
      </w:pPr>
      <w:r>
        <w:rPr>
          <w:noProof/>
        </w:rPr>
        <w:t xml:space="preserve">Suprapto, Yuwono, K. T., Sukardiyono, T. &amp; Dewanto, A., 2008. </w:t>
      </w:r>
      <w:r>
        <w:rPr>
          <w:i/>
          <w:iCs/>
          <w:noProof/>
        </w:rPr>
        <w:t xml:space="preserve">Bahasa Pemrograman. </w:t>
      </w:r>
      <w:r>
        <w:rPr>
          <w:noProof/>
        </w:rPr>
        <w:t>s.l.:Direktorat Pembinaan SMK.</w:t>
      </w:r>
    </w:p>
    <w:p w14:paraId="39CD4166" w14:textId="6D871DCA" w:rsidR="008B4A5D" w:rsidRDefault="008B4A5D" w:rsidP="008B4A5D">
      <w:pPr>
        <w:ind w:left="851" w:hanging="851"/>
        <w:sectPr w:rsidR="008B4A5D" w:rsidSect="00556435">
          <w:pgSz w:w="11906" w:h="16838" w:code="9"/>
          <w:pgMar w:top="1872" w:right="1872" w:bottom="1872" w:left="2016" w:header="567" w:footer="567" w:gutter="0"/>
          <w:cols w:space="720"/>
          <w:titlePg/>
          <w:docGrid w:linePitch="360"/>
        </w:sectPr>
      </w:pPr>
      <w:r>
        <w:fldChar w:fldCharType="end"/>
      </w:r>
    </w:p>
    <w:p w14:paraId="161E5D8E" w14:textId="77777777" w:rsidR="00742389" w:rsidRPr="00756303" w:rsidRDefault="00742389" w:rsidP="00742389">
      <w:pPr>
        <w:pStyle w:val="Heading1"/>
      </w:pPr>
      <w:bookmarkStart w:id="71" w:name="_Toc60666353"/>
      <w:bookmarkStart w:id="72" w:name="_Toc60696849"/>
      <w:r w:rsidRPr="00756303">
        <w:lastRenderedPageBreak/>
        <w:t>JADWAL PELAKSANAAN MAGANG INDUSTRI TI</w:t>
      </w:r>
      <w:bookmarkEnd w:id="71"/>
      <w:bookmarkEnd w:id="72"/>
    </w:p>
    <w:p w14:paraId="16939C9C" w14:textId="25F7C33D" w:rsidR="00742389" w:rsidRDefault="00742389" w:rsidP="00742389"/>
    <w:p w14:paraId="2D09CCE9" w14:textId="6C06C0A3" w:rsidR="00742389" w:rsidRDefault="00742389" w:rsidP="00742389"/>
    <w:p w14:paraId="2E3637B8" w14:textId="77777777" w:rsidR="00742389" w:rsidRDefault="00742389" w:rsidP="00742389">
      <w:pPr>
        <w:sectPr w:rsidR="00742389" w:rsidSect="00556435">
          <w:pgSz w:w="11906" w:h="16838" w:code="9"/>
          <w:pgMar w:top="1872" w:right="1872" w:bottom="1872" w:left="2016" w:header="567" w:footer="567" w:gutter="0"/>
          <w:cols w:space="720"/>
          <w:titlePg/>
          <w:docGrid w:linePitch="360"/>
        </w:sectPr>
      </w:pPr>
    </w:p>
    <w:p w14:paraId="6ADF283E" w14:textId="77777777" w:rsidR="00742389" w:rsidRPr="00756303" w:rsidRDefault="00742389" w:rsidP="00742389">
      <w:pPr>
        <w:pStyle w:val="Heading1"/>
      </w:pPr>
      <w:bookmarkStart w:id="73" w:name="_Toc60666354"/>
      <w:bookmarkStart w:id="74" w:name="_Toc60696850"/>
      <w:r w:rsidRPr="00756303">
        <w:lastRenderedPageBreak/>
        <w:t>LAMPIRAN</w:t>
      </w:r>
      <w:bookmarkEnd w:id="73"/>
      <w:bookmarkEnd w:id="74"/>
    </w:p>
    <w:p w14:paraId="0E17B668" w14:textId="77777777" w:rsidR="00742389" w:rsidRPr="00756303" w:rsidRDefault="00742389" w:rsidP="00742389">
      <w:pPr>
        <w:rPr>
          <w:rFonts w:cs="Times New Roman"/>
          <w:szCs w:val="24"/>
        </w:rPr>
      </w:pPr>
      <w:r w:rsidRPr="00756303">
        <w:rPr>
          <w:rFonts w:cs="Times New Roman"/>
          <w:szCs w:val="24"/>
        </w:rPr>
        <w:t>FORMULIS PENGAJUAN MAGANG (lampiran 1)</w:t>
      </w:r>
    </w:p>
    <w:p w14:paraId="3EBD6C34" w14:textId="77777777" w:rsidR="00742389" w:rsidRPr="00756303" w:rsidRDefault="00742389" w:rsidP="00742389">
      <w:pPr>
        <w:rPr>
          <w:rFonts w:cs="Times New Roman"/>
          <w:szCs w:val="24"/>
        </w:rPr>
      </w:pPr>
      <w:r w:rsidRPr="00756303">
        <w:rPr>
          <w:rFonts w:cs="Times New Roman"/>
          <w:szCs w:val="24"/>
        </w:rPr>
        <w:t>LOG BOOK (lampiran 2)</w:t>
      </w:r>
    </w:p>
    <w:p w14:paraId="03ECD81E" w14:textId="77777777" w:rsidR="00742389" w:rsidRPr="00756303" w:rsidRDefault="00742389" w:rsidP="00742389">
      <w:pPr>
        <w:rPr>
          <w:rFonts w:cs="Times New Roman"/>
          <w:szCs w:val="24"/>
        </w:rPr>
      </w:pPr>
      <w:r w:rsidRPr="00756303">
        <w:rPr>
          <w:rFonts w:cs="Times New Roman"/>
          <w:szCs w:val="24"/>
        </w:rPr>
        <w:t>FORMULIR PENILAIAN PEMBIMBING LAPANGAN (lampiran 3)</w:t>
      </w:r>
    </w:p>
    <w:p w14:paraId="302BA67B" w14:textId="77777777" w:rsidR="00742389" w:rsidRPr="00756303" w:rsidRDefault="00742389" w:rsidP="00742389">
      <w:pPr>
        <w:rPr>
          <w:rFonts w:cs="Times New Roman"/>
          <w:szCs w:val="24"/>
        </w:rPr>
      </w:pPr>
      <w:r w:rsidRPr="00756303">
        <w:rPr>
          <w:rFonts w:cs="Times New Roman"/>
          <w:szCs w:val="24"/>
        </w:rPr>
        <w:t>FORMULIS PENILAIAN PEMBIMBING INTERNAL (lampiran 4)</w:t>
      </w:r>
    </w:p>
    <w:p w14:paraId="5A191DAE" w14:textId="10948EC8" w:rsidR="00742389" w:rsidRPr="00742389" w:rsidRDefault="00742389" w:rsidP="00742389"/>
    <w:p w14:paraId="2C1169C3" w14:textId="77777777" w:rsidR="007522D0" w:rsidRPr="007522D0" w:rsidRDefault="007522D0" w:rsidP="007522D0"/>
    <w:sectPr w:rsidR="007522D0" w:rsidRPr="007522D0" w:rsidSect="00556435">
      <w:pgSz w:w="11906" w:h="16838" w:code="9"/>
      <w:pgMar w:top="1872" w:right="1872" w:bottom="1872" w:left="2016" w:header="567" w:footer="56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A31F82" w14:textId="77777777" w:rsidR="002A2D7B" w:rsidRDefault="002A2D7B" w:rsidP="00465ACC">
      <w:pPr>
        <w:spacing w:line="240" w:lineRule="auto"/>
      </w:pPr>
      <w:r>
        <w:separator/>
      </w:r>
    </w:p>
  </w:endnote>
  <w:endnote w:type="continuationSeparator" w:id="0">
    <w:p w14:paraId="6CD4E2A2" w14:textId="77777777" w:rsidR="002A2D7B" w:rsidRDefault="002A2D7B" w:rsidP="00465A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Liberation Serif">
    <w:altName w:val="Times New Roman"/>
    <w:panose1 w:val="02020603050405020304"/>
    <w:charset w:val="00"/>
    <w:family w:val="roman"/>
    <w:pitch w:val="variable"/>
    <w:sig w:usb0="E0000AFF" w:usb1="500078FF" w:usb2="00000021" w:usb3="00000000" w:csb0="000001BF" w:csb1="00000000"/>
  </w:font>
  <w:font w:name="Noto Sans CJK SC Regular">
    <w:altName w:val="Calibri"/>
    <w:charset w:val="00"/>
    <w:family w:val="auto"/>
    <w:pitch w:val="variable"/>
  </w:font>
  <w:font w:name="FreeSans">
    <w:altName w:val="Calibri"/>
    <w:panose1 w:val="020B0504020202020204"/>
    <w:charset w:val="00"/>
    <w:family w:val="swiss"/>
    <w:pitch w:val="variable"/>
    <w:sig w:usb0="E4838EFF" w:usb1="4200FDFF" w:usb2="000030A0" w:usb3="00000000" w:csb0="000001BF" w:csb1="00000000"/>
  </w:font>
  <w:font w:name="Tahoma">
    <w:panose1 w:val="020B060403050404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5332134"/>
      <w:docPartObj>
        <w:docPartGallery w:val="Page Numbers (Bottom of Page)"/>
        <w:docPartUnique/>
      </w:docPartObj>
    </w:sdtPr>
    <w:sdtEndPr>
      <w:rPr>
        <w:noProof/>
      </w:rPr>
    </w:sdtEndPr>
    <w:sdtContent>
      <w:p w14:paraId="248CAE07" w14:textId="00D28021" w:rsidR="00C32FCD" w:rsidRDefault="00C32FCD">
        <w:pPr>
          <w:pStyle w:val="Footer"/>
          <w:jc w:val="center"/>
        </w:pPr>
        <w:r>
          <w:fldChar w:fldCharType="begin"/>
        </w:r>
        <w:r>
          <w:instrText xml:space="preserve"> PAGE   \* MERGEFORMAT </w:instrText>
        </w:r>
        <w:r>
          <w:fldChar w:fldCharType="separate"/>
        </w:r>
        <w:r w:rsidR="002E2B68">
          <w:rPr>
            <w:noProof/>
          </w:rPr>
          <w:t>x</w:t>
        </w:r>
        <w:r>
          <w:rPr>
            <w:noProof/>
          </w:rPr>
          <w:fldChar w:fldCharType="end"/>
        </w:r>
      </w:p>
    </w:sdtContent>
  </w:sdt>
  <w:p w14:paraId="401F0FF1" w14:textId="77777777" w:rsidR="00C32FCD" w:rsidRDefault="00C32FC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2672FC" w14:textId="2B9BC95E" w:rsidR="00C32FCD" w:rsidRDefault="00C32FCD">
    <w:pPr>
      <w:pStyle w:val="Footer"/>
      <w:jc w:val="center"/>
    </w:pPr>
  </w:p>
  <w:p w14:paraId="1AECC694" w14:textId="77777777" w:rsidR="00C32FCD" w:rsidRDefault="00C32FC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144E6C" w14:textId="0BDCDAAF" w:rsidR="00C32FCD" w:rsidRDefault="00C32FCD">
    <w:pPr>
      <w:pStyle w:val="Footer"/>
      <w:jc w:val="center"/>
    </w:pPr>
  </w:p>
  <w:p w14:paraId="3F117793" w14:textId="77777777" w:rsidR="00C32FCD" w:rsidRDefault="00C32FC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6910873"/>
      <w:docPartObj>
        <w:docPartGallery w:val="Page Numbers (Bottom of Page)"/>
        <w:docPartUnique/>
      </w:docPartObj>
    </w:sdtPr>
    <w:sdtEndPr>
      <w:rPr>
        <w:noProof/>
      </w:rPr>
    </w:sdtEndPr>
    <w:sdtContent>
      <w:p w14:paraId="2342912A" w14:textId="64EC3823" w:rsidR="00C32FCD" w:rsidRDefault="00C32FCD">
        <w:pPr>
          <w:pStyle w:val="Footer"/>
          <w:jc w:val="center"/>
        </w:pPr>
        <w:r>
          <w:fldChar w:fldCharType="begin"/>
        </w:r>
        <w:r>
          <w:instrText xml:space="preserve"> PAGE   \* MERGEFORMAT </w:instrText>
        </w:r>
        <w:r>
          <w:fldChar w:fldCharType="separate"/>
        </w:r>
        <w:r w:rsidR="006D2322">
          <w:rPr>
            <w:noProof/>
          </w:rPr>
          <w:t>50</w:t>
        </w:r>
        <w:r>
          <w:rPr>
            <w:noProof/>
          </w:rPr>
          <w:fldChar w:fldCharType="end"/>
        </w:r>
      </w:p>
    </w:sdtContent>
  </w:sdt>
  <w:p w14:paraId="58329642" w14:textId="77777777" w:rsidR="00C32FCD" w:rsidRDefault="00C32F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3ABA42" w14:textId="77777777" w:rsidR="002A2D7B" w:rsidRDefault="002A2D7B" w:rsidP="00465ACC">
      <w:pPr>
        <w:spacing w:line="240" w:lineRule="auto"/>
      </w:pPr>
      <w:r>
        <w:separator/>
      </w:r>
    </w:p>
  </w:footnote>
  <w:footnote w:type="continuationSeparator" w:id="0">
    <w:p w14:paraId="628A200E" w14:textId="77777777" w:rsidR="002A2D7B" w:rsidRDefault="002A2D7B" w:rsidP="00465AC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6D0C83" w14:textId="442A52E1" w:rsidR="00C32FCD" w:rsidRDefault="00C32FCD">
    <w:pPr>
      <w:pStyle w:val="Header"/>
      <w:jc w:val="right"/>
    </w:pPr>
  </w:p>
  <w:p w14:paraId="5323FC96" w14:textId="77777777" w:rsidR="00C32FCD" w:rsidRDefault="00C32FC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2089940"/>
      <w:docPartObj>
        <w:docPartGallery w:val="Page Numbers (Top of Page)"/>
        <w:docPartUnique/>
      </w:docPartObj>
    </w:sdtPr>
    <w:sdtEndPr>
      <w:rPr>
        <w:noProof/>
      </w:rPr>
    </w:sdtEndPr>
    <w:sdtContent>
      <w:p w14:paraId="2A97D523" w14:textId="3D6AF8E5" w:rsidR="00C32FCD" w:rsidRDefault="00C32FCD">
        <w:pPr>
          <w:pStyle w:val="Header"/>
          <w:jc w:val="right"/>
        </w:pPr>
        <w:r>
          <w:fldChar w:fldCharType="begin"/>
        </w:r>
        <w:r>
          <w:instrText xml:space="preserve"> PAGE   \* MERGEFORMAT </w:instrText>
        </w:r>
        <w:r>
          <w:fldChar w:fldCharType="separate"/>
        </w:r>
        <w:r w:rsidR="002E2B68">
          <w:rPr>
            <w:noProof/>
          </w:rPr>
          <w:t>6</w:t>
        </w:r>
        <w:r>
          <w:rPr>
            <w:noProof/>
          </w:rPr>
          <w:fldChar w:fldCharType="end"/>
        </w:r>
      </w:p>
    </w:sdtContent>
  </w:sdt>
  <w:p w14:paraId="2C88EE6C" w14:textId="77777777" w:rsidR="00C32FCD" w:rsidRDefault="00C32FC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4937534"/>
      <w:docPartObj>
        <w:docPartGallery w:val="Page Numbers (Top of Page)"/>
        <w:docPartUnique/>
      </w:docPartObj>
    </w:sdtPr>
    <w:sdtEndPr>
      <w:rPr>
        <w:noProof/>
      </w:rPr>
    </w:sdtEndPr>
    <w:sdtContent>
      <w:p w14:paraId="697AF019" w14:textId="77777777" w:rsidR="00C32FCD" w:rsidRDefault="00C32FCD">
        <w:pPr>
          <w:pStyle w:val="Header"/>
          <w:jc w:val="right"/>
        </w:pPr>
        <w:r>
          <w:fldChar w:fldCharType="begin"/>
        </w:r>
        <w:r>
          <w:instrText xml:space="preserve"> PAGE   \* MERGEFORMAT </w:instrText>
        </w:r>
        <w:r>
          <w:fldChar w:fldCharType="separate"/>
        </w:r>
        <w:r w:rsidR="006D2322">
          <w:rPr>
            <w:noProof/>
          </w:rPr>
          <w:t>46</w:t>
        </w:r>
        <w:r>
          <w:rPr>
            <w:noProof/>
          </w:rPr>
          <w:fldChar w:fldCharType="end"/>
        </w:r>
      </w:p>
    </w:sdtContent>
  </w:sdt>
  <w:p w14:paraId="2C59D330" w14:textId="77777777" w:rsidR="00C32FCD" w:rsidRDefault="00C32FC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A6A5D"/>
    <w:multiLevelType w:val="hybridMultilevel"/>
    <w:tmpl w:val="96CEFCFC"/>
    <w:lvl w:ilvl="0" w:tplc="C51EC066">
      <w:start w:val="1"/>
      <w:numFmt w:val="decimal"/>
      <w:lvlText w:val="%1."/>
      <w:lvlJc w:val="left"/>
      <w:pPr>
        <w:ind w:left="720" w:hanging="360"/>
      </w:pPr>
    </w:lvl>
    <w:lvl w:ilvl="1" w:tplc="B8482C38">
      <w:start w:val="1"/>
      <w:numFmt w:val="decimal"/>
      <w:lvlText w:val="%2)"/>
      <w:lvlJc w:val="left"/>
      <w:pPr>
        <w:ind w:left="1080" w:hanging="360"/>
      </w:pPr>
    </w:lvl>
    <w:lvl w:ilvl="2" w:tplc="B492B7A0">
      <w:start w:val="1"/>
      <w:numFmt w:val="decimal"/>
      <w:lvlText w:val="%3)"/>
      <w:lvlJc w:val="left"/>
      <w:pPr>
        <w:ind w:left="1440" w:hanging="360"/>
      </w:pPr>
    </w:lvl>
    <w:lvl w:ilvl="3" w:tplc="FCDE531E">
      <w:start w:val="1"/>
      <w:numFmt w:val="decimal"/>
      <w:lvlText w:val="%4)"/>
      <w:lvlJc w:val="left"/>
      <w:pPr>
        <w:ind w:left="1800" w:hanging="360"/>
      </w:pPr>
    </w:lvl>
    <w:lvl w:ilvl="4" w:tplc="3B6CF9BC">
      <w:start w:val="1"/>
      <w:numFmt w:val="decimal"/>
      <w:lvlText w:val="%5)"/>
      <w:lvlJc w:val="left"/>
      <w:pPr>
        <w:ind w:left="2160" w:hanging="360"/>
      </w:pPr>
    </w:lvl>
    <w:lvl w:ilvl="5" w:tplc="6E1EF84E">
      <w:start w:val="1"/>
      <w:numFmt w:val="decimal"/>
      <w:lvlText w:val="%6)"/>
      <w:lvlJc w:val="left"/>
      <w:pPr>
        <w:ind w:left="2520" w:hanging="360"/>
      </w:pPr>
    </w:lvl>
    <w:lvl w:ilvl="6" w:tplc="5C382F12">
      <w:start w:val="1"/>
      <w:numFmt w:val="decimal"/>
      <w:lvlText w:val="%7)"/>
      <w:lvlJc w:val="left"/>
      <w:pPr>
        <w:ind w:left="2880" w:hanging="360"/>
      </w:pPr>
    </w:lvl>
    <w:lvl w:ilvl="7" w:tplc="0CFECC52">
      <w:start w:val="1"/>
      <w:numFmt w:val="decimal"/>
      <w:lvlText w:val="%8)"/>
      <w:lvlJc w:val="left"/>
      <w:pPr>
        <w:ind w:left="3240" w:hanging="360"/>
      </w:pPr>
    </w:lvl>
    <w:lvl w:ilvl="8" w:tplc="041E5AD0">
      <w:start w:val="1"/>
      <w:numFmt w:val="decimal"/>
      <w:lvlText w:val="%9)"/>
      <w:lvlJc w:val="left"/>
      <w:pPr>
        <w:ind w:left="3600" w:hanging="360"/>
      </w:pPr>
    </w:lvl>
  </w:abstractNum>
  <w:abstractNum w:abstractNumId="1">
    <w:nsid w:val="04346A0D"/>
    <w:multiLevelType w:val="multilevel"/>
    <w:tmpl w:val="DD50027C"/>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89449EB"/>
    <w:multiLevelType w:val="hybridMultilevel"/>
    <w:tmpl w:val="FDF0AE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C136EE"/>
    <w:multiLevelType w:val="hybridMultilevel"/>
    <w:tmpl w:val="3DDEF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C04284"/>
    <w:multiLevelType w:val="hybridMultilevel"/>
    <w:tmpl w:val="4FC6CBA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D6762E"/>
    <w:multiLevelType w:val="hybridMultilevel"/>
    <w:tmpl w:val="4C0E296A"/>
    <w:lvl w:ilvl="0" w:tplc="3D7C2174">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A15D23"/>
    <w:multiLevelType w:val="hybridMultilevel"/>
    <w:tmpl w:val="657A5FDA"/>
    <w:lvl w:ilvl="0" w:tplc="90E06D0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B336CF"/>
    <w:multiLevelType w:val="hybridMultilevel"/>
    <w:tmpl w:val="0DC8F03A"/>
    <w:lvl w:ilvl="0" w:tplc="60484010">
      <w:start w:val="1"/>
      <w:numFmt w:val="decimal"/>
      <w:lvlText w:val="3.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3304C6"/>
    <w:multiLevelType w:val="multilevel"/>
    <w:tmpl w:val="DC6A5C3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1.3.%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F5F46B5"/>
    <w:multiLevelType w:val="hybridMultilevel"/>
    <w:tmpl w:val="2C60B838"/>
    <w:lvl w:ilvl="0" w:tplc="58424A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2F688E"/>
    <w:multiLevelType w:val="multilevel"/>
    <w:tmpl w:val="BBA4F5F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4917C28"/>
    <w:multiLevelType w:val="multilevel"/>
    <w:tmpl w:val="1AE658B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2.3.%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25C52952"/>
    <w:multiLevelType w:val="multilevel"/>
    <w:tmpl w:val="5B10C8A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2.2.%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E13574F"/>
    <w:multiLevelType w:val="hybridMultilevel"/>
    <w:tmpl w:val="158AB5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79D3B23"/>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nsid w:val="39C4561E"/>
    <w:multiLevelType w:val="hybridMultilevel"/>
    <w:tmpl w:val="F0AC946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E62789B"/>
    <w:multiLevelType w:val="multilevel"/>
    <w:tmpl w:val="B6623B10"/>
    <w:lvl w:ilvl="0">
      <w:start w:val="1"/>
      <w:numFmt w:val="decimal"/>
      <w:lvlText w:val="3.2.%1"/>
      <w:lvlJc w:val="left"/>
      <w:pPr>
        <w:ind w:left="360" w:hanging="360"/>
      </w:pPr>
      <w:rPr>
        <w:rFonts w:hint="default"/>
      </w:rPr>
    </w:lvl>
    <w:lvl w:ilvl="1">
      <w:start w:val="1"/>
      <w:numFmt w:val="decimal"/>
      <w:lvlText w:val="%1.%2."/>
      <w:lvlJc w:val="left"/>
      <w:pPr>
        <w:ind w:left="792" w:hanging="432"/>
      </w:pPr>
    </w:lvl>
    <w:lvl w:ilvl="2">
      <w:start w:val="1"/>
      <w:numFmt w:val="decimal"/>
      <w:lvlText w:val="3.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EA91229"/>
    <w:multiLevelType w:val="multilevel"/>
    <w:tmpl w:val="DE9CC5C0"/>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nsid w:val="43280916"/>
    <w:multiLevelType w:val="multilevel"/>
    <w:tmpl w:val="99D2994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2.1.%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46C30A7"/>
    <w:multiLevelType w:val="hybridMultilevel"/>
    <w:tmpl w:val="DBD4E916"/>
    <w:lvl w:ilvl="0" w:tplc="7B2CB86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772261C"/>
    <w:multiLevelType w:val="hybridMultilevel"/>
    <w:tmpl w:val="749CEC70"/>
    <w:lvl w:ilvl="0" w:tplc="60CA78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94943C1"/>
    <w:multiLevelType w:val="hybridMultilevel"/>
    <w:tmpl w:val="EF64784E"/>
    <w:lvl w:ilvl="0" w:tplc="8C8A1C08">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C995EC6"/>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4F11077F"/>
    <w:multiLevelType w:val="hybridMultilevel"/>
    <w:tmpl w:val="9946ACE2"/>
    <w:lvl w:ilvl="0" w:tplc="70667A62">
      <w:start w:val="1"/>
      <w:numFmt w:val="decimal"/>
      <w:lvlText w:val="3.4.%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50A10617"/>
    <w:multiLevelType w:val="multilevel"/>
    <w:tmpl w:val="326A83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2.4.%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57AB1283"/>
    <w:multiLevelType w:val="hybridMultilevel"/>
    <w:tmpl w:val="B032FAC6"/>
    <w:lvl w:ilvl="0" w:tplc="58424A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81D0821"/>
    <w:multiLevelType w:val="hybridMultilevel"/>
    <w:tmpl w:val="5D2E1A0C"/>
    <w:lvl w:ilvl="0" w:tplc="6F0460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58A16068"/>
    <w:multiLevelType w:val="multilevel"/>
    <w:tmpl w:val="D5EA19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1.1.%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58DD6C9E"/>
    <w:multiLevelType w:val="hybridMultilevel"/>
    <w:tmpl w:val="9AB8FC72"/>
    <w:lvl w:ilvl="0" w:tplc="41444FB0">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BE0681A"/>
    <w:multiLevelType w:val="hybridMultilevel"/>
    <w:tmpl w:val="90301056"/>
    <w:lvl w:ilvl="0" w:tplc="CA2811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5C2E2DB1"/>
    <w:multiLevelType w:val="hybridMultilevel"/>
    <w:tmpl w:val="EDE294CA"/>
    <w:lvl w:ilvl="0" w:tplc="D2D6175E">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CC81F6D"/>
    <w:multiLevelType w:val="hybridMultilevel"/>
    <w:tmpl w:val="3DA419B2"/>
    <w:lvl w:ilvl="0" w:tplc="58424A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E731DCC"/>
    <w:multiLevelType w:val="hybridMultilevel"/>
    <w:tmpl w:val="84BEEC8A"/>
    <w:lvl w:ilvl="0" w:tplc="87D8D22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EC322FE"/>
    <w:multiLevelType w:val="hybridMultilevel"/>
    <w:tmpl w:val="3BCA13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2B347AD"/>
    <w:multiLevelType w:val="hybridMultilevel"/>
    <w:tmpl w:val="21B09FEE"/>
    <w:lvl w:ilvl="0" w:tplc="7F4888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63C07D4B"/>
    <w:multiLevelType w:val="multilevel"/>
    <w:tmpl w:val="2A64BCB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2.5.%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64002DD1"/>
    <w:multiLevelType w:val="hybridMultilevel"/>
    <w:tmpl w:val="797E5B6E"/>
    <w:lvl w:ilvl="0" w:tplc="70667A62">
      <w:start w:val="1"/>
      <w:numFmt w:val="decimal"/>
      <w:lvlText w:val="3.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40F54DF"/>
    <w:multiLevelType w:val="hybridMultilevel"/>
    <w:tmpl w:val="C1A2F430"/>
    <w:lvl w:ilvl="0" w:tplc="0046EECE">
      <w:start w:val="1"/>
      <w:numFmt w:val="decimal"/>
      <w:lvlText w:val="3.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499079F"/>
    <w:multiLevelType w:val="multilevel"/>
    <w:tmpl w:val="210AD018"/>
    <w:lvl w:ilvl="0">
      <w:start w:val="1"/>
      <w:numFmt w:val="decimal"/>
      <w:lvlText w:val="%1."/>
      <w:lvlJc w:val="left"/>
      <w:pPr>
        <w:ind w:left="1080" w:hanging="360"/>
      </w:pPr>
      <w:rPr>
        <w:rFonts w:hint="default"/>
      </w:rPr>
    </w:lvl>
    <w:lvl w:ilvl="1">
      <w:start w:val="6"/>
      <w:numFmt w:val="decimal"/>
      <w:isLgl/>
      <w:lvlText w:val="%1.%2"/>
      <w:lvlJc w:val="left"/>
      <w:pPr>
        <w:ind w:left="1440" w:hanging="720"/>
      </w:pPr>
      <w:rPr>
        <w:rFonts w:hint="default"/>
        <w:sz w:val="24"/>
      </w:rPr>
    </w:lvl>
    <w:lvl w:ilvl="2">
      <w:start w:val="1"/>
      <w:numFmt w:val="decimal"/>
      <w:isLgl/>
      <w:lvlText w:val="%1.%2.%3"/>
      <w:lvlJc w:val="left"/>
      <w:pPr>
        <w:ind w:left="1440" w:hanging="720"/>
      </w:pPr>
      <w:rPr>
        <w:rFonts w:hint="default"/>
        <w:sz w:val="24"/>
      </w:rPr>
    </w:lvl>
    <w:lvl w:ilvl="3">
      <w:start w:val="1"/>
      <w:numFmt w:val="decimal"/>
      <w:isLgl/>
      <w:lvlText w:val="%1.%2.%3.%4"/>
      <w:lvlJc w:val="left"/>
      <w:pPr>
        <w:ind w:left="1440" w:hanging="720"/>
      </w:pPr>
      <w:rPr>
        <w:rFonts w:hint="default"/>
        <w:sz w:val="24"/>
      </w:rPr>
    </w:lvl>
    <w:lvl w:ilvl="4">
      <w:start w:val="1"/>
      <w:numFmt w:val="decimal"/>
      <w:isLgl/>
      <w:lvlText w:val="%1.%2.%3.%4.%5"/>
      <w:lvlJc w:val="left"/>
      <w:pPr>
        <w:ind w:left="1800" w:hanging="1080"/>
      </w:pPr>
      <w:rPr>
        <w:rFonts w:hint="default"/>
        <w:sz w:val="24"/>
      </w:rPr>
    </w:lvl>
    <w:lvl w:ilvl="5">
      <w:start w:val="1"/>
      <w:numFmt w:val="decimal"/>
      <w:isLgl/>
      <w:lvlText w:val="%1.%2.%3.%4.%5.%6"/>
      <w:lvlJc w:val="left"/>
      <w:pPr>
        <w:ind w:left="1800" w:hanging="1080"/>
      </w:pPr>
      <w:rPr>
        <w:rFonts w:hint="default"/>
        <w:sz w:val="24"/>
      </w:rPr>
    </w:lvl>
    <w:lvl w:ilvl="6">
      <w:start w:val="1"/>
      <w:numFmt w:val="decimal"/>
      <w:isLgl/>
      <w:lvlText w:val="%1.%2.%3.%4.%5.%6.%7"/>
      <w:lvlJc w:val="left"/>
      <w:pPr>
        <w:ind w:left="2160" w:hanging="1440"/>
      </w:pPr>
      <w:rPr>
        <w:rFonts w:hint="default"/>
        <w:sz w:val="24"/>
      </w:rPr>
    </w:lvl>
    <w:lvl w:ilvl="7">
      <w:start w:val="1"/>
      <w:numFmt w:val="decimal"/>
      <w:isLgl/>
      <w:lvlText w:val="%1.%2.%3.%4.%5.%6.%7.%8"/>
      <w:lvlJc w:val="left"/>
      <w:pPr>
        <w:ind w:left="2160" w:hanging="1440"/>
      </w:pPr>
      <w:rPr>
        <w:rFonts w:hint="default"/>
        <w:sz w:val="24"/>
      </w:rPr>
    </w:lvl>
    <w:lvl w:ilvl="8">
      <w:start w:val="1"/>
      <w:numFmt w:val="decimal"/>
      <w:isLgl/>
      <w:lvlText w:val="%1.%2.%3.%4.%5.%6.%7.%8.%9"/>
      <w:lvlJc w:val="left"/>
      <w:pPr>
        <w:ind w:left="2520" w:hanging="1800"/>
      </w:pPr>
      <w:rPr>
        <w:rFonts w:hint="default"/>
        <w:sz w:val="24"/>
      </w:rPr>
    </w:lvl>
  </w:abstractNum>
  <w:abstractNum w:abstractNumId="39">
    <w:nsid w:val="692A42A9"/>
    <w:multiLevelType w:val="hybridMultilevel"/>
    <w:tmpl w:val="DCC4ED96"/>
    <w:lvl w:ilvl="0" w:tplc="31CA5B0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B200862"/>
    <w:multiLevelType w:val="hybridMultilevel"/>
    <w:tmpl w:val="334EB42A"/>
    <w:lvl w:ilvl="0" w:tplc="2A56923A">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D860E42"/>
    <w:multiLevelType w:val="hybridMultilevel"/>
    <w:tmpl w:val="E0804208"/>
    <w:lvl w:ilvl="0" w:tplc="3698DBC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B0A145E"/>
    <w:multiLevelType w:val="multilevel"/>
    <w:tmpl w:val="E2FC81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3.1.2.%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39"/>
  </w:num>
  <w:num w:numId="3">
    <w:abstractNumId w:val="4"/>
  </w:num>
  <w:num w:numId="4">
    <w:abstractNumId w:val="3"/>
  </w:num>
  <w:num w:numId="5">
    <w:abstractNumId w:val="33"/>
  </w:num>
  <w:num w:numId="6">
    <w:abstractNumId w:val="2"/>
  </w:num>
  <w:num w:numId="7">
    <w:abstractNumId w:val="1"/>
  </w:num>
  <w:num w:numId="8">
    <w:abstractNumId w:val="32"/>
  </w:num>
  <w:num w:numId="9">
    <w:abstractNumId w:val="20"/>
  </w:num>
  <w:num w:numId="10">
    <w:abstractNumId w:val="13"/>
  </w:num>
  <w:num w:numId="11">
    <w:abstractNumId w:val="38"/>
  </w:num>
  <w:num w:numId="12">
    <w:abstractNumId w:val="26"/>
  </w:num>
  <w:num w:numId="13">
    <w:abstractNumId w:val="29"/>
  </w:num>
  <w:num w:numId="14">
    <w:abstractNumId w:val="28"/>
  </w:num>
  <w:num w:numId="15">
    <w:abstractNumId w:val="30"/>
  </w:num>
  <w:num w:numId="16">
    <w:abstractNumId w:val="15"/>
  </w:num>
  <w:num w:numId="17">
    <w:abstractNumId w:val="6"/>
  </w:num>
  <w:num w:numId="18">
    <w:abstractNumId w:val="40"/>
  </w:num>
  <w:num w:numId="19">
    <w:abstractNumId w:val="17"/>
  </w:num>
  <w:num w:numId="20">
    <w:abstractNumId w:val="22"/>
  </w:num>
  <w:num w:numId="21">
    <w:abstractNumId w:val="34"/>
  </w:num>
  <w:num w:numId="22">
    <w:abstractNumId w:val="14"/>
  </w:num>
  <w:num w:numId="23">
    <w:abstractNumId w:val="31"/>
  </w:num>
  <w:num w:numId="24">
    <w:abstractNumId w:val="36"/>
  </w:num>
  <w:num w:numId="25">
    <w:abstractNumId w:val="9"/>
  </w:num>
  <w:num w:numId="26">
    <w:abstractNumId w:val="23"/>
  </w:num>
  <w:num w:numId="27">
    <w:abstractNumId w:val="25"/>
  </w:num>
  <w:num w:numId="28">
    <w:abstractNumId w:val="19"/>
  </w:num>
  <w:num w:numId="29">
    <w:abstractNumId w:val="7"/>
  </w:num>
  <w:num w:numId="30">
    <w:abstractNumId w:val="5"/>
  </w:num>
  <w:num w:numId="31">
    <w:abstractNumId w:val="37"/>
  </w:num>
  <w:num w:numId="32">
    <w:abstractNumId w:val="41"/>
  </w:num>
  <w:num w:numId="33">
    <w:abstractNumId w:val="27"/>
  </w:num>
  <w:num w:numId="34">
    <w:abstractNumId w:val="42"/>
  </w:num>
  <w:num w:numId="35">
    <w:abstractNumId w:val="8"/>
  </w:num>
  <w:num w:numId="36">
    <w:abstractNumId w:val="10"/>
  </w:num>
  <w:num w:numId="37">
    <w:abstractNumId w:val="16"/>
  </w:num>
  <w:num w:numId="38">
    <w:abstractNumId w:val="18"/>
  </w:num>
  <w:num w:numId="39">
    <w:abstractNumId w:val="21"/>
  </w:num>
  <w:num w:numId="40">
    <w:abstractNumId w:val="12"/>
  </w:num>
  <w:num w:numId="41">
    <w:abstractNumId w:val="11"/>
  </w:num>
  <w:num w:numId="42">
    <w:abstractNumId w:val="24"/>
  </w:num>
  <w:num w:numId="4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61D4"/>
    <w:rsid w:val="00007CAC"/>
    <w:rsid w:val="000114BB"/>
    <w:rsid w:val="00013772"/>
    <w:rsid w:val="0001407B"/>
    <w:rsid w:val="00032CE5"/>
    <w:rsid w:val="00037785"/>
    <w:rsid w:val="0004060C"/>
    <w:rsid w:val="00055399"/>
    <w:rsid w:val="00061BB7"/>
    <w:rsid w:val="000746C8"/>
    <w:rsid w:val="00075F8F"/>
    <w:rsid w:val="00076D07"/>
    <w:rsid w:val="00083C2C"/>
    <w:rsid w:val="00093F55"/>
    <w:rsid w:val="000A3555"/>
    <w:rsid w:val="000C70C1"/>
    <w:rsid w:val="000E31EE"/>
    <w:rsid w:val="000E4FC9"/>
    <w:rsid w:val="000E760C"/>
    <w:rsid w:val="000F3A47"/>
    <w:rsid w:val="000F5B67"/>
    <w:rsid w:val="000F66E9"/>
    <w:rsid w:val="00102213"/>
    <w:rsid w:val="0010393D"/>
    <w:rsid w:val="001051D5"/>
    <w:rsid w:val="00110127"/>
    <w:rsid w:val="0012438E"/>
    <w:rsid w:val="00131129"/>
    <w:rsid w:val="001339F0"/>
    <w:rsid w:val="001509F7"/>
    <w:rsid w:val="001512E2"/>
    <w:rsid w:val="00162A64"/>
    <w:rsid w:val="00177619"/>
    <w:rsid w:val="00195151"/>
    <w:rsid w:val="001A0EC6"/>
    <w:rsid w:val="001A538C"/>
    <w:rsid w:val="001C205C"/>
    <w:rsid w:val="001C2540"/>
    <w:rsid w:val="001C312E"/>
    <w:rsid w:val="002140DA"/>
    <w:rsid w:val="00254C49"/>
    <w:rsid w:val="00254F3A"/>
    <w:rsid w:val="002556DE"/>
    <w:rsid w:val="002609D6"/>
    <w:rsid w:val="00270885"/>
    <w:rsid w:val="00293182"/>
    <w:rsid w:val="0029526B"/>
    <w:rsid w:val="002958A7"/>
    <w:rsid w:val="00295EE3"/>
    <w:rsid w:val="002A2D7B"/>
    <w:rsid w:val="002A4817"/>
    <w:rsid w:val="002A6E2C"/>
    <w:rsid w:val="002B27EC"/>
    <w:rsid w:val="002D21BB"/>
    <w:rsid w:val="002E2B68"/>
    <w:rsid w:val="002F07D0"/>
    <w:rsid w:val="00321B4C"/>
    <w:rsid w:val="00323E56"/>
    <w:rsid w:val="0033263F"/>
    <w:rsid w:val="00357495"/>
    <w:rsid w:val="003760AE"/>
    <w:rsid w:val="00376E87"/>
    <w:rsid w:val="00386B08"/>
    <w:rsid w:val="003A15B1"/>
    <w:rsid w:val="003B5777"/>
    <w:rsid w:val="003C4324"/>
    <w:rsid w:val="003D6C5C"/>
    <w:rsid w:val="003E3C19"/>
    <w:rsid w:val="003F5C23"/>
    <w:rsid w:val="003F6087"/>
    <w:rsid w:val="00401A9C"/>
    <w:rsid w:val="004026B2"/>
    <w:rsid w:val="0040461A"/>
    <w:rsid w:val="004159A0"/>
    <w:rsid w:val="00421556"/>
    <w:rsid w:val="00426F47"/>
    <w:rsid w:val="00430AD3"/>
    <w:rsid w:val="00433291"/>
    <w:rsid w:val="0044542D"/>
    <w:rsid w:val="004479F0"/>
    <w:rsid w:val="004570B9"/>
    <w:rsid w:val="0046099C"/>
    <w:rsid w:val="00465ACC"/>
    <w:rsid w:val="00476149"/>
    <w:rsid w:val="0049114F"/>
    <w:rsid w:val="004A75CE"/>
    <w:rsid w:val="004D253A"/>
    <w:rsid w:val="004D300F"/>
    <w:rsid w:val="004D5140"/>
    <w:rsid w:val="004E26B6"/>
    <w:rsid w:val="004F0F28"/>
    <w:rsid w:val="004F15DE"/>
    <w:rsid w:val="0051418B"/>
    <w:rsid w:val="00515682"/>
    <w:rsid w:val="0053187C"/>
    <w:rsid w:val="00543D20"/>
    <w:rsid w:val="00544962"/>
    <w:rsid w:val="0055186D"/>
    <w:rsid w:val="00556435"/>
    <w:rsid w:val="00564486"/>
    <w:rsid w:val="0057532D"/>
    <w:rsid w:val="00590915"/>
    <w:rsid w:val="005C3BA2"/>
    <w:rsid w:val="005C462E"/>
    <w:rsid w:val="005D2B66"/>
    <w:rsid w:val="005D3F9D"/>
    <w:rsid w:val="005E11C6"/>
    <w:rsid w:val="005E387D"/>
    <w:rsid w:val="005E553A"/>
    <w:rsid w:val="00600AB2"/>
    <w:rsid w:val="006037BB"/>
    <w:rsid w:val="00605E2C"/>
    <w:rsid w:val="006112CB"/>
    <w:rsid w:val="0061315F"/>
    <w:rsid w:val="00622035"/>
    <w:rsid w:val="00652576"/>
    <w:rsid w:val="006B2744"/>
    <w:rsid w:val="006D2322"/>
    <w:rsid w:val="006D569C"/>
    <w:rsid w:val="006D67F4"/>
    <w:rsid w:val="006F6E02"/>
    <w:rsid w:val="00715B92"/>
    <w:rsid w:val="00740A1D"/>
    <w:rsid w:val="00742389"/>
    <w:rsid w:val="007522D0"/>
    <w:rsid w:val="00761DE7"/>
    <w:rsid w:val="00767182"/>
    <w:rsid w:val="0078371B"/>
    <w:rsid w:val="00790096"/>
    <w:rsid w:val="007A0443"/>
    <w:rsid w:val="007A6667"/>
    <w:rsid w:val="007A7E88"/>
    <w:rsid w:val="007B430C"/>
    <w:rsid w:val="007C73A8"/>
    <w:rsid w:val="008010DA"/>
    <w:rsid w:val="008029A0"/>
    <w:rsid w:val="00802F5E"/>
    <w:rsid w:val="008326CC"/>
    <w:rsid w:val="0084428F"/>
    <w:rsid w:val="008654D1"/>
    <w:rsid w:val="00867F16"/>
    <w:rsid w:val="008809F2"/>
    <w:rsid w:val="0088431F"/>
    <w:rsid w:val="00887B3B"/>
    <w:rsid w:val="008B4A5D"/>
    <w:rsid w:val="008D1747"/>
    <w:rsid w:val="008E53E5"/>
    <w:rsid w:val="008F64F0"/>
    <w:rsid w:val="009067D1"/>
    <w:rsid w:val="0091711D"/>
    <w:rsid w:val="009179C1"/>
    <w:rsid w:val="009372B1"/>
    <w:rsid w:val="009463E2"/>
    <w:rsid w:val="0097438F"/>
    <w:rsid w:val="009A01FF"/>
    <w:rsid w:val="009A0DD5"/>
    <w:rsid w:val="009B5B8E"/>
    <w:rsid w:val="009C4F01"/>
    <w:rsid w:val="009C6FBF"/>
    <w:rsid w:val="009D08AB"/>
    <w:rsid w:val="00A03CFE"/>
    <w:rsid w:val="00A2551E"/>
    <w:rsid w:val="00A52C4C"/>
    <w:rsid w:val="00A62677"/>
    <w:rsid w:val="00A653E2"/>
    <w:rsid w:val="00A67420"/>
    <w:rsid w:val="00A71333"/>
    <w:rsid w:val="00A9073D"/>
    <w:rsid w:val="00AA33EE"/>
    <w:rsid w:val="00AA5442"/>
    <w:rsid w:val="00AB18FE"/>
    <w:rsid w:val="00AC49F3"/>
    <w:rsid w:val="00AD5975"/>
    <w:rsid w:val="00AD78A9"/>
    <w:rsid w:val="00AE2816"/>
    <w:rsid w:val="00AE3157"/>
    <w:rsid w:val="00AE558B"/>
    <w:rsid w:val="00AE56C9"/>
    <w:rsid w:val="00AF61D4"/>
    <w:rsid w:val="00AF6E80"/>
    <w:rsid w:val="00B03615"/>
    <w:rsid w:val="00B052BC"/>
    <w:rsid w:val="00B1664E"/>
    <w:rsid w:val="00B217BD"/>
    <w:rsid w:val="00B31B60"/>
    <w:rsid w:val="00B3591D"/>
    <w:rsid w:val="00B422EA"/>
    <w:rsid w:val="00B42C0F"/>
    <w:rsid w:val="00B4312F"/>
    <w:rsid w:val="00B43A4F"/>
    <w:rsid w:val="00B5027A"/>
    <w:rsid w:val="00B5471F"/>
    <w:rsid w:val="00B65406"/>
    <w:rsid w:val="00B73BAF"/>
    <w:rsid w:val="00B76905"/>
    <w:rsid w:val="00B81511"/>
    <w:rsid w:val="00BB113A"/>
    <w:rsid w:val="00BE0479"/>
    <w:rsid w:val="00BE07CD"/>
    <w:rsid w:val="00BE4EB5"/>
    <w:rsid w:val="00BF29D4"/>
    <w:rsid w:val="00C21D9C"/>
    <w:rsid w:val="00C32FCD"/>
    <w:rsid w:val="00C41541"/>
    <w:rsid w:val="00C54449"/>
    <w:rsid w:val="00C56F2E"/>
    <w:rsid w:val="00CA1306"/>
    <w:rsid w:val="00CC5778"/>
    <w:rsid w:val="00CD4BBA"/>
    <w:rsid w:val="00CE0B85"/>
    <w:rsid w:val="00CE6E82"/>
    <w:rsid w:val="00CF1E47"/>
    <w:rsid w:val="00CF4BF7"/>
    <w:rsid w:val="00D00BE5"/>
    <w:rsid w:val="00D27BAD"/>
    <w:rsid w:val="00D55136"/>
    <w:rsid w:val="00D6202D"/>
    <w:rsid w:val="00D84755"/>
    <w:rsid w:val="00D91C96"/>
    <w:rsid w:val="00D92405"/>
    <w:rsid w:val="00D93971"/>
    <w:rsid w:val="00D93CA2"/>
    <w:rsid w:val="00DA14EC"/>
    <w:rsid w:val="00DC089E"/>
    <w:rsid w:val="00DC0C3E"/>
    <w:rsid w:val="00DE61A3"/>
    <w:rsid w:val="00E03594"/>
    <w:rsid w:val="00E33699"/>
    <w:rsid w:val="00E41DF7"/>
    <w:rsid w:val="00E42F4F"/>
    <w:rsid w:val="00E510EF"/>
    <w:rsid w:val="00E525BA"/>
    <w:rsid w:val="00E60960"/>
    <w:rsid w:val="00E61BA9"/>
    <w:rsid w:val="00E62044"/>
    <w:rsid w:val="00E70AEA"/>
    <w:rsid w:val="00E86DC4"/>
    <w:rsid w:val="00E953B6"/>
    <w:rsid w:val="00EA5F5A"/>
    <w:rsid w:val="00EC3AD6"/>
    <w:rsid w:val="00ED6ED2"/>
    <w:rsid w:val="00EE078D"/>
    <w:rsid w:val="00EE0AFD"/>
    <w:rsid w:val="00EE26E2"/>
    <w:rsid w:val="00EE7BE1"/>
    <w:rsid w:val="00EF74AD"/>
    <w:rsid w:val="00F12190"/>
    <w:rsid w:val="00F14B73"/>
    <w:rsid w:val="00F15135"/>
    <w:rsid w:val="00F15394"/>
    <w:rsid w:val="00F16E6B"/>
    <w:rsid w:val="00F37E5C"/>
    <w:rsid w:val="00F41FE4"/>
    <w:rsid w:val="00F46336"/>
    <w:rsid w:val="00F50797"/>
    <w:rsid w:val="00F5086F"/>
    <w:rsid w:val="00F668E2"/>
    <w:rsid w:val="00F74353"/>
    <w:rsid w:val="00F75864"/>
    <w:rsid w:val="00F839CF"/>
    <w:rsid w:val="00FB17C3"/>
    <w:rsid w:val="00FB2C61"/>
    <w:rsid w:val="00FB3EF5"/>
    <w:rsid w:val="00FB543B"/>
    <w:rsid w:val="00FC4216"/>
    <w:rsid w:val="00FC5C93"/>
    <w:rsid w:val="00FE5BD9"/>
    <w:rsid w:val="00FF42D9"/>
    <w:rsid w:val="0A8D2824"/>
    <w:rsid w:val="18223722"/>
    <w:rsid w:val="1AE0A48B"/>
    <w:rsid w:val="1AE3CA08"/>
    <w:rsid w:val="20D7953A"/>
    <w:rsid w:val="24131CD9"/>
    <w:rsid w:val="34896441"/>
    <w:rsid w:val="3929E395"/>
    <w:rsid w:val="3DFF1B20"/>
    <w:rsid w:val="416669DD"/>
    <w:rsid w:val="43ACBBFA"/>
    <w:rsid w:val="47F3A71D"/>
    <w:rsid w:val="5980AF20"/>
    <w:rsid w:val="66309B5A"/>
    <w:rsid w:val="71A05138"/>
    <w:rsid w:val="788FB14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9F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101">
      <w:bodyDiv w:val="1"/>
      <w:marLeft w:val="0"/>
      <w:marRight w:val="0"/>
      <w:marTop w:val="0"/>
      <w:marBottom w:val="0"/>
      <w:divBdr>
        <w:top w:val="none" w:sz="0" w:space="0" w:color="auto"/>
        <w:left w:val="none" w:sz="0" w:space="0" w:color="auto"/>
        <w:bottom w:val="none" w:sz="0" w:space="0" w:color="auto"/>
        <w:right w:val="none" w:sz="0" w:space="0" w:color="auto"/>
      </w:divBdr>
    </w:div>
    <w:div w:id="172385101">
      <w:bodyDiv w:val="1"/>
      <w:marLeft w:val="0"/>
      <w:marRight w:val="0"/>
      <w:marTop w:val="0"/>
      <w:marBottom w:val="0"/>
      <w:divBdr>
        <w:top w:val="none" w:sz="0" w:space="0" w:color="auto"/>
        <w:left w:val="none" w:sz="0" w:space="0" w:color="auto"/>
        <w:bottom w:val="none" w:sz="0" w:space="0" w:color="auto"/>
        <w:right w:val="none" w:sz="0" w:space="0" w:color="auto"/>
      </w:divBdr>
    </w:div>
    <w:div w:id="604769381">
      <w:bodyDiv w:val="1"/>
      <w:marLeft w:val="0"/>
      <w:marRight w:val="0"/>
      <w:marTop w:val="0"/>
      <w:marBottom w:val="0"/>
      <w:divBdr>
        <w:top w:val="none" w:sz="0" w:space="0" w:color="auto"/>
        <w:left w:val="none" w:sz="0" w:space="0" w:color="auto"/>
        <w:bottom w:val="none" w:sz="0" w:space="0" w:color="auto"/>
        <w:right w:val="none" w:sz="0" w:space="0" w:color="auto"/>
      </w:divBdr>
    </w:div>
    <w:div w:id="626472837">
      <w:bodyDiv w:val="1"/>
      <w:marLeft w:val="0"/>
      <w:marRight w:val="0"/>
      <w:marTop w:val="0"/>
      <w:marBottom w:val="0"/>
      <w:divBdr>
        <w:top w:val="none" w:sz="0" w:space="0" w:color="auto"/>
        <w:left w:val="none" w:sz="0" w:space="0" w:color="auto"/>
        <w:bottom w:val="none" w:sz="0" w:space="0" w:color="auto"/>
        <w:right w:val="none" w:sz="0" w:space="0" w:color="auto"/>
      </w:divBdr>
    </w:div>
    <w:div w:id="680425663">
      <w:bodyDiv w:val="1"/>
      <w:marLeft w:val="0"/>
      <w:marRight w:val="0"/>
      <w:marTop w:val="0"/>
      <w:marBottom w:val="0"/>
      <w:divBdr>
        <w:top w:val="none" w:sz="0" w:space="0" w:color="auto"/>
        <w:left w:val="none" w:sz="0" w:space="0" w:color="auto"/>
        <w:bottom w:val="none" w:sz="0" w:space="0" w:color="auto"/>
        <w:right w:val="none" w:sz="0" w:space="0" w:color="auto"/>
      </w:divBdr>
    </w:div>
    <w:div w:id="913397986">
      <w:bodyDiv w:val="1"/>
      <w:marLeft w:val="0"/>
      <w:marRight w:val="0"/>
      <w:marTop w:val="0"/>
      <w:marBottom w:val="0"/>
      <w:divBdr>
        <w:top w:val="none" w:sz="0" w:space="0" w:color="auto"/>
        <w:left w:val="none" w:sz="0" w:space="0" w:color="auto"/>
        <w:bottom w:val="none" w:sz="0" w:space="0" w:color="auto"/>
        <w:right w:val="none" w:sz="0" w:space="0" w:color="auto"/>
      </w:divBdr>
    </w:div>
    <w:div w:id="1067728290">
      <w:bodyDiv w:val="1"/>
      <w:marLeft w:val="0"/>
      <w:marRight w:val="0"/>
      <w:marTop w:val="0"/>
      <w:marBottom w:val="0"/>
      <w:divBdr>
        <w:top w:val="none" w:sz="0" w:space="0" w:color="auto"/>
        <w:left w:val="none" w:sz="0" w:space="0" w:color="auto"/>
        <w:bottom w:val="none" w:sz="0" w:space="0" w:color="auto"/>
        <w:right w:val="none" w:sz="0" w:space="0" w:color="auto"/>
      </w:divBdr>
    </w:div>
    <w:div w:id="1190796752">
      <w:bodyDiv w:val="1"/>
      <w:marLeft w:val="0"/>
      <w:marRight w:val="0"/>
      <w:marTop w:val="0"/>
      <w:marBottom w:val="0"/>
      <w:divBdr>
        <w:top w:val="none" w:sz="0" w:space="0" w:color="auto"/>
        <w:left w:val="none" w:sz="0" w:space="0" w:color="auto"/>
        <w:bottom w:val="none" w:sz="0" w:space="0" w:color="auto"/>
        <w:right w:val="none" w:sz="0" w:space="0" w:color="auto"/>
      </w:divBdr>
    </w:div>
    <w:div w:id="1277563721">
      <w:bodyDiv w:val="1"/>
      <w:marLeft w:val="0"/>
      <w:marRight w:val="0"/>
      <w:marTop w:val="0"/>
      <w:marBottom w:val="0"/>
      <w:divBdr>
        <w:top w:val="none" w:sz="0" w:space="0" w:color="auto"/>
        <w:left w:val="none" w:sz="0" w:space="0" w:color="auto"/>
        <w:bottom w:val="none" w:sz="0" w:space="0" w:color="auto"/>
        <w:right w:val="none" w:sz="0" w:space="0" w:color="auto"/>
      </w:divBdr>
    </w:div>
    <w:div w:id="1323659417">
      <w:bodyDiv w:val="1"/>
      <w:marLeft w:val="0"/>
      <w:marRight w:val="0"/>
      <w:marTop w:val="0"/>
      <w:marBottom w:val="0"/>
      <w:divBdr>
        <w:top w:val="none" w:sz="0" w:space="0" w:color="auto"/>
        <w:left w:val="none" w:sz="0" w:space="0" w:color="auto"/>
        <w:bottom w:val="none" w:sz="0" w:space="0" w:color="auto"/>
        <w:right w:val="none" w:sz="0" w:space="0" w:color="auto"/>
      </w:divBdr>
    </w:div>
    <w:div w:id="1384867906">
      <w:bodyDiv w:val="1"/>
      <w:marLeft w:val="0"/>
      <w:marRight w:val="0"/>
      <w:marTop w:val="0"/>
      <w:marBottom w:val="0"/>
      <w:divBdr>
        <w:top w:val="none" w:sz="0" w:space="0" w:color="auto"/>
        <w:left w:val="none" w:sz="0" w:space="0" w:color="auto"/>
        <w:bottom w:val="none" w:sz="0" w:space="0" w:color="auto"/>
        <w:right w:val="none" w:sz="0" w:space="0" w:color="auto"/>
      </w:divBdr>
    </w:div>
    <w:div w:id="1530878746">
      <w:bodyDiv w:val="1"/>
      <w:marLeft w:val="0"/>
      <w:marRight w:val="0"/>
      <w:marTop w:val="0"/>
      <w:marBottom w:val="0"/>
      <w:divBdr>
        <w:top w:val="none" w:sz="0" w:space="0" w:color="auto"/>
        <w:left w:val="none" w:sz="0" w:space="0" w:color="auto"/>
        <w:bottom w:val="none" w:sz="0" w:space="0" w:color="auto"/>
        <w:right w:val="none" w:sz="0" w:space="0" w:color="auto"/>
      </w:divBdr>
    </w:div>
    <w:div w:id="1538464915">
      <w:bodyDiv w:val="1"/>
      <w:marLeft w:val="0"/>
      <w:marRight w:val="0"/>
      <w:marTop w:val="0"/>
      <w:marBottom w:val="0"/>
      <w:divBdr>
        <w:top w:val="none" w:sz="0" w:space="0" w:color="auto"/>
        <w:left w:val="none" w:sz="0" w:space="0" w:color="auto"/>
        <w:bottom w:val="none" w:sz="0" w:space="0" w:color="auto"/>
        <w:right w:val="none" w:sz="0" w:space="0" w:color="auto"/>
      </w:divBdr>
    </w:div>
    <w:div w:id="1620453837">
      <w:bodyDiv w:val="1"/>
      <w:marLeft w:val="0"/>
      <w:marRight w:val="0"/>
      <w:marTop w:val="0"/>
      <w:marBottom w:val="0"/>
      <w:divBdr>
        <w:top w:val="none" w:sz="0" w:space="0" w:color="auto"/>
        <w:left w:val="none" w:sz="0" w:space="0" w:color="auto"/>
        <w:bottom w:val="none" w:sz="0" w:space="0" w:color="auto"/>
        <w:right w:val="none" w:sz="0" w:space="0" w:color="auto"/>
      </w:divBdr>
    </w:div>
    <w:div w:id="1762873781">
      <w:bodyDiv w:val="1"/>
      <w:marLeft w:val="0"/>
      <w:marRight w:val="0"/>
      <w:marTop w:val="0"/>
      <w:marBottom w:val="0"/>
      <w:divBdr>
        <w:top w:val="none" w:sz="0" w:space="0" w:color="auto"/>
        <w:left w:val="none" w:sz="0" w:space="0" w:color="auto"/>
        <w:bottom w:val="none" w:sz="0" w:space="0" w:color="auto"/>
        <w:right w:val="none" w:sz="0" w:space="0" w:color="auto"/>
      </w:divBdr>
    </w:div>
    <w:div w:id="1932541233">
      <w:bodyDiv w:val="1"/>
      <w:marLeft w:val="0"/>
      <w:marRight w:val="0"/>
      <w:marTop w:val="0"/>
      <w:marBottom w:val="0"/>
      <w:divBdr>
        <w:top w:val="none" w:sz="0" w:space="0" w:color="auto"/>
        <w:left w:val="none" w:sz="0" w:space="0" w:color="auto"/>
        <w:bottom w:val="none" w:sz="0" w:space="0" w:color="auto"/>
        <w:right w:val="none" w:sz="0" w:space="0" w:color="auto"/>
      </w:divBdr>
    </w:div>
    <w:div w:id="193863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9.png"/><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up08</b:Tag>
    <b:SourceType>Book</b:SourceType>
    <b:Guid>{BF4849AE-599F-428F-B377-2C2346B7D990}</b:Guid>
    <b:Title>Bahasa Pemrograman</b:Title>
    <b:Year>2008</b:Year>
    <b:Publisher>Direktorat Pembinaan SMK</b:Publisher>
    <b:Author>
      <b:Author>
        <b:NameList>
          <b:Person>
            <b:Last>Suprapto</b:Last>
          </b:Person>
          <b:Person>
            <b:Last>Yuwono</b:Last>
            <b:First>Kadarisman</b:First>
            <b:Middle>Tejo</b:Middle>
          </b:Person>
          <b:Person>
            <b:Last>Sukardiyono</b:Last>
            <b:First>Totok</b:First>
          </b:Person>
          <b:Person>
            <b:Last>Dewanto</b:Last>
            <b:First>Adi</b:First>
          </b:Person>
        </b:NameList>
      </b:Author>
    </b:Author>
    <b:RefOrder>1</b:RefOrder>
  </b:Source>
  <b:Source>
    <b:Tag>Ver18</b:Tag>
    <b:SourceType>Report</b:SourceType>
    <b:Guid>{C3A643C9-1CB1-4933-93A6-C8C474BA7935}</b:Guid>
    <b:Author>
      <b:Author>
        <b:NameList>
          <b:Person>
            <b:Last>Setyaningrum</b:Last>
            <b:First>Vera</b:First>
          </b:Person>
        </b:NameList>
      </b:Author>
    </b:Author>
    <b:Title>Web Framework</b:Title>
    <b:Year>2018</b:Year>
    <b:Publisher>Course Hero</b:Publisher>
    <b:City>University of Technology, Yogyakarta</b:City>
    <b:RefOrder>2</b:RefOrder>
  </b:Source>
  <b:Source>
    <b:Tag>Sim16</b:Tag>
    <b:SourceType>JournalArticle</b:SourceType>
    <b:Guid>{195066C3-2DC0-484D-BE94-5DF523011C91}</b:Guid>
    <b:Title>Analisis Model View Controller (MVC) pada Bahasa PHP</b:Title>
    <b:Year>2016</b:Year>
    <b:Author>
      <b:Author>
        <b:NameList>
          <b:Person>
            <b:Last>Simanjuntak</b:Last>
            <b:First>Pastima</b:First>
          </b:Person>
          <b:Person>
            <b:Last>Kasnady</b:Last>
            <b:First>Arwin</b:First>
          </b:Person>
        </b:NameList>
      </b:Author>
    </b:Author>
    <b:JournalName>Jurnal ISD</b:JournalName>
    <b:Pages>56-66</b:Pages>
    <b:RefOrder>3</b:RefOrder>
  </b:Source>
  <b:Source>
    <b:Tag>Bas10</b:Tag>
    <b:SourceType>Book</b:SourceType>
    <b:Guid>{164E2E71-AE0E-4B3B-AE0F-71729616C727}</b:Guid>
    <b:Author>
      <b:Author>
        <b:NameList>
          <b:Person>
            <b:Last>Basuki</b:Last>
            <b:First>AP</b:First>
          </b:Person>
        </b:NameList>
      </b:Author>
    </b:Author>
    <b:Title>Membangun Web Berbasis PHP dengan Framework Codeigniter</b:Title>
    <b:Year>2010</b:Year>
    <b:City>Yogyakarta</b:City>
    <b:Publisher>Lokomedia</b:Publisher>
    <b:RefOrder>4</b:RefOrder>
  </b:Source>
</b:Sources>
</file>

<file path=customXml/itemProps1.xml><?xml version="1.0" encoding="utf-8"?>
<ds:datastoreItem xmlns:ds="http://schemas.openxmlformats.org/officeDocument/2006/customXml" ds:itemID="{EE4ADF70-228F-4A5D-B78C-E8F6E9FB2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TotalTime>
  <Pages>60</Pages>
  <Words>11180</Words>
  <Characters>63726</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upradita</dc:creator>
  <cp:keywords/>
  <dc:description/>
  <cp:lastModifiedBy>cekingx</cp:lastModifiedBy>
  <cp:revision>55</cp:revision>
  <dcterms:created xsi:type="dcterms:W3CDTF">2021-01-04T16:04:00Z</dcterms:created>
  <dcterms:modified xsi:type="dcterms:W3CDTF">2021-01-06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bf3d08ff-12c0-3610-86f3-44068276dd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